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77777777" w:rsidR="00734CF9" w:rsidRPr="006C0DD3" w:rsidRDefault="00734CF9" w:rsidP="00734CF9">
      <w:pPr>
        <w:rPr>
          <w:rFonts w:ascii="Times New Roman" w:hAnsi="Times New Roman" w:cs="Times New Roman"/>
          <w:b/>
          <w:bCs/>
          <w:sz w:val="26"/>
          <w:szCs w:val="26"/>
          <w:vertAlign w:val="superscript"/>
          <w:lang w:val="vi-VN"/>
        </w:rPr>
      </w:pPr>
      <w:r w:rsidRPr="006C0DD3">
        <w:rPr>
          <w:rFonts w:ascii="Times New Roman" w:hAnsi="Times New Roman" w:cs="Times New Roman"/>
          <w:b/>
          <w:bCs/>
          <w:noProof/>
          <w:sz w:val="26"/>
          <w:szCs w:val="26"/>
        </w:rPr>
        <mc:AlternateContent>
          <mc:Choice Requires="wpg">
            <w:drawing>
              <wp:anchor distT="0" distB="0" distL="114300" distR="114300" simplePos="0" relativeHeight="251659264" behindDoc="0" locked="0" layoutInCell="1" allowOverlap="1" wp14:anchorId="357465AA" wp14:editId="4D6CF011">
                <wp:simplePos x="0" y="0"/>
                <wp:positionH relativeFrom="margin">
                  <wp:posOffset>-72885</wp:posOffset>
                </wp:positionH>
                <wp:positionV relativeFrom="paragraph">
                  <wp:posOffset>21013</wp:posOffset>
                </wp:positionV>
                <wp:extent cx="6454239" cy="8976360"/>
                <wp:effectExtent l="0" t="0" r="3810" b="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54239" cy="8976360"/>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5EBFD1" id="Group 231" o:spid="_x0000_s1026" style="position:absolute;margin-left:-5.75pt;margin-top:1.65pt;width:508.2pt;height:706.8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m169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Pr="006C0DD3">
        <w:rPr>
          <w:rFonts w:ascii="Times New Roman" w:hAnsi="Times New Roman" w:cs="Times New Roman"/>
          <w:b/>
          <w:bCs/>
          <w:sz w:val="26"/>
          <w:szCs w:val="26"/>
          <w:lang w:val="vi-VN"/>
        </w:rPr>
        <w:t xml:space="preserve">      </w:t>
      </w:r>
    </w:p>
    <w:p w14:paraId="013491D7" w14:textId="77777777" w:rsidR="00734CF9" w:rsidRPr="006C0DD3" w:rsidRDefault="00734CF9" w:rsidP="00734CF9">
      <w:pPr>
        <w:spacing w:after="0" w:line="360" w:lineRule="auto"/>
        <w:jc w:val="center"/>
        <w:rPr>
          <w:rFonts w:ascii="Times New Roman" w:hAnsi="Times New Roman" w:cs="Times New Roman"/>
          <w:bCs/>
          <w:sz w:val="26"/>
          <w:szCs w:val="26"/>
          <w:lang w:val="vi-VN"/>
        </w:rPr>
      </w:pPr>
      <w:r w:rsidRPr="006C0DD3">
        <w:rPr>
          <w:rFonts w:ascii="Times New Roman" w:hAnsi="Times New Roman" w:cs="Times New Roman"/>
          <w:bCs/>
          <w:sz w:val="26"/>
          <w:szCs w:val="26"/>
          <w:lang w:val="vi-VN"/>
        </w:rPr>
        <w:t>BỘ GIÁO DỤC VÀ ĐÀO TẠO      ỦY BAN NHÂN DÂN TPHCM</w:t>
      </w:r>
    </w:p>
    <w:p w14:paraId="58CB98A8" w14:textId="77777777" w:rsidR="00734CF9" w:rsidRPr="006C0DD3" w:rsidRDefault="00734CF9" w:rsidP="00734CF9">
      <w:pPr>
        <w:spacing w:after="0" w:line="360" w:lineRule="auto"/>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TRƯỜNG ĐẠI HỌC Y KHOA PHẠM NGỌC THẠCH</w:t>
      </w:r>
    </w:p>
    <w:p w14:paraId="15AC3DAD" w14:textId="77777777" w:rsidR="00734CF9" w:rsidRPr="006C0DD3" w:rsidRDefault="00734CF9" w:rsidP="00734CF9">
      <w:pPr>
        <w:spacing w:line="240" w:lineRule="auto"/>
        <w:jc w:val="center"/>
        <w:rPr>
          <w:rFonts w:ascii="Times New Roman" w:hAnsi="Times New Roman" w:cs="Times New Roman"/>
          <w:sz w:val="26"/>
          <w:szCs w:val="26"/>
          <w:lang w:val="vi-VN"/>
        </w:rPr>
      </w:pPr>
      <w:r w:rsidRPr="006C0DD3">
        <w:rPr>
          <w:rFonts w:ascii="Times New Roman" w:hAnsi="Times New Roman" w:cs="Times New Roman"/>
          <w:sz w:val="26"/>
          <w:szCs w:val="26"/>
          <w:lang w:val="vi-VN"/>
        </w:rPr>
        <w:sym w:font="Wingdings" w:char="F09A"/>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9B"/>
      </w:r>
    </w:p>
    <w:p w14:paraId="0BC6D038" w14:textId="77777777" w:rsidR="00734CF9" w:rsidRPr="006C0DD3" w:rsidRDefault="00734CF9" w:rsidP="00734CF9">
      <w:pPr>
        <w:spacing w:after="0" w:line="24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KHOA ĐIỀU DƯỠNG – KỸ THUẬT Y HỌC</w:t>
      </w:r>
    </w:p>
    <w:p w14:paraId="652EBAED" w14:textId="77777777" w:rsidR="00734CF9" w:rsidRPr="006C0DD3" w:rsidRDefault="00734CF9" w:rsidP="00734CF9">
      <w:pPr>
        <w:spacing w:after="0"/>
        <w:jc w:val="center"/>
        <w:rPr>
          <w:rFonts w:ascii="Times New Roman" w:hAnsi="Times New Roman" w:cs="Times New Roman"/>
          <w:b/>
          <w:bCs/>
          <w:sz w:val="26"/>
          <w:szCs w:val="26"/>
          <w:lang w:val="vi-VN"/>
        </w:rPr>
      </w:pPr>
    </w:p>
    <w:p w14:paraId="4CC5F3FB" w14:textId="77777777" w:rsidR="00734CF9" w:rsidRPr="006C0DD3" w:rsidRDefault="00734CF9" w:rsidP="00734CF9">
      <w:pPr>
        <w:spacing w:after="0"/>
        <w:jc w:val="center"/>
        <w:rPr>
          <w:rFonts w:ascii="Times New Roman" w:hAnsi="Times New Roman" w:cs="Times New Roman"/>
          <w:b/>
          <w:bCs/>
          <w:sz w:val="26"/>
          <w:szCs w:val="26"/>
          <w:lang w:val="vi-VN"/>
        </w:rPr>
      </w:pPr>
    </w:p>
    <w:p w14:paraId="612DD4E0" w14:textId="77777777" w:rsidR="00734CF9" w:rsidRPr="006C0DD3" w:rsidRDefault="00734CF9" w:rsidP="00734CF9">
      <w:pPr>
        <w:spacing w:after="0"/>
        <w:jc w:val="center"/>
        <w:rPr>
          <w:rFonts w:ascii="Times New Roman" w:hAnsi="Times New Roman" w:cs="Times New Roman"/>
          <w:b/>
          <w:bCs/>
          <w:sz w:val="26"/>
          <w:szCs w:val="26"/>
          <w:lang w:val="vi-VN"/>
        </w:rPr>
      </w:pPr>
    </w:p>
    <w:p w14:paraId="364C7668" w14:textId="77777777" w:rsidR="00734CF9" w:rsidRPr="006C0DD3" w:rsidRDefault="00734CF9" w:rsidP="00734CF9">
      <w:pPr>
        <w:spacing w:after="0"/>
        <w:jc w:val="center"/>
        <w:rPr>
          <w:rFonts w:ascii="Times New Roman" w:hAnsi="Times New Roman" w:cs="Times New Roman"/>
          <w:b/>
          <w:bCs/>
          <w:sz w:val="26"/>
          <w:szCs w:val="26"/>
          <w:lang w:val="vi-VN"/>
        </w:rPr>
      </w:pPr>
    </w:p>
    <w:p w14:paraId="2E67563D" w14:textId="77777777" w:rsidR="00734CF9" w:rsidRPr="006C0DD3" w:rsidRDefault="00734CF9" w:rsidP="00734CF9">
      <w:pPr>
        <w:spacing w:after="0"/>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KHÓA LUẬN TỐT NGHIỆP</w:t>
      </w:r>
    </w:p>
    <w:p w14:paraId="4D642F90" w14:textId="77777777" w:rsidR="00734CF9" w:rsidRPr="006C0DD3" w:rsidRDefault="00734CF9" w:rsidP="00734CF9">
      <w:pPr>
        <w:spacing w:after="0"/>
        <w:jc w:val="center"/>
        <w:rPr>
          <w:rFonts w:ascii="Times New Roman" w:hAnsi="Times New Roman" w:cs="Times New Roman"/>
          <w:b/>
          <w:bCs/>
          <w:sz w:val="26"/>
          <w:szCs w:val="26"/>
          <w:lang w:val="vi-VN"/>
        </w:rPr>
      </w:pPr>
    </w:p>
    <w:p w14:paraId="17817325" w14:textId="77777777" w:rsidR="00734CF9" w:rsidRPr="006C0DD3" w:rsidRDefault="00734CF9" w:rsidP="00734CF9">
      <w:pPr>
        <w:spacing w:after="0"/>
        <w:jc w:val="center"/>
        <w:rPr>
          <w:rFonts w:ascii="Times New Roman" w:hAnsi="Times New Roman" w:cs="Times New Roman"/>
          <w:b/>
          <w:bCs/>
          <w:sz w:val="26"/>
          <w:szCs w:val="26"/>
          <w:vertAlign w:val="superscript"/>
          <w:lang w:val="vi-VN"/>
        </w:rPr>
      </w:pPr>
    </w:p>
    <w:p w14:paraId="5C2AFF06" w14:textId="77777777" w:rsidR="00734CF9" w:rsidRPr="006C0DD3" w:rsidRDefault="00734CF9" w:rsidP="00734CF9">
      <w:pPr>
        <w:spacing w:after="0"/>
        <w:rPr>
          <w:rFonts w:ascii="Times New Roman" w:hAnsi="Times New Roman" w:cs="Times New Roman"/>
          <w:b/>
          <w:bCs/>
          <w:sz w:val="26"/>
          <w:szCs w:val="26"/>
          <w:lang w:val="vi-VN"/>
        </w:rPr>
      </w:pPr>
    </w:p>
    <w:p w14:paraId="788665F0" w14:textId="77777777" w:rsidR="00734CF9" w:rsidRPr="006C0DD3" w:rsidRDefault="00734CF9" w:rsidP="00734CF9">
      <w:pPr>
        <w:spacing w:after="0" w:line="360" w:lineRule="auto"/>
        <w:ind w:left="800" w:right="800"/>
        <w:jc w:val="center"/>
        <w:rPr>
          <w:rFonts w:ascii="Times New Roman" w:hAnsi="Times New Roman" w:cs="Times New Roman"/>
          <w:b/>
          <w:bCs/>
          <w:sz w:val="26"/>
          <w:szCs w:val="26"/>
        </w:rPr>
      </w:pPr>
      <w:r w:rsidRPr="006C0DD3">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5701A372" w14:textId="77777777" w:rsidR="00734CF9" w:rsidRPr="006C0DD3" w:rsidRDefault="00734CF9" w:rsidP="00734CF9">
      <w:pPr>
        <w:spacing w:after="0" w:line="276" w:lineRule="auto"/>
        <w:ind w:left="993"/>
        <w:jc w:val="center"/>
        <w:rPr>
          <w:rFonts w:ascii="Times New Roman" w:hAnsi="Times New Roman" w:cs="Times New Roman"/>
          <w:b/>
          <w:bCs/>
          <w:sz w:val="26"/>
          <w:szCs w:val="26"/>
        </w:rPr>
      </w:pPr>
    </w:p>
    <w:p w14:paraId="74E81E9C" w14:textId="77777777" w:rsidR="00734CF9" w:rsidRPr="006C0DD3" w:rsidRDefault="00734CF9" w:rsidP="00734CF9">
      <w:pPr>
        <w:spacing w:after="0" w:line="276" w:lineRule="auto"/>
        <w:ind w:left="993"/>
        <w:jc w:val="center"/>
        <w:rPr>
          <w:rFonts w:ascii="Times New Roman" w:hAnsi="Times New Roman" w:cs="Times New Roman"/>
          <w:b/>
          <w:bCs/>
          <w:sz w:val="26"/>
          <w:szCs w:val="26"/>
        </w:rPr>
      </w:pPr>
    </w:p>
    <w:p w14:paraId="07EB2A7B" w14:textId="77777777" w:rsidR="00734CF9" w:rsidRPr="006C0DD3" w:rsidRDefault="00734CF9" w:rsidP="00734CF9">
      <w:pPr>
        <w:spacing w:line="276" w:lineRule="auto"/>
        <w:jc w:val="center"/>
        <w:rPr>
          <w:rFonts w:ascii="Times New Roman" w:hAnsi="Times New Roman" w:cs="Times New Roman"/>
          <w:b/>
          <w:bCs/>
          <w:sz w:val="26"/>
          <w:szCs w:val="26"/>
          <w:lang w:val="vi-VN"/>
        </w:rPr>
      </w:pPr>
    </w:p>
    <w:p w14:paraId="63C9620F"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SINH VIÊN THỰC HIỆ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LÊ ĐOÀN PHƯƠNG UYÊN</w:t>
      </w:r>
    </w:p>
    <w:p w14:paraId="3FC3CE30"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MÃ SINH VIÊ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w:t>
      </w:r>
      <w:bookmarkStart w:id="1" w:name="_Hlk53153210"/>
      <w:r w:rsidRPr="006C0DD3">
        <w:rPr>
          <w:rFonts w:ascii="Times New Roman" w:hAnsi="Times New Roman" w:cs="Times New Roman"/>
          <w:b/>
          <w:bCs/>
          <w:sz w:val="26"/>
          <w:szCs w:val="26"/>
        </w:rPr>
        <w:t>2053010159</w:t>
      </w:r>
    </w:p>
    <w:p w14:paraId="55C9E120" w14:textId="77777777" w:rsidR="00734CF9" w:rsidRPr="006C0DD3" w:rsidRDefault="00734CF9" w:rsidP="00734CF9">
      <w:pPr>
        <w:spacing w:line="240" w:lineRule="auto"/>
        <w:ind w:firstLine="1701"/>
        <w:rPr>
          <w:rFonts w:ascii="Times New Roman" w:hAnsi="Times New Roman" w:cs="Times New Roman"/>
          <w:b/>
          <w:bCs/>
          <w:sz w:val="26"/>
          <w:szCs w:val="26"/>
          <w:lang w:val="vi-VN"/>
        </w:rPr>
      </w:pPr>
      <w:r w:rsidRPr="006C0DD3">
        <w:rPr>
          <w:rFonts w:ascii="Times New Roman" w:hAnsi="Times New Roman" w:cs="Times New Roman"/>
          <w:b/>
          <w:bCs/>
          <w:sz w:val="26"/>
          <w:szCs w:val="26"/>
        </w:rPr>
        <w:t>NGÀNH/CHUYÊN NGÀNH</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w:t>
      </w:r>
      <w:bookmarkEnd w:id="1"/>
      <w:r w:rsidRPr="006C0DD3">
        <w:rPr>
          <w:rFonts w:ascii="Times New Roman" w:hAnsi="Times New Roman" w:cs="Times New Roman"/>
          <w:b/>
          <w:bCs/>
          <w:sz w:val="26"/>
          <w:szCs w:val="26"/>
        </w:rPr>
        <w:t>ĐIỀU DƯỠNG</w:t>
      </w:r>
    </w:p>
    <w:p w14:paraId="3CCE72B9" w14:textId="77777777" w:rsidR="00734CF9" w:rsidRPr="006C0DD3" w:rsidRDefault="00734CF9" w:rsidP="00734CF9">
      <w:pPr>
        <w:spacing w:before="240" w:after="0" w:line="240" w:lineRule="auto"/>
        <w:jc w:val="center"/>
        <w:rPr>
          <w:rFonts w:ascii="Times New Roman" w:hAnsi="Times New Roman" w:cs="Times New Roman"/>
          <w:b/>
          <w:bCs/>
          <w:sz w:val="26"/>
          <w:szCs w:val="26"/>
          <w:lang w:val="vi-VN"/>
        </w:rPr>
      </w:pPr>
    </w:p>
    <w:p w14:paraId="571404D6" w14:textId="77777777" w:rsidR="00734CF9" w:rsidRPr="006C0DD3" w:rsidRDefault="00734CF9" w:rsidP="00734CF9">
      <w:pPr>
        <w:spacing w:before="240" w:after="0" w:line="240" w:lineRule="auto"/>
        <w:jc w:val="center"/>
        <w:rPr>
          <w:rFonts w:ascii="Times New Roman" w:hAnsi="Times New Roman" w:cs="Times New Roman"/>
          <w:b/>
          <w:bCs/>
          <w:sz w:val="26"/>
          <w:szCs w:val="26"/>
          <w:lang w:val="vi-VN"/>
        </w:rPr>
      </w:pPr>
    </w:p>
    <w:p w14:paraId="360A7995" w14:textId="77777777" w:rsidR="00734CF9" w:rsidRPr="006C0DD3" w:rsidRDefault="00734CF9" w:rsidP="00734CF9">
      <w:pPr>
        <w:spacing w:line="240" w:lineRule="auto"/>
        <w:jc w:val="center"/>
        <w:rPr>
          <w:rFonts w:ascii="Times New Roman" w:hAnsi="Times New Roman" w:cs="Times New Roman"/>
          <w:b/>
          <w:bCs/>
          <w:sz w:val="26"/>
          <w:szCs w:val="26"/>
        </w:rPr>
      </w:pPr>
    </w:p>
    <w:p w14:paraId="4AE71BED" w14:textId="77777777" w:rsidR="00734CF9" w:rsidRPr="006C0DD3" w:rsidRDefault="00734CF9" w:rsidP="00734CF9">
      <w:pPr>
        <w:spacing w:line="240" w:lineRule="auto"/>
        <w:jc w:val="center"/>
        <w:rPr>
          <w:rFonts w:ascii="Times New Roman" w:hAnsi="Times New Roman" w:cs="Times New Roman"/>
          <w:bCs/>
          <w:sz w:val="26"/>
          <w:szCs w:val="26"/>
        </w:rPr>
        <w:sectPr w:rsidR="00734CF9" w:rsidRPr="006C0DD3" w:rsidSect="006C0DD3">
          <w:pgSz w:w="11906" w:h="16838" w:code="9"/>
          <w:pgMar w:top="1276" w:right="1134" w:bottom="709" w:left="1134" w:header="709" w:footer="709" w:gutter="0"/>
          <w:cols w:space="708"/>
          <w:docGrid w:linePitch="360"/>
        </w:sectPr>
      </w:pPr>
      <w:r w:rsidRPr="006C0DD3">
        <w:rPr>
          <w:rFonts w:ascii="Times New Roman" w:hAnsi="Times New Roman" w:cs="Times New Roman"/>
          <w:bCs/>
          <w:sz w:val="26"/>
          <w:szCs w:val="26"/>
          <w:lang w:val="vi-VN"/>
        </w:rPr>
        <w:t>Thành phố Hồ Chí Minh – Năm 2</w:t>
      </w:r>
      <w:r w:rsidRPr="006C0DD3">
        <w:rPr>
          <w:rFonts w:ascii="Times New Roman" w:hAnsi="Times New Roman" w:cs="Times New Roman"/>
          <w:bCs/>
          <w:sz w:val="26"/>
          <w:szCs w:val="26"/>
        </w:rPr>
        <w:t>02</w:t>
      </w:r>
      <w:bookmarkEnd w:id="0"/>
      <w:r w:rsidRPr="006C0DD3">
        <w:rPr>
          <w:rFonts w:ascii="Times New Roman" w:hAnsi="Times New Roman" w:cs="Times New Roman"/>
          <w:bCs/>
          <w:sz w:val="26"/>
          <w:szCs w:val="26"/>
        </w:rPr>
        <w:t>3</w:t>
      </w:r>
    </w:p>
    <w:p w14:paraId="1F2721ED" w14:textId="77777777" w:rsidR="00734CF9" w:rsidRPr="006C0DD3" w:rsidRDefault="00734CF9" w:rsidP="00734CF9">
      <w:pPr>
        <w:rPr>
          <w:rFonts w:ascii="Times New Roman" w:hAnsi="Times New Roman" w:cs="Times New Roman"/>
          <w:b/>
          <w:bCs/>
          <w:sz w:val="26"/>
          <w:szCs w:val="26"/>
          <w:lang w:val="vi-VN"/>
        </w:rPr>
      </w:pPr>
      <w:r w:rsidRPr="006C0DD3">
        <w:rPr>
          <w:rFonts w:ascii="Times New Roman" w:hAnsi="Times New Roman" w:cs="Times New Roman"/>
          <w:b/>
          <w:bCs/>
          <w:noProof/>
          <w:sz w:val="26"/>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6C0DD3">
        <w:rPr>
          <w:rFonts w:ascii="Times New Roman" w:hAnsi="Times New Roman" w:cs="Times New Roman"/>
          <w:b/>
          <w:bCs/>
          <w:sz w:val="26"/>
          <w:szCs w:val="26"/>
          <w:lang w:val="vi-VN"/>
        </w:rPr>
        <w:t xml:space="preserve">      </w:t>
      </w:r>
    </w:p>
    <w:p w14:paraId="3B4D37DF" w14:textId="77777777" w:rsidR="00734CF9" w:rsidRPr="006C0DD3" w:rsidRDefault="00734CF9" w:rsidP="00734CF9">
      <w:pPr>
        <w:spacing w:after="0" w:line="360" w:lineRule="auto"/>
        <w:jc w:val="center"/>
        <w:rPr>
          <w:rFonts w:ascii="Times New Roman" w:hAnsi="Times New Roman" w:cs="Times New Roman"/>
          <w:bCs/>
          <w:sz w:val="26"/>
          <w:szCs w:val="26"/>
          <w:lang w:val="vi-VN"/>
        </w:rPr>
      </w:pPr>
      <w:r w:rsidRPr="006C0DD3">
        <w:rPr>
          <w:rFonts w:ascii="Times New Roman" w:hAnsi="Times New Roman" w:cs="Times New Roman"/>
          <w:bCs/>
          <w:sz w:val="26"/>
          <w:szCs w:val="26"/>
          <w:lang w:val="vi-VN"/>
        </w:rPr>
        <w:t>BỘ GIÁO DỤC VÀ ĐÀO TẠO      ỦY BAN NHÂN DÂN TPHCM</w:t>
      </w:r>
    </w:p>
    <w:p w14:paraId="1C653763" w14:textId="77777777" w:rsidR="00734CF9" w:rsidRPr="006C0DD3" w:rsidRDefault="00734CF9" w:rsidP="00734CF9">
      <w:pPr>
        <w:spacing w:after="0" w:line="360" w:lineRule="auto"/>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TRƯỜNG ĐẠI HỌC Y KHOA PHẠM NGỌC THẠCH</w:t>
      </w:r>
    </w:p>
    <w:p w14:paraId="720A8E7A" w14:textId="77777777" w:rsidR="00734CF9" w:rsidRPr="006C0DD3" w:rsidRDefault="00734CF9" w:rsidP="00734CF9">
      <w:pPr>
        <w:spacing w:after="0" w:line="360" w:lineRule="auto"/>
        <w:jc w:val="center"/>
        <w:rPr>
          <w:rFonts w:ascii="Times New Roman" w:hAnsi="Times New Roman" w:cs="Times New Roman"/>
          <w:sz w:val="26"/>
          <w:szCs w:val="26"/>
          <w:lang w:val="vi-VN"/>
        </w:rPr>
      </w:pPr>
      <w:r w:rsidRPr="006C0DD3">
        <w:rPr>
          <w:rFonts w:ascii="Times New Roman" w:hAnsi="Times New Roman" w:cs="Times New Roman"/>
          <w:sz w:val="26"/>
          <w:szCs w:val="26"/>
          <w:lang w:val="vi-VN"/>
        </w:rPr>
        <w:sym w:font="Wingdings" w:char="F09A"/>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AF"/>
      </w:r>
      <w:r w:rsidRPr="006C0DD3">
        <w:rPr>
          <w:rFonts w:ascii="Times New Roman" w:hAnsi="Times New Roman" w:cs="Times New Roman"/>
          <w:sz w:val="26"/>
          <w:szCs w:val="26"/>
          <w:lang w:val="vi-VN"/>
        </w:rPr>
        <w:sym w:font="Wingdings" w:char="F09B"/>
      </w:r>
    </w:p>
    <w:p w14:paraId="1A08E365" w14:textId="77777777" w:rsidR="00734CF9" w:rsidRPr="006C0DD3" w:rsidRDefault="00734CF9" w:rsidP="00734CF9">
      <w:pPr>
        <w:spacing w:line="24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KHOA ĐIỀU DƯỠNG – KỸ THUẬT Y HỌC</w:t>
      </w:r>
    </w:p>
    <w:p w14:paraId="620863F2" w14:textId="77777777" w:rsidR="00734CF9" w:rsidRPr="006C0DD3" w:rsidRDefault="00734CF9" w:rsidP="00734CF9">
      <w:pPr>
        <w:spacing w:after="0" w:line="240" w:lineRule="auto"/>
        <w:jc w:val="center"/>
        <w:rPr>
          <w:rFonts w:ascii="Times New Roman" w:hAnsi="Times New Roman" w:cs="Times New Roman"/>
          <w:b/>
          <w:bCs/>
          <w:sz w:val="26"/>
          <w:szCs w:val="26"/>
          <w:lang w:val="vi-VN"/>
        </w:rPr>
      </w:pPr>
    </w:p>
    <w:p w14:paraId="76EF14FA" w14:textId="77777777" w:rsidR="00734CF9" w:rsidRPr="006C0DD3" w:rsidRDefault="00734CF9" w:rsidP="00734CF9">
      <w:pPr>
        <w:spacing w:after="0" w:line="240" w:lineRule="auto"/>
        <w:jc w:val="center"/>
        <w:rPr>
          <w:rFonts w:ascii="Times New Roman" w:hAnsi="Times New Roman" w:cs="Times New Roman"/>
          <w:b/>
          <w:bCs/>
          <w:sz w:val="26"/>
          <w:szCs w:val="26"/>
          <w:lang w:val="vi-VN"/>
        </w:rPr>
      </w:pPr>
    </w:p>
    <w:p w14:paraId="4D04A166" w14:textId="77777777" w:rsidR="00734CF9" w:rsidRPr="006C0DD3" w:rsidRDefault="00734CF9" w:rsidP="00734CF9">
      <w:pPr>
        <w:spacing w:after="0" w:line="240" w:lineRule="auto"/>
        <w:jc w:val="center"/>
        <w:rPr>
          <w:rFonts w:ascii="Times New Roman" w:hAnsi="Times New Roman" w:cs="Times New Roman"/>
          <w:b/>
          <w:bCs/>
          <w:sz w:val="26"/>
          <w:szCs w:val="26"/>
          <w:lang w:val="vi-VN"/>
        </w:rPr>
      </w:pPr>
    </w:p>
    <w:p w14:paraId="45B09328" w14:textId="77777777" w:rsidR="00734CF9" w:rsidRPr="006C0DD3" w:rsidRDefault="00734CF9" w:rsidP="00734CF9">
      <w:pPr>
        <w:spacing w:after="0"/>
        <w:jc w:val="center"/>
        <w:rPr>
          <w:rFonts w:ascii="Times New Roman" w:hAnsi="Times New Roman" w:cs="Times New Roman"/>
          <w:b/>
          <w:bCs/>
          <w:sz w:val="26"/>
          <w:szCs w:val="26"/>
          <w:lang w:val="vi-VN"/>
        </w:rPr>
      </w:pPr>
    </w:p>
    <w:p w14:paraId="220A3BDA" w14:textId="77777777" w:rsidR="00734CF9" w:rsidRPr="006C0DD3" w:rsidRDefault="00734CF9" w:rsidP="00734CF9">
      <w:pPr>
        <w:spacing w:after="0"/>
        <w:jc w:val="center"/>
        <w:rPr>
          <w:rFonts w:ascii="Times New Roman" w:hAnsi="Times New Roman" w:cs="Times New Roman"/>
          <w:b/>
          <w:bCs/>
          <w:sz w:val="26"/>
          <w:szCs w:val="26"/>
          <w:lang w:val="vi-VN"/>
        </w:rPr>
      </w:pPr>
      <w:r w:rsidRPr="006C0DD3">
        <w:rPr>
          <w:rFonts w:ascii="Times New Roman" w:hAnsi="Times New Roman" w:cs="Times New Roman"/>
          <w:b/>
          <w:bCs/>
          <w:sz w:val="26"/>
          <w:szCs w:val="26"/>
          <w:lang w:val="vi-VN"/>
        </w:rPr>
        <w:t>KHÓA LUẬN TỐT NGHIỆP</w:t>
      </w:r>
    </w:p>
    <w:p w14:paraId="7DA6D742" w14:textId="77777777" w:rsidR="00734CF9" w:rsidRPr="006C0DD3" w:rsidRDefault="00734CF9" w:rsidP="00734CF9">
      <w:pPr>
        <w:spacing w:after="0"/>
        <w:jc w:val="center"/>
        <w:rPr>
          <w:rFonts w:ascii="Times New Roman" w:hAnsi="Times New Roman" w:cs="Times New Roman"/>
          <w:b/>
          <w:bCs/>
          <w:sz w:val="26"/>
          <w:szCs w:val="26"/>
          <w:lang w:val="vi-VN"/>
        </w:rPr>
      </w:pPr>
    </w:p>
    <w:p w14:paraId="049D009B" w14:textId="77777777" w:rsidR="00734CF9" w:rsidRPr="006C0DD3" w:rsidRDefault="00734CF9" w:rsidP="00734CF9">
      <w:pPr>
        <w:spacing w:after="0"/>
        <w:jc w:val="center"/>
        <w:rPr>
          <w:rFonts w:ascii="Times New Roman" w:hAnsi="Times New Roman" w:cs="Times New Roman"/>
          <w:b/>
          <w:bCs/>
          <w:sz w:val="26"/>
          <w:szCs w:val="26"/>
          <w:vertAlign w:val="superscript"/>
          <w:lang w:val="vi-VN"/>
        </w:rPr>
      </w:pPr>
    </w:p>
    <w:p w14:paraId="162CF714" w14:textId="77777777" w:rsidR="00734CF9" w:rsidRPr="006C0DD3" w:rsidRDefault="00734CF9" w:rsidP="00734CF9">
      <w:pPr>
        <w:spacing w:after="0"/>
        <w:rPr>
          <w:rFonts w:ascii="Times New Roman" w:hAnsi="Times New Roman" w:cs="Times New Roman"/>
          <w:b/>
          <w:bCs/>
          <w:sz w:val="26"/>
          <w:szCs w:val="26"/>
          <w:lang w:val="vi-VN"/>
        </w:rPr>
      </w:pPr>
    </w:p>
    <w:p w14:paraId="560F79A7" w14:textId="77777777" w:rsidR="00734CF9" w:rsidRPr="006C0DD3" w:rsidRDefault="00734CF9" w:rsidP="00734CF9">
      <w:pPr>
        <w:spacing w:after="0" w:line="360" w:lineRule="auto"/>
        <w:ind w:left="800" w:right="800"/>
        <w:jc w:val="center"/>
        <w:rPr>
          <w:rFonts w:ascii="Times New Roman" w:hAnsi="Times New Roman" w:cs="Times New Roman"/>
          <w:b/>
          <w:bCs/>
          <w:sz w:val="26"/>
          <w:szCs w:val="26"/>
        </w:rPr>
      </w:pPr>
      <w:r w:rsidRPr="006C0DD3">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2ABAEF22" w14:textId="77777777" w:rsidR="00734CF9" w:rsidRPr="006C0DD3" w:rsidRDefault="00734CF9" w:rsidP="00734CF9">
      <w:pPr>
        <w:spacing w:after="0" w:line="360" w:lineRule="auto"/>
        <w:ind w:left="800" w:right="800"/>
        <w:jc w:val="center"/>
        <w:rPr>
          <w:rFonts w:ascii="Times New Roman" w:hAnsi="Times New Roman" w:cs="Times New Roman"/>
          <w:b/>
          <w:bCs/>
          <w:sz w:val="26"/>
          <w:szCs w:val="26"/>
        </w:rPr>
      </w:pPr>
    </w:p>
    <w:p w14:paraId="6074C1AB" w14:textId="77777777" w:rsidR="00734CF9" w:rsidRPr="006C0DD3" w:rsidRDefault="00734CF9" w:rsidP="00734CF9">
      <w:pPr>
        <w:spacing w:after="0" w:line="360" w:lineRule="auto"/>
        <w:jc w:val="center"/>
        <w:rPr>
          <w:rFonts w:ascii="Times New Roman" w:hAnsi="Times New Roman" w:cs="Times New Roman"/>
          <w:b/>
          <w:bCs/>
          <w:sz w:val="26"/>
          <w:szCs w:val="26"/>
          <w:lang w:val="vi-VN"/>
        </w:rPr>
      </w:pPr>
    </w:p>
    <w:p w14:paraId="7A36A08C"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SINH VIÊN THỰC HIỆ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LÊ ĐOÀN PHƯƠNG UYÊN</w:t>
      </w:r>
    </w:p>
    <w:p w14:paraId="1CBA1C7D" w14:textId="77777777" w:rsidR="00734CF9" w:rsidRPr="006C0DD3" w:rsidRDefault="00734CF9" w:rsidP="00734CF9">
      <w:pPr>
        <w:spacing w:line="240" w:lineRule="auto"/>
        <w:ind w:firstLine="1701"/>
        <w:rPr>
          <w:rFonts w:ascii="Times New Roman" w:hAnsi="Times New Roman" w:cs="Times New Roman"/>
          <w:b/>
          <w:bCs/>
          <w:sz w:val="26"/>
          <w:szCs w:val="26"/>
        </w:rPr>
      </w:pPr>
      <w:r w:rsidRPr="006C0DD3">
        <w:rPr>
          <w:rFonts w:ascii="Times New Roman" w:hAnsi="Times New Roman" w:cs="Times New Roman"/>
          <w:b/>
          <w:bCs/>
          <w:sz w:val="26"/>
          <w:szCs w:val="26"/>
          <w:lang w:val="vi-VN"/>
        </w:rPr>
        <w:t>MÃ SINH VIÊN</w:t>
      </w:r>
      <w:r w:rsidRPr="006C0DD3">
        <w:rPr>
          <w:rFonts w:ascii="Times New Roman" w:hAnsi="Times New Roman" w:cs="Times New Roman"/>
          <w:b/>
          <w:bCs/>
          <w:sz w:val="26"/>
          <w:szCs w:val="26"/>
        </w:rPr>
        <w:t xml:space="preserve">                     </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2053010159</w:t>
      </w:r>
    </w:p>
    <w:p w14:paraId="2AE3A42E" w14:textId="77777777" w:rsidR="00734CF9" w:rsidRPr="006C0DD3" w:rsidRDefault="00734CF9" w:rsidP="00734CF9">
      <w:pPr>
        <w:spacing w:line="240" w:lineRule="auto"/>
        <w:ind w:firstLine="1701"/>
        <w:rPr>
          <w:rFonts w:ascii="Times New Roman" w:hAnsi="Times New Roman" w:cs="Times New Roman"/>
          <w:b/>
          <w:bCs/>
          <w:sz w:val="26"/>
          <w:szCs w:val="26"/>
          <w:lang w:val="vi-VN"/>
        </w:rPr>
      </w:pPr>
      <w:r w:rsidRPr="006C0DD3">
        <w:rPr>
          <w:rFonts w:ascii="Times New Roman" w:hAnsi="Times New Roman" w:cs="Times New Roman"/>
          <w:b/>
          <w:bCs/>
          <w:sz w:val="26"/>
          <w:szCs w:val="26"/>
        </w:rPr>
        <w:t>NGÀNH/CHUYÊN NGÀNH</w:t>
      </w:r>
      <w:r w:rsidRPr="006C0DD3">
        <w:rPr>
          <w:rFonts w:ascii="Times New Roman" w:hAnsi="Times New Roman" w:cs="Times New Roman"/>
          <w:b/>
          <w:bCs/>
          <w:sz w:val="26"/>
          <w:szCs w:val="26"/>
          <w:lang w:val="vi-VN"/>
        </w:rPr>
        <w:t>:</w:t>
      </w:r>
      <w:r w:rsidRPr="006C0DD3">
        <w:rPr>
          <w:rFonts w:ascii="Times New Roman" w:hAnsi="Times New Roman" w:cs="Times New Roman"/>
          <w:b/>
          <w:bCs/>
          <w:sz w:val="26"/>
          <w:szCs w:val="26"/>
        </w:rPr>
        <w:t xml:space="preserve"> ĐIỀU DƯỠNG</w:t>
      </w:r>
    </w:p>
    <w:p w14:paraId="7A1E3819" w14:textId="77777777" w:rsidR="00734CF9" w:rsidRPr="006C0DD3" w:rsidRDefault="00734CF9" w:rsidP="00734CF9">
      <w:pPr>
        <w:jc w:val="center"/>
        <w:rPr>
          <w:rFonts w:ascii="Times New Roman" w:hAnsi="Times New Roman" w:cs="Times New Roman"/>
          <w:b/>
          <w:bCs/>
          <w:sz w:val="26"/>
          <w:szCs w:val="26"/>
        </w:rPr>
      </w:pPr>
    </w:p>
    <w:p w14:paraId="745B0A8B" w14:textId="77777777" w:rsidR="00734CF9" w:rsidRPr="006C0DD3" w:rsidRDefault="00734CF9" w:rsidP="00734CF9">
      <w:pPr>
        <w:ind w:firstLine="709"/>
        <w:jc w:val="center"/>
        <w:rPr>
          <w:rFonts w:ascii="Times New Roman" w:hAnsi="Times New Roman" w:cs="Times New Roman"/>
          <w:b/>
          <w:bCs/>
          <w:sz w:val="26"/>
          <w:szCs w:val="26"/>
        </w:rPr>
      </w:pPr>
      <w:r w:rsidRPr="006C0DD3">
        <w:rPr>
          <w:rFonts w:ascii="Times New Roman" w:hAnsi="Times New Roman" w:cs="Times New Roman"/>
          <w:b/>
          <w:bCs/>
          <w:sz w:val="26"/>
          <w:szCs w:val="26"/>
        </w:rPr>
        <w:t>GIẢNG VIÊN HƯỚNG DẪN: ThS. NGUYỄN THỊ MỸ LINH</w:t>
      </w:r>
    </w:p>
    <w:p w14:paraId="63B07340" w14:textId="77777777" w:rsidR="00734CF9" w:rsidRPr="006C0DD3" w:rsidRDefault="00734CF9" w:rsidP="00734CF9">
      <w:pPr>
        <w:rPr>
          <w:rFonts w:ascii="Times New Roman" w:hAnsi="Times New Roman" w:cs="Times New Roman"/>
          <w:b/>
          <w:bCs/>
          <w:sz w:val="26"/>
          <w:szCs w:val="26"/>
        </w:rPr>
      </w:pPr>
    </w:p>
    <w:p w14:paraId="034248BA" w14:textId="77777777" w:rsidR="00734CF9" w:rsidRPr="006C0DD3" w:rsidRDefault="00734CF9" w:rsidP="00734CF9">
      <w:pPr>
        <w:spacing w:before="240" w:line="240" w:lineRule="auto"/>
        <w:jc w:val="center"/>
        <w:rPr>
          <w:rFonts w:ascii="Times New Roman" w:hAnsi="Times New Roman" w:cs="Times New Roman"/>
          <w:bCs/>
          <w:sz w:val="26"/>
          <w:szCs w:val="26"/>
        </w:rPr>
        <w:sectPr w:rsidR="00734CF9" w:rsidRPr="006C0DD3" w:rsidSect="006C0DD3">
          <w:pgSz w:w="11906" w:h="16838" w:code="9"/>
          <w:pgMar w:top="1276" w:right="1134" w:bottom="709" w:left="1134" w:header="709" w:footer="709" w:gutter="0"/>
          <w:cols w:space="708"/>
          <w:docGrid w:linePitch="360"/>
        </w:sectPr>
      </w:pPr>
      <w:r w:rsidRPr="006C0DD3">
        <w:rPr>
          <w:rFonts w:ascii="Times New Roman" w:hAnsi="Times New Roman" w:cs="Times New Roman"/>
          <w:bCs/>
          <w:sz w:val="26"/>
          <w:szCs w:val="26"/>
          <w:lang w:val="vi-VN"/>
        </w:rPr>
        <w:t>Thành phố Hồ Chí Minh – Năm 2</w:t>
      </w:r>
      <w:r w:rsidRPr="006C0DD3">
        <w:rPr>
          <w:rFonts w:ascii="Times New Roman" w:hAnsi="Times New Roman" w:cs="Times New Roman"/>
          <w:bCs/>
          <w:sz w:val="26"/>
          <w:szCs w:val="26"/>
        </w:rPr>
        <w:t>023</w:t>
      </w:r>
    </w:p>
    <w:p w14:paraId="20ECBF52" w14:textId="5F1312A5" w:rsidR="00734CF9" w:rsidRPr="006C0DD3" w:rsidRDefault="00734CF9" w:rsidP="00734CF9">
      <w:pPr>
        <w:tabs>
          <w:tab w:val="left" w:pos="1896"/>
        </w:tabs>
        <w:jc w:val="center"/>
        <w:rPr>
          <w:rFonts w:ascii="Times New Roman" w:eastAsiaTheme="majorEastAsia" w:hAnsi="Times New Roman" w:cs="Times New Roman"/>
          <w:b/>
          <w:bCs/>
          <w:kern w:val="0"/>
          <w:sz w:val="26"/>
          <w:szCs w:val="26"/>
          <w14:ligatures w14:val="none"/>
        </w:rPr>
      </w:pPr>
      <w:r w:rsidRPr="006C0DD3">
        <w:rPr>
          <w:rFonts w:ascii="Times New Roman" w:eastAsiaTheme="majorEastAsia" w:hAnsi="Times New Roman" w:cs="Times New Roman"/>
          <w:b/>
          <w:bCs/>
          <w:kern w:val="0"/>
          <w:sz w:val="26"/>
          <w:szCs w:val="26"/>
          <w14:ligatures w14:val="none"/>
        </w:rPr>
        <w:lastRenderedPageBreak/>
        <w:t>LỜI CAM ĐOAN</w:t>
      </w:r>
    </w:p>
    <w:p w14:paraId="6BB8C2B1" w14:textId="56C71A94" w:rsidR="00734CF9" w:rsidRPr="006C0DD3" w:rsidRDefault="00734CF9" w:rsidP="00125549">
      <w:pPr>
        <w:tabs>
          <w:tab w:val="left" w:pos="1896"/>
        </w:tabs>
        <w:spacing w:line="360" w:lineRule="auto"/>
        <w:ind w:firstLine="720"/>
        <w:jc w:val="both"/>
        <w:rPr>
          <w:rFonts w:ascii="Times New Roman" w:hAnsi="Times New Roman" w:cs="Times New Roman"/>
          <w:bCs/>
          <w:sz w:val="26"/>
          <w:szCs w:val="26"/>
        </w:rPr>
      </w:pPr>
      <w:r w:rsidRPr="006C0DD3">
        <w:rPr>
          <w:rFonts w:ascii="Times New Roman" w:hAnsi="Times New Roman" w:cs="Times New Roman"/>
          <w:bCs/>
          <w:sz w:val="26"/>
          <w:szCs w:val="26"/>
        </w:rPr>
        <w:t>Tên tôi là Lê Đoàn Phương Uyên, là sinh viên lớp Cử nhân điều dưỡng đa khoa năm 4 khóa 2020 trường Đại học Y khoa Phạm Ngọc Thạch, Thành phố Hồ Chí Minh.</w:t>
      </w:r>
    </w:p>
    <w:p w14:paraId="2A11F138" w14:textId="6B0519D7" w:rsidR="00734CF9" w:rsidRPr="006C0DD3" w:rsidRDefault="00734CF9" w:rsidP="00125549">
      <w:pPr>
        <w:tabs>
          <w:tab w:val="left" w:pos="1896"/>
        </w:tabs>
        <w:spacing w:line="360" w:lineRule="auto"/>
        <w:ind w:firstLine="720"/>
        <w:jc w:val="both"/>
        <w:rPr>
          <w:rFonts w:ascii="Times New Roman" w:hAnsi="Times New Roman" w:cs="Times New Roman"/>
          <w:bCs/>
          <w:sz w:val="26"/>
          <w:szCs w:val="26"/>
        </w:rPr>
      </w:pPr>
      <w:r w:rsidRPr="006C0DD3">
        <w:rPr>
          <w:rFonts w:ascii="Times New Roman" w:hAnsi="Times New Roman" w:cs="Times New Roman"/>
          <w:bCs/>
          <w:sz w:val="26"/>
          <w:szCs w:val="26"/>
        </w:rPr>
        <w:t>Tôi xin cam đoan khóa luận tốt nghiệp đề tài “thái độ của sinh viên điều dưỡng năm cuối Trường Đại học Y khoa Phạm Ngọc Thạch đối với nghiên cứu khoa học và các yếu tố liên quan”, các số liệu và kết quả thu được là do bản thân trực tiếp theo dõi, thu thập với một thái độ hoàn toàn khách quan trung thực, các tài liệu đã trích dẫn của các tác giả đều được liệt kê đầy đủ, không sao chép bất cứ tài liệu nào mà không có trích dẫn.</w:t>
      </w:r>
    </w:p>
    <w:p w14:paraId="7C500AB8" w14:textId="0D5FC0FF" w:rsidR="00734CF9" w:rsidRPr="006C0DD3" w:rsidRDefault="00734CF9" w:rsidP="00125549">
      <w:pPr>
        <w:tabs>
          <w:tab w:val="left" w:pos="1896"/>
        </w:tabs>
        <w:ind w:firstLine="720"/>
        <w:rPr>
          <w:rFonts w:ascii="Times New Roman" w:hAnsi="Times New Roman" w:cs="Times New Roman"/>
          <w:bCs/>
          <w:sz w:val="26"/>
          <w:szCs w:val="26"/>
        </w:rPr>
      </w:pPr>
      <w:r w:rsidRPr="006C0DD3">
        <w:rPr>
          <w:rFonts w:ascii="Times New Roman" w:hAnsi="Times New Roman" w:cs="Times New Roman"/>
          <w:bCs/>
          <w:sz w:val="26"/>
          <w:szCs w:val="26"/>
        </w:rPr>
        <w:t>Tôi xin chịu trách nhiệm về cam đoan của mình.</w:t>
      </w:r>
    </w:p>
    <w:p w14:paraId="4FCEFB81" w14:textId="77777777" w:rsidR="0028026B" w:rsidRPr="006C0DD3" w:rsidRDefault="0028026B" w:rsidP="00734CF9">
      <w:pPr>
        <w:tabs>
          <w:tab w:val="left" w:pos="1896"/>
        </w:tabs>
        <w:rPr>
          <w:rFonts w:ascii="Times New Roman" w:hAnsi="Times New Roman" w:cs="Times New Roman"/>
          <w:bCs/>
          <w:sz w:val="26"/>
          <w:szCs w:val="26"/>
        </w:rPr>
      </w:pPr>
    </w:p>
    <w:p w14:paraId="55A4569B" w14:textId="22D88C8B" w:rsidR="00734CF9" w:rsidRPr="006C0DD3" w:rsidRDefault="00734CF9" w:rsidP="0028026B">
      <w:pPr>
        <w:pStyle w:val="ThngthngWeb"/>
        <w:spacing w:before="0" w:beforeAutospacing="0" w:after="60" w:afterAutospacing="0" w:line="360" w:lineRule="auto"/>
        <w:ind w:left="5040" w:firstLine="720"/>
        <w:rPr>
          <w:b/>
          <w:bCs/>
          <w:sz w:val="26"/>
          <w:szCs w:val="26"/>
        </w:rPr>
      </w:pPr>
      <w:r w:rsidRPr="006C0DD3">
        <w:rPr>
          <w:b/>
          <w:bCs/>
          <w:sz w:val="26"/>
          <w:szCs w:val="26"/>
        </w:rPr>
        <w:t>NGƯỜI CAM ĐOAN</w:t>
      </w:r>
    </w:p>
    <w:p w14:paraId="195DE81E" w14:textId="77777777" w:rsidR="0028026B" w:rsidRPr="006C0DD3" w:rsidRDefault="0028026B" w:rsidP="0028026B">
      <w:pPr>
        <w:pStyle w:val="ThngthngWeb"/>
        <w:spacing w:before="0" w:beforeAutospacing="0" w:after="60" w:afterAutospacing="0" w:line="360" w:lineRule="auto"/>
        <w:ind w:left="5040" w:firstLine="720"/>
        <w:rPr>
          <w:b/>
          <w:bCs/>
          <w:sz w:val="26"/>
          <w:szCs w:val="26"/>
        </w:rPr>
      </w:pPr>
    </w:p>
    <w:p w14:paraId="53C3F251" w14:textId="77777777" w:rsidR="0028026B" w:rsidRPr="006C0DD3" w:rsidRDefault="0028026B" w:rsidP="0028026B">
      <w:pPr>
        <w:pStyle w:val="ThngthngWeb"/>
        <w:spacing w:before="0" w:beforeAutospacing="0" w:after="60" w:afterAutospacing="0" w:line="360" w:lineRule="auto"/>
        <w:ind w:left="5040" w:firstLine="720"/>
        <w:rPr>
          <w:b/>
          <w:bCs/>
          <w:sz w:val="26"/>
          <w:szCs w:val="26"/>
        </w:rPr>
      </w:pPr>
    </w:p>
    <w:p w14:paraId="23E01D07" w14:textId="77777777" w:rsidR="0028026B" w:rsidRPr="006C0DD3" w:rsidRDefault="0028026B" w:rsidP="0028026B">
      <w:pPr>
        <w:pStyle w:val="ThngthngWeb"/>
        <w:spacing w:before="0" w:beforeAutospacing="0" w:after="60" w:afterAutospacing="0" w:line="360" w:lineRule="auto"/>
        <w:ind w:left="5040" w:firstLine="720"/>
        <w:rPr>
          <w:b/>
          <w:bCs/>
          <w:sz w:val="26"/>
          <w:szCs w:val="26"/>
        </w:rPr>
      </w:pPr>
    </w:p>
    <w:p w14:paraId="3CD7F765" w14:textId="79276649" w:rsidR="0028026B" w:rsidRPr="006C0DD3" w:rsidRDefault="0028026B" w:rsidP="0028026B">
      <w:pPr>
        <w:pStyle w:val="ThngthngWeb"/>
        <w:spacing w:before="0" w:beforeAutospacing="0" w:after="60" w:afterAutospacing="0" w:line="360" w:lineRule="auto"/>
        <w:ind w:left="5040" w:firstLine="720"/>
        <w:rPr>
          <w:b/>
          <w:bCs/>
          <w:sz w:val="26"/>
          <w:szCs w:val="26"/>
        </w:rPr>
      </w:pPr>
      <w:r w:rsidRPr="006C0DD3">
        <w:rPr>
          <w:b/>
          <w:bCs/>
          <w:sz w:val="26"/>
          <w:szCs w:val="26"/>
        </w:rPr>
        <w:t xml:space="preserve">Lê Đoàn Phương Uyên </w:t>
      </w:r>
    </w:p>
    <w:p w14:paraId="2A8BE6B0" w14:textId="541DB964" w:rsidR="0028026B" w:rsidRPr="006C0DD3" w:rsidRDefault="00734CF9" w:rsidP="0028026B">
      <w:pPr>
        <w:jc w:val="both"/>
        <w:rPr>
          <w:rFonts w:ascii="Times New Roman" w:hAnsi="Times New Roman" w:cs="Times New Roman"/>
          <w:sz w:val="26"/>
          <w:szCs w:val="26"/>
        </w:rPr>
      </w:pPr>
      <w:r w:rsidRPr="006C0DD3">
        <w:rPr>
          <w:rFonts w:ascii="Times New Roman" w:hAnsi="Times New Roman" w:cs="Times New Roman"/>
          <w:sz w:val="26"/>
          <w:szCs w:val="26"/>
        </w:rPr>
        <w:br w:type="page"/>
      </w:r>
    </w:p>
    <w:p w14:paraId="375A45F5" w14:textId="77777777" w:rsidR="00345405" w:rsidRPr="006C0DD3" w:rsidRDefault="00345405" w:rsidP="000B28E5">
      <w:pPr>
        <w:spacing w:line="360" w:lineRule="auto"/>
        <w:jc w:val="both"/>
        <w:rPr>
          <w:rFonts w:ascii="Times New Roman" w:hAnsi="Times New Roman" w:cs="Times New Roman"/>
          <w:sz w:val="26"/>
          <w:szCs w:val="26"/>
        </w:rPr>
      </w:pPr>
    </w:p>
    <w:sdt>
      <w:sdtPr>
        <w:rPr>
          <w:rFonts w:ascii="Times New Roman" w:eastAsiaTheme="minorHAnsi" w:hAnsi="Times New Roman" w:cs="Times New Roman"/>
          <w:color w:val="auto"/>
          <w:kern w:val="2"/>
          <w:sz w:val="26"/>
          <w:szCs w:val="26"/>
          <w14:ligatures w14:val="standardContextual"/>
        </w:rPr>
        <w:id w:val="-34508883"/>
        <w:docPartObj>
          <w:docPartGallery w:val="Table of Contents"/>
          <w:docPartUnique/>
        </w:docPartObj>
      </w:sdtPr>
      <w:sdtEndPr>
        <w:rPr>
          <w:b/>
          <w:bCs/>
          <w:noProof/>
        </w:rPr>
      </w:sdtEndPr>
      <w:sdtContent>
        <w:p w14:paraId="139141C2" w14:textId="350F1E13" w:rsidR="00971939" w:rsidRPr="006C0DD3" w:rsidRDefault="00734CF9" w:rsidP="0028026B">
          <w:pPr>
            <w:pStyle w:val="uMucluc"/>
            <w:spacing w:line="720" w:lineRule="auto"/>
            <w:jc w:val="center"/>
            <w:rPr>
              <w:rFonts w:ascii="Times New Roman" w:hAnsi="Times New Roman" w:cs="Times New Roman"/>
              <w:b/>
              <w:bCs/>
              <w:color w:val="auto"/>
              <w:sz w:val="26"/>
              <w:szCs w:val="26"/>
            </w:rPr>
          </w:pPr>
          <w:r w:rsidRPr="006C0DD3">
            <w:rPr>
              <w:rFonts w:ascii="Times New Roman" w:hAnsi="Times New Roman" w:cs="Times New Roman"/>
              <w:b/>
              <w:bCs/>
              <w:color w:val="auto"/>
              <w:sz w:val="26"/>
              <w:szCs w:val="26"/>
            </w:rPr>
            <w:t>MỤC LỤC</w:t>
          </w:r>
        </w:p>
        <w:p w14:paraId="0F323423" w14:textId="6038AFE3" w:rsidR="0081767A" w:rsidRDefault="00971939">
          <w:pPr>
            <w:pStyle w:val="Mucluc1"/>
            <w:tabs>
              <w:tab w:val="right" w:leader="dot" w:pos="9016"/>
            </w:tabs>
            <w:rPr>
              <w:rFonts w:eastAsiaTheme="minorEastAsia"/>
              <w:noProof/>
              <w:kern w:val="0"/>
              <w14:ligatures w14:val="none"/>
            </w:rPr>
          </w:pPr>
          <w:r w:rsidRPr="006C0DD3">
            <w:rPr>
              <w:rFonts w:ascii="Times New Roman" w:hAnsi="Times New Roman" w:cs="Times New Roman"/>
              <w:sz w:val="26"/>
              <w:szCs w:val="26"/>
            </w:rPr>
            <w:fldChar w:fldCharType="begin"/>
          </w:r>
          <w:r w:rsidRPr="006C0DD3">
            <w:rPr>
              <w:rFonts w:ascii="Times New Roman" w:hAnsi="Times New Roman" w:cs="Times New Roman"/>
              <w:sz w:val="26"/>
              <w:szCs w:val="26"/>
            </w:rPr>
            <w:instrText xml:space="preserve"> TOC \o "1-3" \h \z \u </w:instrText>
          </w:r>
          <w:r w:rsidRPr="006C0DD3">
            <w:rPr>
              <w:rFonts w:ascii="Times New Roman" w:hAnsi="Times New Roman" w:cs="Times New Roman"/>
              <w:sz w:val="26"/>
              <w:szCs w:val="26"/>
            </w:rPr>
            <w:fldChar w:fldCharType="separate"/>
          </w:r>
          <w:hyperlink w:anchor="_Toc154267954" w:history="1">
            <w:r w:rsidR="0081767A" w:rsidRPr="00616E84">
              <w:rPr>
                <w:rStyle w:val="Siuktni"/>
                <w:rFonts w:ascii="Times New Roman" w:hAnsi="Times New Roman" w:cs="Times New Roman"/>
                <w:b/>
                <w:bCs/>
                <w:noProof/>
              </w:rPr>
              <w:t>CHƯƠNG I: GIỚI THIỆU</w:t>
            </w:r>
            <w:r w:rsidR="0081767A">
              <w:rPr>
                <w:noProof/>
                <w:webHidden/>
              </w:rPr>
              <w:tab/>
            </w:r>
            <w:r w:rsidR="0081767A">
              <w:rPr>
                <w:noProof/>
                <w:webHidden/>
              </w:rPr>
              <w:fldChar w:fldCharType="begin"/>
            </w:r>
            <w:r w:rsidR="0081767A">
              <w:rPr>
                <w:noProof/>
                <w:webHidden/>
              </w:rPr>
              <w:instrText xml:space="preserve"> PAGEREF _Toc154267954 \h </w:instrText>
            </w:r>
            <w:r w:rsidR="0081767A">
              <w:rPr>
                <w:noProof/>
                <w:webHidden/>
              </w:rPr>
            </w:r>
            <w:r w:rsidR="0081767A">
              <w:rPr>
                <w:noProof/>
                <w:webHidden/>
              </w:rPr>
              <w:fldChar w:fldCharType="separate"/>
            </w:r>
            <w:r w:rsidR="00601047">
              <w:rPr>
                <w:noProof/>
                <w:webHidden/>
              </w:rPr>
              <w:t>6</w:t>
            </w:r>
            <w:r w:rsidR="0081767A">
              <w:rPr>
                <w:noProof/>
                <w:webHidden/>
              </w:rPr>
              <w:fldChar w:fldCharType="end"/>
            </w:r>
          </w:hyperlink>
        </w:p>
        <w:p w14:paraId="1406EC73" w14:textId="6A84C3F1" w:rsidR="0081767A" w:rsidRDefault="00000000">
          <w:pPr>
            <w:pStyle w:val="Mucluc2"/>
            <w:tabs>
              <w:tab w:val="left" w:pos="880"/>
              <w:tab w:val="right" w:leader="dot" w:pos="9016"/>
            </w:tabs>
            <w:rPr>
              <w:rFonts w:eastAsiaTheme="minorEastAsia"/>
              <w:noProof/>
              <w:kern w:val="0"/>
              <w14:ligatures w14:val="none"/>
            </w:rPr>
          </w:pPr>
          <w:hyperlink w:anchor="_Toc154267955" w:history="1">
            <w:r w:rsidR="0081767A" w:rsidRPr="00616E84">
              <w:rPr>
                <w:rStyle w:val="Siuktni"/>
                <w:rFonts w:ascii="Times New Roman" w:hAnsi="Times New Roman" w:cs="Times New Roman"/>
                <w:b/>
                <w:bCs/>
                <w:noProof/>
              </w:rPr>
              <w:t>1.1.</w:t>
            </w:r>
            <w:r w:rsidR="0081767A">
              <w:rPr>
                <w:rFonts w:eastAsiaTheme="minorEastAsia"/>
                <w:noProof/>
                <w:kern w:val="0"/>
                <w14:ligatures w14:val="none"/>
              </w:rPr>
              <w:tab/>
            </w:r>
            <w:r w:rsidR="0081767A" w:rsidRPr="00616E84">
              <w:rPr>
                <w:rStyle w:val="Siuktni"/>
                <w:rFonts w:ascii="Times New Roman" w:hAnsi="Times New Roman" w:cs="Times New Roman"/>
                <w:b/>
                <w:bCs/>
                <w:noProof/>
              </w:rPr>
              <w:t>ĐẶT VẤN ĐỀ</w:t>
            </w:r>
            <w:r w:rsidR="0081767A">
              <w:rPr>
                <w:noProof/>
                <w:webHidden/>
              </w:rPr>
              <w:tab/>
            </w:r>
            <w:r w:rsidR="0081767A">
              <w:rPr>
                <w:noProof/>
                <w:webHidden/>
              </w:rPr>
              <w:fldChar w:fldCharType="begin"/>
            </w:r>
            <w:r w:rsidR="0081767A">
              <w:rPr>
                <w:noProof/>
                <w:webHidden/>
              </w:rPr>
              <w:instrText xml:space="preserve"> PAGEREF _Toc154267955 \h </w:instrText>
            </w:r>
            <w:r w:rsidR="0081767A">
              <w:rPr>
                <w:noProof/>
                <w:webHidden/>
              </w:rPr>
            </w:r>
            <w:r w:rsidR="0081767A">
              <w:rPr>
                <w:noProof/>
                <w:webHidden/>
              </w:rPr>
              <w:fldChar w:fldCharType="separate"/>
            </w:r>
            <w:r w:rsidR="00601047">
              <w:rPr>
                <w:noProof/>
                <w:webHidden/>
              </w:rPr>
              <w:t>6</w:t>
            </w:r>
            <w:r w:rsidR="0081767A">
              <w:rPr>
                <w:noProof/>
                <w:webHidden/>
              </w:rPr>
              <w:fldChar w:fldCharType="end"/>
            </w:r>
          </w:hyperlink>
        </w:p>
        <w:p w14:paraId="68A9A110" w14:textId="65059583" w:rsidR="0081767A" w:rsidRDefault="00000000">
          <w:pPr>
            <w:pStyle w:val="Mucluc2"/>
            <w:tabs>
              <w:tab w:val="left" w:pos="880"/>
              <w:tab w:val="right" w:leader="dot" w:pos="9016"/>
            </w:tabs>
            <w:rPr>
              <w:rFonts w:eastAsiaTheme="minorEastAsia"/>
              <w:noProof/>
              <w:kern w:val="0"/>
              <w14:ligatures w14:val="none"/>
            </w:rPr>
          </w:pPr>
          <w:hyperlink w:anchor="_Toc154267956" w:history="1">
            <w:r w:rsidR="0081767A" w:rsidRPr="00616E84">
              <w:rPr>
                <w:rStyle w:val="Siuktni"/>
                <w:rFonts w:ascii="Times New Roman" w:hAnsi="Times New Roman" w:cs="Times New Roman"/>
                <w:b/>
                <w:bCs/>
                <w:noProof/>
              </w:rPr>
              <w:t>1.2.</w:t>
            </w:r>
            <w:r w:rsidR="0081767A">
              <w:rPr>
                <w:rFonts w:eastAsiaTheme="minorEastAsia"/>
                <w:noProof/>
                <w:kern w:val="0"/>
                <w14:ligatures w14:val="none"/>
              </w:rPr>
              <w:tab/>
            </w:r>
            <w:r w:rsidR="0081767A" w:rsidRPr="00616E84">
              <w:rPr>
                <w:rStyle w:val="Siuktni"/>
                <w:rFonts w:ascii="Times New Roman" w:hAnsi="Times New Roman" w:cs="Times New Roman"/>
                <w:b/>
                <w:bCs/>
                <w:noProof/>
              </w:rPr>
              <w:t>CÂU HỎI NGHIÊN CỨU</w:t>
            </w:r>
            <w:r w:rsidR="0081767A">
              <w:rPr>
                <w:noProof/>
                <w:webHidden/>
              </w:rPr>
              <w:tab/>
            </w:r>
            <w:r w:rsidR="0081767A">
              <w:rPr>
                <w:noProof/>
                <w:webHidden/>
              </w:rPr>
              <w:fldChar w:fldCharType="begin"/>
            </w:r>
            <w:r w:rsidR="0081767A">
              <w:rPr>
                <w:noProof/>
                <w:webHidden/>
              </w:rPr>
              <w:instrText xml:space="preserve"> PAGEREF _Toc154267956 \h </w:instrText>
            </w:r>
            <w:r w:rsidR="0081767A">
              <w:rPr>
                <w:noProof/>
                <w:webHidden/>
              </w:rPr>
            </w:r>
            <w:r w:rsidR="0081767A">
              <w:rPr>
                <w:noProof/>
                <w:webHidden/>
              </w:rPr>
              <w:fldChar w:fldCharType="separate"/>
            </w:r>
            <w:r w:rsidR="00601047">
              <w:rPr>
                <w:noProof/>
                <w:webHidden/>
              </w:rPr>
              <w:t>11</w:t>
            </w:r>
            <w:r w:rsidR="0081767A">
              <w:rPr>
                <w:noProof/>
                <w:webHidden/>
              </w:rPr>
              <w:fldChar w:fldCharType="end"/>
            </w:r>
          </w:hyperlink>
        </w:p>
        <w:p w14:paraId="4E94BFDF" w14:textId="690F9144" w:rsidR="0081767A" w:rsidRDefault="00000000">
          <w:pPr>
            <w:pStyle w:val="Mucluc2"/>
            <w:tabs>
              <w:tab w:val="left" w:pos="880"/>
              <w:tab w:val="right" w:leader="dot" w:pos="9016"/>
            </w:tabs>
            <w:rPr>
              <w:rFonts w:eastAsiaTheme="minorEastAsia"/>
              <w:noProof/>
              <w:kern w:val="0"/>
              <w14:ligatures w14:val="none"/>
            </w:rPr>
          </w:pPr>
          <w:hyperlink w:anchor="_Toc154267957" w:history="1">
            <w:r w:rsidR="0081767A" w:rsidRPr="00616E84">
              <w:rPr>
                <w:rStyle w:val="Siuktni"/>
                <w:rFonts w:ascii="Times New Roman" w:hAnsi="Times New Roman" w:cs="Times New Roman"/>
                <w:b/>
                <w:bCs/>
                <w:noProof/>
              </w:rPr>
              <w:t>1.3.</w:t>
            </w:r>
            <w:r w:rsidR="0081767A">
              <w:rPr>
                <w:rFonts w:eastAsiaTheme="minorEastAsia"/>
                <w:noProof/>
                <w:kern w:val="0"/>
                <w14:ligatures w14:val="none"/>
              </w:rPr>
              <w:tab/>
            </w:r>
            <w:r w:rsidR="0081767A" w:rsidRPr="00616E84">
              <w:rPr>
                <w:rStyle w:val="Siuktni"/>
                <w:rFonts w:ascii="Times New Roman" w:hAnsi="Times New Roman" w:cs="Times New Roman"/>
                <w:b/>
                <w:bCs/>
                <w:noProof/>
              </w:rPr>
              <w:t>MỤC TIÊU NGHIÊN CỨU</w:t>
            </w:r>
            <w:r w:rsidR="0081767A">
              <w:rPr>
                <w:noProof/>
                <w:webHidden/>
              </w:rPr>
              <w:tab/>
            </w:r>
            <w:r w:rsidR="0081767A">
              <w:rPr>
                <w:noProof/>
                <w:webHidden/>
              </w:rPr>
              <w:fldChar w:fldCharType="begin"/>
            </w:r>
            <w:r w:rsidR="0081767A">
              <w:rPr>
                <w:noProof/>
                <w:webHidden/>
              </w:rPr>
              <w:instrText xml:space="preserve"> PAGEREF _Toc154267957 \h </w:instrText>
            </w:r>
            <w:r w:rsidR="0081767A">
              <w:rPr>
                <w:noProof/>
                <w:webHidden/>
              </w:rPr>
            </w:r>
            <w:r w:rsidR="0081767A">
              <w:rPr>
                <w:noProof/>
                <w:webHidden/>
              </w:rPr>
              <w:fldChar w:fldCharType="separate"/>
            </w:r>
            <w:r w:rsidR="00601047">
              <w:rPr>
                <w:noProof/>
                <w:webHidden/>
              </w:rPr>
              <w:t>11</w:t>
            </w:r>
            <w:r w:rsidR="0081767A">
              <w:rPr>
                <w:noProof/>
                <w:webHidden/>
              </w:rPr>
              <w:fldChar w:fldCharType="end"/>
            </w:r>
          </w:hyperlink>
        </w:p>
        <w:p w14:paraId="3B91BEC8" w14:textId="08EBB98B" w:rsidR="0081767A" w:rsidRDefault="00000000">
          <w:pPr>
            <w:pStyle w:val="Mucluc3"/>
            <w:rPr>
              <w:rFonts w:asciiTheme="minorHAnsi" w:eastAsiaTheme="minorEastAsia" w:hAnsiTheme="minorHAnsi" w:cstheme="minorBidi"/>
              <w:b w:val="0"/>
              <w:bCs w:val="0"/>
              <w:kern w:val="0"/>
              <w14:ligatures w14:val="none"/>
            </w:rPr>
          </w:pPr>
          <w:hyperlink w:anchor="_Toc154267958" w:history="1">
            <w:r w:rsidR="0081767A" w:rsidRPr="00616E84">
              <w:rPr>
                <w:rStyle w:val="Siuktni"/>
                <w:i/>
                <w:iCs/>
              </w:rPr>
              <w:t>1.3.1.</w:t>
            </w:r>
            <w:r w:rsidR="0081767A">
              <w:rPr>
                <w:rFonts w:asciiTheme="minorHAnsi" w:eastAsiaTheme="minorEastAsia" w:hAnsiTheme="minorHAnsi" w:cstheme="minorBidi"/>
                <w:b w:val="0"/>
                <w:bCs w:val="0"/>
                <w:kern w:val="0"/>
                <w14:ligatures w14:val="none"/>
              </w:rPr>
              <w:tab/>
            </w:r>
            <w:r w:rsidR="0081767A" w:rsidRPr="00616E84">
              <w:rPr>
                <w:rStyle w:val="Siuktni"/>
                <w:i/>
                <w:iCs/>
              </w:rPr>
              <w:t>Mục tiêu tổng quát</w:t>
            </w:r>
            <w:r w:rsidR="0081767A">
              <w:rPr>
                <w:webHidden/>
              </w:rPr>
              <w:tab/>
            </w:r>
            <w:r w:rsidR="0081767A">
              <w:rPr>
                <w:webHidden/>
              </w:rPr>
              <w:fldChar w:fldCharType="begin"/>
            </w:r>
            <w:r w:rsidR="0081767A">
              <w:rPr>
                <w:webHidden/>
              </w:rPr>
              <w:instrText xml:space="preserve"> PAGEREF _Toc154267958 \h </w:instrText>
            </w:r>
            <w:r w:rsidR="0081767A">
              <w:rPr>
                <w:webHidden/>
              </w:rPr>
            </w:r>
            <w:r w:rsidR="0081767A">
              <w:rPr>
                <w:webHidden/>
              </w:rPr>
              <w:fldChar w:fldCharType="separate"/>
            </w:r>
            <w:r w:rsidR="00601047">
              <w:rPr>
                <w:webHidden/>
              </w:rPr>
              <w:t>11</w:t>
            </w:r>
            <w:r w:rsidR="0081767A">
              <w:rPr>
                <w:webHidden/>
              </w:rPr>
              <w:fldChar w:fldCharType="end"/>
            </w:r>
          </w:hyperlink>
        </w:p>
        <w:p w14:paraId="6150C04B" w14:textId="7E10E546" w:rsidR="0081767A" w:rsidRDefault="00000000">
          <w:pPr>
            <w:pStyle w:val="Mucluc3"/>
            <w:rPr>
              <w:rFonts w:asciiTheme="minorHAnsi" w:eastAsiaTheme="minorEastAsia" w:hAnsiTheme="minorHAnsi" w:cstheme="minorBidi"/>
              <w:b w:val="0"/>
              <w:bCs w:val="0"/>
              <w:kern w:val="0"/>
              <w14:ligatures w14:val="none"/>
            </w:rPr>
          </w:pPr>
          <w:hyperlink w:anchor="_Toc154267959" w:history="1">
            <w:r w:rsidR="0081767A" w:rsidRPr="00616E84">
              <w:rPr>
                <w:rStyle w:val="Siuktni"/>
                <w:i/>
                <w:iCs/>
              </w:rPr>
              <w:t>1.3.2.</w:t>
            </w:r>
            <w:r w:rsidR="0081767A">
              <w:rPr>
                <w:rFonts w:asciiTheme="minorHAnsi" w:eastAsiaTheme="minorEastAsia" w:hAnsiTheme="minorHAnsi" w:cstheme="minorBidi"/>
                <w:b w:val="0"/>
                <w:bCs w:val="0"/>
                <w:kern w:val="0"/>
                <w14:ligatures w14:val="none"/>
              </w:rPr>
              <w:tab/>
            </w:r>
            <w:r w:rsidR="0081767A" w:rsidRPr="00616E84">
              <w:rPr>
                <w:rStyle w:val="Siuktni"/>
                <w:i/>
                <w:iCs/>
              </w:rPr>
              <w:t>Mục tiêu cụ thể</w:t>
            </w:r>
            <w:r w:rsidR="0081767A">
              <w:rPr>
                <w:webHidden/>
              </w:rPr>
              <w:tab/>
            </w:r>
            <w:r w:rsidR="0081767A">
              <w:rPr>
                <w:webHidden/>
              </w:rPr>
              <w:fldChar w:fldCharType="begin"/>
            </w:r>
            <w:r w:rsidR="0081767A">
              <w:rPr>
                <w:webHidden/>
              </w:rPr>
              <w:instrText xml:space="preserve"> PAGEREF _Toc154267959 \h </w:instrText>
            </w:r>
            <w:r w:rsidR="0081767A">
              <w:rPr>
                <w:webHidden/>
              </w:rPr>
            </w:r>
            <w:r w:rsidR="0081767A">
              <w:rPr>
                <w:webHidden/>
              </w:rPr>
              <w:fldChar w:fldCharType="separate"/>
            </w:r>
            <w:r w:rsidR="00601047">
              <w:rPr>
                <w:webHidden/>
              </w:rPr>
              <w:t>11</w:t>
            </w:r>
            <w:r w:rsidR="0081767A">
              <w:rPr>
                <w:webHidden/>
              </w:rPr>
              <w:fldChar w:fldCharType="end"/>
            </w:r>
          </w:hyperlink>
        </w:p>
        <w:p w14:paraId="71EDDB94" w14:textId="3FCF6052" w:rsidR="0081767A" w:rsidRDefault="00000000">
          <w:pPr>
            <w:pStyle w:val="Mucluc1"/>
            <w:tabs>
              <w:tab w:val="right" w:leader="dot" w:pos="9016"/>
            </w:tabs>
            <w:rPr>
              <w:rFonts w:eastAsiaTheme="minorEastAsia"/>
              <w:noProof/>
              <w:kern w:val="0"/>
              <w14:ligatures w14:val="none"/>
            </w:rPr>
          </w:pPr>
          <w:hyperlink w:anchor="_Toc154267960" w:history="1">
            <w:r w:rsidR="0081767A" w:rsidRPr="00616E84">
              <w:rPr>
                <w:rStyle w:val="Siuktni"/>
                <w:rFonts w:ascii="Times New Roman" w:hAnsi="Times New Roman" w:cs="Times New Roman"/>
                <w:b/>
                <w:bCs/>
                <w:noProof/>
              </w:rPr>
              <w:t>CHƯƠNG II: TỔNG QUAN TÀI LIỆU</w:t>
            </w:r>
            <w:r w:rsidR="0081767A">
              <w:rPr>
                <w:noProof/>
                <w:webHidden/>
              </w:rPr>
              <w:tab/>
            </w:r>
            <w:r w:rsidR="0081767A">
              <w:rPr>
                <w:noProof/>
                <w:webHidden/>
              </w:rPr>
              <w:fldChar w:fldCharType="begin"/>
            </w:r>
            <w:r w:rsidR="0081767A">
              <w:rPr>
                <w:noProof/>
                <w:webHidden/>
              </w:rPr>
              <w:instrText xml:space="preserve"> PAGEREF _Toc154267960 \h </w:instrText>
            </w:r>
            <w:r w:rsidR="0081767A">
              <w:rPr>
                <w:noProof/>
                <w:webHidden/>
              </w:rPr>
            </w:r>
            <w:r w:rsidR="0081767A">
              <w:rPr>
                <w:noProof/>
                <w:webHidden/>
              </w:rPr>
              <w:fldChar w:fldCharType="separate"/>
            </w:r>
            <w:r w:rsidR="00601047">
              <w:rPr>
                <w:noProof/>
                <w:webHidden/>
              </w:rPr>
              <w:t>12</w:t>
            </w:r>
            <w:r w:rsidR="0081767A">
              <w:rPr>
                <w:noProof/>
                <w:webHidden/>
              </w:rPr>
              <w:fldChar w:fldCharType="end"/>
            </w:r>
          </w:hyperlink>
        </w:p>
        <w:p w14:paraId="4D0DB0E7" w14:textId="7EE0CF0D" w:rsidR="0081767A" w:rsidRDefault="00000000">
          <w:pPr>
            <w:pStyle w:val="Mucluc2"/>
            <w:tabs>
              <w:tab w:val="left" w:pos="880"/>
              <w:tab w:val="right" w:leader="dot" w:pos="9016"/>
            </w:tabs>
            <w:rPr>
              <w:rFonts w:eastAsiaTheme="minorEastAsia"/>
              <w:noProof/>
              <w:kern w:val="0"/>
              <w14:ligatures w14:val="none"/>
            </w:rPr>
          </w:pPr>
          <w:hyperlink w:anchor="_Toc154267961" w:history="1">
            <w:r w:rsidR="0081767A" w:rsidRPr="00616E84">
              <w:rPr>
                <w:rStyle w:val="Siuktni"/>
                <w:rFonts w:ascii="Times New Roman" w:hAnsi="Times New Roman" w:cs="Times New Roman"/>
                <w:b/>
                <w:bCs/>
                <w:noProof/>
              </w:rPr>
              <w:t>2.1.</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ĐIỀU DƯỠNG</w:t>
            </w:r>
            <w:r w:rsidR="0081767A">
              <w:rPr>
                <w:noProof/>
                <w:webHidden/>
              </w:rPr>
              <w:tab/>
            </w:r>
            <w:r w:rsidR="0081767A">
              <w:rPr>
                <w:noProof/>
                <w:webHidden/>
              </w:rPr>
              <w:fldChar w:fldCharType="begin"/>
            </w:r>
            <w:r w:rsidR="0081767A">
              <w:rPr>
                <w:noProof/>
                <w:webHidden/>
              </w:rPr>
              <w:instrText xml:space="preserve"> PAGEREF _Toc154267961 \h </w:instrText>
            </w:r>
            <w:r w:rsidR="0081767A">
              <w:rPr>
                <w:noProof/>
                <w:webHidden/>
              </w:rPr>
            </w:r>
            <w:r w:rsidR="0081767A">
              <w:rPr>
                <w:noProof/>
                <w:webHidden/>
              </w:rPr>
              <w:fldChar w:fldCharType="separate"/>
            </w:r>
            <w:r w:rsidR="00601047">
              <w:rPr>
                <w:noProof/>
                <w:webHidden/>
              </w:rPr>
              <w:t>12</w:t>
            </w:r>
            <w:r w:rsidR="0081767A">
              <w:rPr>
                <w:noProof/>
                <w:webHidden/>
              </w:rPr>
              <w:fldChar w:fldCharType="end"/>
            </w:r>
          </w:hyperlink>
        </w:p>
        <w:p w14:paraId="21487CBD" w14:textId="2CC94A56" w:rsidR="0081767A" w:rsidRDefault="00000000">
          <w:pPr>
            <w:pStyle w:val="Mucluc3"/>
            <w:rPr>
              <w:rFonts w:asciiTheme="minorHAnsi" w:eastAsiaTheme="minorEastAsia" w:hAnsiTheme="minorHAnsi" w:cstheme="minorBidi"/>
              <w:b w:val="0"/>
              <w:bCs w:val="0"/>
              <w:kern w:val="0"/>
              <w14:ligatures w14:val="none"/>
            </w:rPr>
          </w:pPr>
          <w:hyperlink w:anchor="_Toc154267962" w:history="1">
            <w:r w:rsidR="0081767A" w:rsidRPr="00616E84">
              <w:rPr>
                <w:rStyle w:val="Siuktni"/>
                <w:i/>
                <w:iCs/>
              </w:rPr>
              <w:t>2.1.1.</w:t>
            </w:r>
            <w:r w:rsidR="0081767A">
              <w:rPr>
                <w:rFonts w:asciiTheme="minorHAnsi" w:eastAsiaTheme="minorEastAsia" w:hAnsiTheme="minorHAnsi" w:cstheme="minorBidi"/>
                <w:b w:val="0"/>
                <w:bCs w:val="0"/>
                <w:kern w:val="0"/>
                <w14:ligatures w14:val="none"/>
              </w:rPr>
              <w:tab/>
            </w:r>
            <w:r w:rsidR="0081767A" w:rsidRPr="00616E84">
              <w:rPr>
                <w:rStyle w:val="Siuktni"/>
                <w:i/>
                <w:iCs/>
              </w:rPr>
              <w:t>Định  nghĩa về Điều dưỡng</w:t>
            </w:r>
            <w:r w:rsidR="0081767A">
              <w:rPr>
                <w:webHidden/>
              </w:rPr>
              <w:tab/>
            </w:r>
            <w:r w:rsidR="0081767A">
              <w:rPr>
                <w:webHidden/>
              </w:rPr>
              <w:fldChar w:fldCharType="begin"/>
            </w:r>
            <w:r w:rsidR="0081767A">
              <w:rPr>
                <w:webHidden/>
              </w:rPr>
              <w:instrText xml:space="preserve"> PAGEREF _Toc154267962 \h </w:instrText>
            </w:r>
            <w:r w:rsidR="0081767A">
              <w:rPr>
                <w:webHidden/>
              </w:rPr>
            </w:r>
            <w:r w:rsidR="0081767A">
              <w:rPr>
                <w:webHidden/>
              </w:rPr>
              <w:fldChar w:fldCharType="separate"/>
            </w:r>
            <w:r w:rsidR="00601047">
              <w:rPr>
                <w:webHidden/>
              </w:rPr>
              <w:t>12</w:t>
            </w:r>
            <w:r w:rsidR="0081767A">
              <w:rPr>
                <w:webHidden/>
              </w:rPr>
              <w:fldChar w:fldCharType="end"/>
            </w:r>
          </w:hyperlink>
        </w:p>
        <w:p w14:paraId="74E62AEF" w14:textId="3E6FF978" w:rsidR="0081767A" w:rsidRDefault="00000000">
          <w:pPr>
            <w:pStyle w:val="Mucluc2"/>
            <w:tabs>
              <w:tab w:val="left" w:pos="880"/>
              <w:tab w:val="right" w:leader="dot" w:pos="9016"/>
            </w:tabs>
            <w:rPr>
              <w:rFonts w:eastAsiaTheme="minorEastAsia"/>
              <w:noProof/>
              <w:kern w:val="0"/>
              <w14:ligatures w14:val="none"/>
            </w:rPr>
          </w:pPr>
          <w:hyperlink w:anchor="_Toc154267963" w:history="1">
            <w:r w:rsidR="0081767A" w:rsidRPr="00616E84">
              <w:rPr>
                <w:rStyle w:val="Siuktni"/>
                <w:rFonts w:ascii="Times New Roman" w:hAnsi="Times New Roman" w:cs="Times New Roman"/>
                <w:b/>
                <w:bCs/>
                <w:noProof/>
              </w:rPr>
              <w:t>2.2.</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THÁI ĐỘ</w:t>
            </w:r>
            <w:r w:rsidR="0081767A">
              <w:rPr>
                <w:noProof/>
                <w:webHidden/>
              </w:rPr>
              <w:tab/>
            </w:r>
            <w:r w:rsidR="0081767A">
              <w:rPr>
                <w:noProof/>
                <w:webHidden/>
              </w:rPr>
              <w:fldChar w:fldCharType="begin"/>
            </w:r>
            <w:r w:rsidR="0081767A">
              <w:rPr>
                <w:noProof/>
                <w:webHidden/>
              </w:rPr>
              <w:instrText xml:space="preserve"> PAGEREF _Toc154267963 \h </w:instrText>
            </w:r>
            <w:r w:rsidR="0081767A">
              <w:rPr>
                <w:noProof/>
                <w:webHidden/>
              </w:rPr>
            </w:r>
            <w:r w:rsidR="0081767A">
              <w:rPr>
                <w:noProof/>
                <w:webHidden/>
              </w:rPr>
              <w:fldChar w:fldCharType="separate"/>
            </w:r>
            <w:r w:rsidR="00601047">
              <w:rPr>
                <w:noProof/>
                <w:webHidden/>
              </w:rPr>
              <w:t>14</w:t>
            </w:r>
            <w:r w:rsidR="0081767A">
              <w:rPr>
                <w:noProof/>
                <w:webHidden/>
              </w:rPr>
              <w:fldChar w:fldCharType="end"/>
            </w:r>
          </w:hyperlink>
        </w:p>
        <w:p w14:paraId="3D0A0F95" w14:textId="7FF93E24" w:rsidR="0081767A" w:rsidRDefault="00000000">
          <w:pPr>
            <w:pStyle w:val="Mucluc2"/>
            <w:tabs>
              <w:tab w:val="left" w:pos="880"/>
              <w:tab w:val="right" w:leader="dot" w:pos="9016"/>
            </w:tabs>
            <w:rPr>
              <w:rFonts w:eastAsiaTheme="minorEastAsia"/>
              <w:noProof/>
              <w:kern w:val="0"/>
              <w14:ligatures w14:val="none"/>
            </w:rPr>
          </w:pPr>
          <w:hyperlink w:anchor="_Toc154267964" w:history="1">
            <w:r w:rsidR="0081767A" w:rsidRPr="00616E84">
              <w:rPr>
                <w:rStyle w:val="Siuktni"/>
                <w:rFonts w:ascii="Times New Roman" w:hAnsi="Times New Roman" w:cs="Times New Roman"/>
                <w:b/>
                <w:bCs/>
                <w:noProof/>
              </w:rPr>
              <w:t>2.3.</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NGHIÊN CỨU KHOA HỌC</w:t>
            </w:r>
            <w:r w:rsidR="0081767A">
              <w:rPr>
                <w:noProof/>
                <w:webHidden/>
              </w:rPr>
              <w:tab/>
            </w:r>
            <w:r w:rsidR="0081767A">
              <w:rPr>
                <w:noProof/>
                <w:webHidden/>
              </w:rPr>
              <w:fldChar w:fldCharType="begin"/>
            </w:r>
            <w:r w:rsidR="0081767A">
              <w:rPr>
                <w:noProof/>
                <w:webHidden/>
              </w:rPr>
              <w:instrText xml:space="preserve"> PAGEREF _Toc154267964 \h </w:instrText>
            </w:r>
            <w:r w:rsidR="0081767A">
              <w:rPr>
                <w:noProof/>
                <w:webHidden/>
              </w:rPr>
            </w:r>
            <w:r w:rsidR="0081767A">
              <w:rPr>
                <w:noProof/>
                <w:webHidden/>
              </w:rPr>
              <w:fldChar w:fldCharType="separate"/>
            </w:r>
            <w:r w:rsidR="00601047">
              <w:rPr>
                <w:noProof/>
                <w:webHidden/>
              </w:rPr>
              <w:t>14</w:t>
            </w:r>
            <w:r w:rsidR="0081767A">
              <w:rPr>
                <w:noProof/>
                <w:webHidden/>
              </w:rPr>
              <w:fldChar w:fldCharType="end"/>
            </w:r>
          </w:hyperlink>
        </w:p>
        <w:p w14:paraId="46048B3D" w14:textId="69D4AB24" w:rsidR="0081767A" w:rsidRDefault="00000000">
          <w:pPr>
            <w:pStyle w:val="Mucluc3"/>
            <w:rPr>
              <w:rFonts w:asciiTheme="minorHAnsi" w:eastAsiaTheme="minorEastAsia" w:hAnsiTheme="minorHAnsi" w:cstheme="minorBidi"/>
              <w:b w:val="0"/>
              <w:bCs w:val="0"/>
              <w:kern w:val="0"/>
              <w14:ligatures w14:val="none"/>
            </w:rPr>
          </w:pPr>
          <w:hyperlink w:anchor="_Toc154267965" w:history="1">
            <w:r w:rsidR="0081767A" w:rsidRPr="00616E84">
              <w:rPr>
                <w:rStyle w:val="Siuktni"/>
                <w:i/>
                <w:iCs/>
              </w:rPr>
              <w:t>2.3.1.</w:t>
            </w:r>
            <w:r w:rsidR="0081767A">
              <w:rPr>
                <w:rFonts w:asciiTheme="minorHAnsi" w:eastAsiaTheme="minorEastAsia" w:hAnsiTheme="minorHAnsi" w:cstheme="minorBidi"/>
                <w:b w:val="0"/>
                <w:bCs w:val="0"/>
                <w:kern w:val="0"/>
                <w14:ligatures w14:val="none"/>
              </w:rPr>
              <w:tab/>
            </w:r>
            <w:r w:rsidR="0081767A" w:rsidRPr="00616E84">
              <w:rPr>
                <w:rStyle w:val="Siuktni"/>
                <w:i/>
                <w:iCs/>
              </w:rPr>
              <w:t>Khái niệm</w:t>
            </w:r>
            <w:r w:rsidR="0081767A">
              <w:rPr>
                <w:webHidden/>
              </w:rPr>
              <w:tab/>
            </w:r>
            <w:r w:rsidR="0081767A">
              <w:rPr>
                <w:webHidden/>
              </w:rPr>
              <w:fldChar w:fldCharType="begin"/>
            </w:r>
            <w:r w:rsidR="0081767A">
              <w:rPr>
                <w:webHidden/>
              </w:rPr>
              <w:instrText xml:space="preserve"> PAGEREF _Toc154267965 \h </w:instrText>
            </w:r>
            <w:r w:rsidR="0081767A">
              <w:rPr>
                <w:webHidden/>
              </w:rPr>
            </w:r>
            <w:r w:rsidR="0081767A">
              <w:rPr>
                <w:webHidden/>
              </w:rPr>
              <w:fldChar w:fldCharType="separate"/>
            </w:r>
            <w:r w:rsidR="00601047">
              <w:rPr>
                <w:webHidden/>
              </w:rPr>
              <w:t>14</w:t>
            </w:r>
            <w:r w:rsidR="0081767A">
              <w:rPr>
                <w:webHidden/>
              </w:rPr>
              <w:fldChar w:fldCharType="end"/>
            </w:r>
          </w:hyperlink>
        </w:p>
        <w:p w14:paraId="375E8145" w14:textId="59B8BE71" w:rsidR="0081767A" w:rsidRDefault="00000000">
          <w:pPr>
            <w:pStyle w:val="Mucluc3"/>
            <w:rPr>
              <w:rFonts w:asciiTheme="minorHAnsi" w:eastAsiaTheme="minorEastAsia" w:hAnsiTheme="minorHAnsi" w:cstheme="minorBidi"/>
              <w:b w:val="0"/>
              <w:bCs w:val="0"/>
              <w:kern w:val="0"/>
              <w14:ligatures w14:val="none"/>
            </w:rPr>
          </w:pPr>
          <w:hyperlink w:anchor="_Toc154267966" w:history="1">
            <w:r w:rsidR="0081767A" w:rsidRPr="00616E84">
              <w:rPr>
                <w:rStyle w:val="Siuktni"/>
                <w:i/>
                <w:iCs/>
              </w:rPr>
              <w:t>2.3.2.</w:t>
            </w:r>
            <w:r w:rsidR="0081767A">
              <w:rPr>
                <w:rFonts w:asciiTheme="minorHAnsi" w:eastAsiaTheme="minorEastAsia" w:hAnsiTheme="minorHAnsi" w:cstheme="minorBidi"/>
                <w:b w:val="0"/>
                <w:bCs w:val="0"/>
                <w:kern w:val="0"/>
                <w14:ligatures w14:val="none"/>
              </w:rPr>
              <w:tab/>
            </w:r>
            <w:r w:rsidR="0081767A" w:rsidRPr="00616E84">
              <w:rPr>
                <w:rStyle w:val="Siuktni"/>
                <w:i/>
                <w:iCs/>
              </w:rPr>
              <w:t>Phân loại</w:t>
            </w:r>
            <w:r w:rsidR="0081767A">
              <w:rPr>
                <w:webHidden/>
              </w:rPr>
              <w:tab/>
            </w:r>
            <w:r w:rsidR="0081767A">
              <w:rPr>
                <w:webHidden/>
              </w:rPr>
              <w:fldChar w:fldCharType="begin"/>
            </w:r>
            <w:r w:rsidR="0081767A">
              <w:rPr>
                <w:webHidden/>
              </w:rPr>
              <w:instrText xml:space="preserve"> PAGEREF _Toc154267966 \h </w:instrText>
            </w:r>
            <w:r w:rsidR="0081767A">
              <w:rPr>
                <w:webHidden/>
              </w:rPr>
            </w:r>
            <w:r w:rsidR="0081767A">
              <w:rPr>
                <w:webHidden/>
              </w:rPr>
              <w:fldChar w:fldCharType="separate"/>
            </w:r>
            <w:r w:rsidR="00601047">
              <w:rPr>
                <w:webHidden/>
              </w:rPr>
              <w:t>15</w:t>
            </w:r>
            <w:r w:rsidR="0081767A">
              <w:rPr>
                <w:webHidden/>
              </w:rPr>
              <w:fldChar w:fldCharType="end"/>
            </w:r>
          </w:hyperlink>
        </w:p>
        <w:p w14:paraId="3F92134D" w14:textId="79BEAA17" w:rsidR="0081767A" w:rsidRDefault="00000000">
          <w:pPr>
            <w:pStyle w:val="Mucluc3"/>
            <w:rPr>
              <w:rFonts w:asciiTheme="minorHAnsi" w:eastAsiaTheme="minorEastAsia" w:hAnsiTheme="minorHAnsi" w:cstheme="minorBidi"/>
              <w:b w:val="0"/>
              <w:bCs w:val="0"/>
              <w:kern w:val="0"/>
              <w14:ligatures w14:val="none"/>
            </w:rPr>
          </w:pPr>
          <w:hyperlink w:anchor="_Toc154267967" w:history="1">
            <w:r w:rsidR="0081767A" w:rsidRPr="00616E84">
              <w:rPr>
                <w:rStyle w:val="Siuktni"/>
                <w:i/>
                <w:iCs/>
              </w:rPr>
              <w:t>2.3.3.</w:t>
            </w:r>
            <w:r w:rsidR="0081767A">
              <w:rPr>
                <w:rFonts w:asciiTheme="minorHAnsi" w:eastAsiaTheme="minorEastAsia" w:hAnsiTheme="minorHAnsi" w:cstheme="minorBidi"/>
                <w:b w:val="0"/>
                <w:bCs w:val="0"/>
                <w:kern w:val="0"/>
                <w14:ligatures w14:val="none"/>
              </w:rPr>
              <w:tab/>
            </w:r>
            <w:r w:rsidR="0081767A" w:rsidRPr="00616E84">
              <w:rPr>
                <w:rStyle w:val="Siuktni"/>
                <w:i/>
                <w:iCs/>
              </w:rPr>
              <w:t>Các lĩnh vực nghiên cứu khoa học</w:t>
            </w:r>
            <w:r w:rsidR="0081767A">
              <w:rPr>
                <w:webHidden/>
              </w:rPr>
              <w:tab/>
            </w:r>
            <w:r w:rsidR="0081767A">
              <w:rPr>
                <w:webHidden/>
              </w:rPr>
              <w:fldChar w:fldCharType="begin"/>
            </w:r>
            <w:r w:rsidR="0081767A">
              <w:rPr>
                <w:webHidden/>
              </w:rPr>
              <w:instrText xml:space="preserve"> PAGEREF _Toc154267967 \h </w:instrText>
            </w:r>
            <w:r w:rsidR="0081767A">
              <w:rPr>
                <w:webHidden/>
              </w:rPr>
            </w:r>
            <w:r w:rsidR="0081767A">
              <w:rPr>
                <w:webHidden/>
              </w:rPr>
              <w:fldChar w:fldCharType="separate"/>
            </w:r>
            <w:r w:rsidR="00601047">
              <w:rPr>
                <w:webHidden/>
              </w:rPr>
              <w:t>18</w:t>
            </w:r>
            <w:r w:rsidR="0081767A">
              <w:rPr>
                <w:webHidden/>
              </w:rPr>
              <w:fldChar w:fldCharType="end"/>
            </w:r>
          </w:hyperlink>
        </w:p>
        <w:p w14:paraId="61FB45A4" w14:textId="1145C363" w:rsidR="0081767A" w:rsidRDefault="00000000">
          <w:pPr>
            <w:pStyle w:val="Mucluc3"/>
            <w:rPr>
              <w:rFonts w:asciiTheme="minorHAnsi" w:eastAsiaTheme="minorEastAsia" w:hAnsiTheme="minorHAnsi" w:cstheme="minorBidi"/>
              <w:b w:val="0"/>
              <w:bCs w:val="0"/>
              <w:kern w:val="0"/>
              <w14:ligatures w14:val="none"/>
            </w:rPr>
          </w:pPr>
          <w:hyperlink w:anchor="_Toc154267968" w:history="1">
            <w:r w:rsidR="0081767A" w:rsidRPr="00616E84">
              <w:rPr>
                <w:rStyle w:val="Siuktni"/>
                <w:i/>
                <w:iCs/>
              </w:rPr>
              <w:t>2.3.4.</w:t>
            </w:r>
            <w:r w:rsidR="0081767A">
              <w:rPr>
                <w:rFonts w:asciiTheme="minorHAnsi" w:eastAsiaTheme="minorEastAsia" w:hAnsiTheme="minorHAnsi" w:cstheme="minorBidi"/>
                <w:b w:val="0"/>
                <w:bCs w:val="0"/>
                <w:kern w:val="0"/>
                <w14:ligatures w14:val="none"/>
              </w:rPr>
              <w:tab/>
            </w:r>
            <w:r w:rsidR="0081767A" w:rsidRPr="00616E84">
              <w:rPr>
                <w:rStyle w:val="Siuktni"/>
                <w:i/>
                <w:iCs/>
              </w:rPr>
              <w:t>Các mức độ của bằng chứng y học</w:t>
            </w:r>
            <w:r w:rsidR="0081767A">
              <w:rPr>
                <w:webHidden/>
              </w:rPr>
              <w:tab/>
            </w:r>
            <w:r w:rsidR="0081767A">
              <w:rPr>
                <w:webHidden/>
              </w:rPr>
              <w:fldChar w:fldCharType="begin"/>
            </w:r>
            <w:r w:rsidR="0081767A">
              <w:rPr>
                <w:webHidden/>
              </w:rPr>
              <w:instrText xml:space="preserve"> PAGEREF _Toc154267968 \h </w:instrText>
            </w:r>
            <w:r w:rsidR="0081767A">
              <w:rPr>
                <w:webHidden/>
              </w:rPr>
            </w:r>
            <w:r w:rsidR="0081767A">
              <w:rPr>
                <w:webHidden/>
              </w:rPr>
              <w:fldChar w:fldCharType="separate"/>
            </w:r>
            <w:r w:rsidR="00601047">
              <w:rPr>
                <w:webHidden/>
              </w:rPr>
              <w:t>20</w:t>
            </w:r>
            <w:r w:rsidR="0081767A">
              <w:rPr>
                <w:webHidden/>
              </w:rPr>
              <w:fldChar w:fldCharType="end"/>
            </w:r>
          </w:hyperlink>
        </w:p>
        <w:p w14:paraId="7FAB8827" w14:textId="185CBEC9" w:rsidR="0081767A" w:rsidRDefault="00000000">
          <w:pPr>
            <w:pStyle w:val="Mucluc3"/>
            <w:rPr>
              <w:rFonts w:asciiTheme="minorHAnsi" w:eastAsiaTheme="minorEastAsia" w:hAnsiTheme="minorHAnsi" w:cstheme="minorBidi"/>
              <w:b w:val="0"/>
              <w:bCs w:val="0"/>
              <w:kern w:val="0"/>
              <w14:ligatures w14:val="none"/>
            </w:rPr>
          </w:pPr>
          <w:hyperlink w:anchor="_Toc154267969" w:history="1">
            <w:r w:rsidR="0081767A" w:rsidRPr="00616E84">
              <w:rPr>
                <w:rStyle w:val="Siuktni"/>
                <w:i/>
                <w:iCs/>
              </w:rPr>
              <w:t>2.3.5.</w:t>
            </w:r>
            <w:r w:rsidR="0081767A">
              <w:rPr>
                <w:rFonts w:asciiTheme="minorHAnsi" w:eastAsiaTheme="minorEastAsia" w:hAnsiTheme="minorHAnsi" w:cstheme="minorBidi"/>
                <w:b w:val="0"/>
                <w:bCs w:val="0"/>
                <w:kern w:val="0"/>
                <w14:ligatures w14:val="none"/>
              </w:rPr>
              <w:tab/>
            </w:r>
            <w:r w:rsidR="0081767A" w:rsidRPr="00616E84">
              <w:rPr>
                <w:rStyle w:val="Siuktni"/>
                <w:i/>
                <w:iCs/>
              </w:rPr>
              <w:t>Các bước tiến hành</w:t>
            </w:r>
            <w:r w:rsidR="0081767A">
              <w:rPr>
                <w:webHidden/>
              </w:rPr>
              <w:tab/>
            </w:r>
            <w:r w:rsidR="0081767A">
              <w:rPr>
                <w:webHidden/>
              </w:rPr>
              <w:fldChar w:fldCharType="begin"/>
            </w:r>
            <w:r w:rsidR="0081767A">
              <w:rPr>
                <w:webHidden/>
              </w:rPr>
              <w:instrText xml:space="preserve"> PAGEREF _Toc154267969 \h </w:instrText>
            </w:r>
            <w:r w:rsidR="0081767A">
              <w:rPr>
                <w:webHidden/>
              </w:rPr>
            </w:r>
            <w:r w:rsidR="0081767A">
              <w:rPr>
                <w:webHidden/>
              </w:rPr>
              <w:fldChar w:fldCharType="separate"/>
            </w:r>
            <w:r w:rsidR="00601047">
              <w:rPr>
                <w:webHidden/>
              </w:rPr>
              <w:t>20</w:t>
            </w:r>
            <w:r w:rsidR="0081767A">
              <w:rPr>
                <w:webHidden/>
              </w:rPr>
              <w:fldChar w:fldCharType="end"/>
            </w:r>
          </w:hyperlink>
        </w:p>
        <w:p w14:paraId="72934FBA" w14:textId="321C18DA" w:rsidR="0081767A" w:rsidRDefault="00000000">
          <w:pPr>
            <w:pStyle w:val="Mucluc2"/>
            <w:tabs>
              <w:tab w:val="left" w:pos="880"/>
              <w:tab w:val="right" w:leader="dot" w:pos="9016"/>
            </w:tabs>
            <w:rPr>
              <w:rFonts w:eastAsiaTheme="minorEastAsia"/>
              <w:noProof/>
              <w:kern w:val="0"/>
              <w14:ligatures w14:val="none"/>
            </w:rPr>
          </w:pPr>
          <w:hyperlink w:anchor="_Toc154267970" w:history="1">
            <w:r w:rsidR="0081767A" w:rsidRPr="00616E84">
              <w:rPr>
                <w:rStyle w:val="Siuktni"/>
                <w:rFonts w:ascii="Times New Roman" w:hAnsi="Times New Roman" w:cs="Times New Roman"/>
                <w:b/>
                <w:bCs/>
                <w:noProof/>
              </w:rPr>
              <w:t>2.4.</w:t>
            </w:r>
            <w:r w:rsidR="0081767A">
              <w:rPr>
                <w:rFonts w:eastAsiaTheme="minorEastAsia"/>
                <w:noProof/>
                <w:kern w:val="0"/>
                <w14:ligatures w14:val="none"/>
              </w:rPr>
              <w:tab/>
            </w:r>
            <w:r w:rsidR="0081767A" w:rsidRPr="00616E84">
              <w:rPr>
                <w:rStyle w:val="Siuktni"/>
                <w:rFonts w:ascii="Times New Roman" w:hAnsi="Times New Roman" w:cs="Times New Roman"/>
                <w:b/>
                <w:bCs/>
                <w:noProof/>
              </w:rPr>
              <w:t>NCKH TẠI VIỆT NAM</w:t>
            </w:r>
            <w:r w:rsidR="0081767A">
              <w:rPr>
                <w:noProof/>
                <w:webHidden/>
              </w:rPr>
              <w:tab/>
            </w:r>
            <w:r w:rsidR="0081767A">
              <w:rPr>
                <w:noProof/>
                <w:webHidden/>
              </w:rPr>
              <w:fldChar w:fldCharType="begin"/>
            </w:r>
            <w:r w:rsidR="0081767A">
              <w:rPr>
                <w:noProof/>
                <w:webHidden/>
              </w:rPr>
              <w:instrText xml:space="preserve"> PAGEREF _Toc154267970 \h </w:instrText>
            </w:r>
            <w:r w:rsidR="0081767A">
              <w:rPr>
                <w:noProof/>
                <w:webHidden/>
              </w:rPr>
            </w:r>
            <w:r w:rsidR="0081767A">
              <w:rPr>
                <w:noProof/>
                <w:webHidden/>
              </w:rPr>
              <w:fldChar w:fldCharType="separate"/>
            </w:r>
            <w:r w:rsidR="00601047">
              <w:rPr>
                <w:noProof/>
                <w:webHidden/>
              </w:rPr>
              <w:t>21</w:t>
            </w:r>
            <w:r w:rsidR="0081767A">
              <w:rPr>
                <w:noProof/>
                <w:webHidden/>
              </w:rPr>
              <w:fldChar w:fldCharType="end"/>
            </w:r>
          </w:hyperlink>
        </w:p>
        <w:p w14:paraId="186693AD" w14:textId="35D52537" w:rsidR="0081767A" w:rsidRDefault="00000000">
          <w:pPr>
            <w:pStyle w:val="Mucluc3"/>
            <w:rPr>
              <w:rFonts w:asciiTheme="minorHAnsi" w:eastAsiaTheme="minorEastAsia" w:hAnsiTheme="minorHAnsi" w:cstheme="minorBidi"/>
              <w:b w:val="0"/>
              <w:bCs w:val="0"/>
              <w:kern w:val="0"/>
              <w14:ligatures w14:val="none"/>
            </w:rPr>
          </w:pPr>
          <w:hyperlink w:anchor="_Toc154267971" w:history="1">
            <w:r w:rsidR="0081767A" w:rsidRPr="00616E84">
              <w:rPr>
                <w:rStyle w:val="Siuktni"/>
              </w:rPr>
              <w:t>2.4.1.</w:t>
            </w:r>
            <w:r w:rsidR="0081767A">
              <w:rPr>
                <w:rFonts w:asciiTheme="minorHAnsi" w:eastAsiaTheme="minorEastAsia" w:hAnsiTheme="minorHAnsi" w:cstheme="minorBidi"/>
                <w:b w:val="0"/>
                <w:bCs w:val="0"/>
                <w:kern w:val="0"/>
                <w14:ligatures w14:val="none"/>
              </w:rPr>
              <w:tab/>
            </w:r>
            <w:r w:rsidR="0081767A" w:rsidRPr="00616E84">
              <w:rPr>
                <w:rStyle w:val="Siuktni"/>
              </w:rPr>
              <w:t>Đại học Y khoa Phạm Ngọc Thạch</w:t>
            </w:r>
            <w:r w:rsidR="0081767A">
              <w:rPr>
                <w:webHidden/>
              </w:rPr>
              <w:tab/>
            </w:r>
            <w:r w:rsidR="0081767A">
              <w:rPr>
                <w:webHidden/>
              </w:rPr>
              <w:fldChar w:fldCharType="begin"/>
            </w:r>
            <w:r w:rsidR="0081767A">
              <w:rPr>
                <w:webHidden/>
              </w:rPr>
              <w:instrText xml:space="preserve"> PAGEREF _Toc154267971 \h </w:instrText>
            </w:r>
            <w:r w:rsidR="0081767A">
              <w:rPr>
                <w:webHidden/>
              </w:rPr>
            </w:r>
            <w:r w:rsidR="0081767A">
              <w:rPr>
                <w:webHidden/>
              </w:rPr>
              <w:fldChar w:fldCharType="separate"/>
            </w:r>
            <w:r w:rsidR="00601047">
              <w:rPr>
                <w:webHidden/>
              </w:rPr>
              <w:t>21</w:t>
            </w:r>
            <w:r w:rsidR="0081767A">
              <w:rPr>
                <w:webHidden/>
              </w:rPr>
              <w:fldChar w:fldCharType="end"/>
            </w:r>
          </w:hyperlink>
        </w:p>
        <w:p w14:paraId="323C0620" w14:textId="4E71F764" w:rsidR="0081767A" w:rsidRDefault="00000000">
          <w:pPr>
            <w:pStyle w:val="Mucluc3"/>
            <w:rPr>
              <w:rFonts w:asciiTheme="minorHAnsi" w:eastAsiaTheme="minorEastAsia" w:hAnsiTheme="minorHAnsi" w:cstheme="minorBidi"/>
              <w:b w:val="0"/>
              <w:bCs w:val="0"/>
              <w:kern w:val="0"/>
              <w14:ligatures w14:val="none"/>
            </w:rPr>
          </w:pPr>
          <w:hyperlink w:anchor="_Toc154267972" w:history="1">
            <w:r w:rsidR="0081767A" w:rsidRPr="00616E84">
              <w:rPr>
                <w:rStyle w:val="Siuktni"/>
              </w:rPr>
              <w:t>2.4.2.</w:t>
            </w:r>
            <w:r w:rsidR="0081767A">
              <w:rPr>
                <w:rFonts w:asciiTheme="minorHAnsi" w:eastAsiaTheme="minorEastAsia" w:hAnsiTheme="minorHAnsi" w:cstheme="minorBidi"/>
                <w:b w:val="0"/>
                <w:bCs w:val="0"/>
                <w:kern w:val="0"/>
                <w14:ligatures w14:val="none"/>
              </w:rPr>
              <w:tab/>
            </w:r>
            <w:r w:rsidR="0081767A" w:rsidRPr="00616E84">
              <w:rPr>
                <w:rStyle w:val="Siuktni"/>
              </w:rPr>
              <w:t>KHOA ĐIỀU DƯỠNG – KỸ THUẬT Y HỌC</w:t>
            </w:r>
            <w:r w:rsidR="0081767A">
              <w:rPr>
                <w:webHidden/>
              </w:rPr>
              <w:tab/>
            </w:r>
            <w:r w:rsidR="0081767A">
              <w:rPr>
                <w:webHidden/>
              </w:rPr>
              <w:fldChar w:fldCharType="begin"/>
            </w:r>
            <w:r w:rsidR="0081767A">
              <w:rPr>
                <w:webHidden/>
              </w:rPr>
              <w:instrText xml:space="preserve"> PAGEREF _Toc154267972 \h </w:instrText>
            </w:r>
            <w:r w:rsidR="0081767A">
              <w:rPr>
                <w:webHidden/>
              </w:rPr>
            </w:r>
            <w:r w:rsidR="0081767A">
              <w:rPr>
                <w:webHidden/>
              </w:rPr>
              <w:fldChar w:fldCharType="separate"/>
            </w:r>
            <w:r w:rsidR="00601047">
              <w:rPr>
                <w:webHidden/>
              </w:rPr>
              <w:t>24</w:t>
            </w:r>
            <w:r w:rsidR="0081767A">
              <w:rPr>
                <w:webHidden/>
              </w:rPr>
              <w:fldChar w:fldCharType="end"/>
            </w:r>
          </w:hyperlink>
        </w:p>
        <w:p w14:paraId="43C3CEE5" w14:textId="1CA9CF30" w:rsidR="0081767A" w:rsidRDefault="00000000">
          <w:pPr>
            <w:pStyle w:val="Mucluc2"/>
            <w:tabs>
              <w:tab w:val="left" w:pos="880"/>
              <w:tab w:val="right" w:leader="dot" w:pos="9016"/>
            </w:tabs>
            <w:rPr>
              <w:rFonts w:eastAsiaTheme="minorEastAsia"/>
              <w:noProof/>
              <w:kern w:val="0"/>
              <w14:ligatures w14:val="none"/>
            </w:rPr>
          </w:pPr>
          <w:hyperlink w:anchor="_Toc154267973" w:history="1">
            <w:r w:rsidR="0081767A" w:rsidRPr="00616E84">
              <w:rPr>
                <w:rStyle w:val="Siuktni"/>
                <w:rFonts w:ascii="Times New Roman" w:hAnsi="Times New Roman" w:cs="Times New Roman"/>
                <w:b/>
                <w:bCs/>
                <w:noProof/>
              </w:rPr>
              <w:t>2.5.</w:t>
            </w:r>
            <w:r w:rsidR="0081767A">
              <w:rPr>
                <w:rFonts w:eastAsiaTheme="minorEastAsia"/>
                <w:noProof/>
                <w:kern w:val="0"/>
                <w14:ligatures w14:val="none"/>
              </w:rPr>
              <w:tab/>
            </w:r>
            <w:r w:rsidR="0081767A" w:rsidRPr="00616E84">
              <w:rPr>
                <w:rStyle w:val="Siuktni"/>
                <w:rFonts w:ascii="Times New Roman" w:hAnsi="Times New Roman" w:cs="Times New Roman"/>
                <w:b/>
                <w:bCs/>
                <w:noProof/>
              </w:rPr>
              <w:t>CÁC NGHIÊN CỨU VỀ THÁI ĐỘ VỀ NGHIÊN CỨU KHOA HỌC CỦA SINH VIÊN TRONG VÀ NGOÀI NƯỚC</w:t>
            </w:r>
            <w:r w:rsidR="0081767A">
              <w:rPr>
                <w:noProof/>
                <w:webHidden/>
              </w:rPr>
              <w:tab/>
            </w:r>
            <w:r w:rsidR="0081767A">
              <w:rPr>
                <w:noProof/>
                <w:webHidden/>
              </w:rPr>
              <w:fldChar w:fldCharType="begin"/>
            </w:r>
            <w:r w:rsidR="0081767A">
              <w:rPr>
                <w:noProof/>
                <w:webHidden/>
              </w:rPr>
              <w:instrText xml:space="preserve"> PAGEREF _Toc154267973 \h </w:instrText>
            </w:r>
            <w:r w:rsidR="0081767A">
              <w:rPr>
                <w:noProof/>
                <w:webHidden/>
              </w:rPr>
            </w:r>
            <w:r w:rsidR="0081767A">
              <w:rPr>
                <w:noProof/>
                <w:webHidden/>
              </w:rPr>
              <w:fldChar w:fldCharType="separate"/>
            </w:r>
            <w:r w:rsidR="00601047">
              <w:rPr>
                <w:noProof/>
                <w:webHidden/>
              </w:rPr>
              <w:t>26</w:t>
            </w:r>
            <w:r w:rsidR="0081767A">
              <w:rPr>
                <w:noProof/>
                <w:webHidden/>
              </w:rPr>
              <w:fldChar w:fldCharType="end"/>
            </w:r>
          </w:hyperlink>
        </w:p>
        <w:p w14:paraId="49E4F5CA" w14:textId="3836DD59" w:rsidR="0081767A" w:rsidRDefault="00000000">
          <w:pPr>
            <w:pStyle w:val="Mucluc3"/>
            <w:rPr>
              <w:rFonts w:asciiTheme="minorHAnsi" w:eastAsiaTheme="minorEastAsia" w:hAnsiTheme="minorHAnsi" w:cstheme="minorBidi"/>
              <w:b w:val="0"/>
              <w:bCs w:val="0"/>
              <w:kern w:val="0"/>
              <w14:ligatures w14:val="none"/>
            </w:rPr>
          </w:pPr>
          <w:hyperlink w:anchor="_Toc154267974" w:history="1">
            <w:r w:rsidR="0081767A" w:rsidRPr="00616E84">
              <w:rPr>
                <w:rStyle w:val="Siuktni"/>
                <w:i/>
                <w:iCs/>
              </w:rPr>
              <w:t>2.5.1.</w:t>
            </w:r>
            <w:r w:rsidR="0081767A">
              <w:rPr>
                <w:rFonts w:asciiTheme="minorHAnsi" w:eastAsiaTheme="minorEastAsia" w:hAnsiTheme="minorHAnsi" w:cstheme="minorBidi"/>
                <w:b w:val="0"/>
                <w:bCs w:val="0"/>
                <w:kern w:val="0"/>
                <w14:ligatures w14:val="none"/>
              </w:rPr>
              <w:tab/>
            </w:r>
            <w:r w:rsidR="0081767A" w:rsidRPr="00616E84">
              <w:rPr>
                <w:rStyle w:val="Siuktni"/>
                <w:i/>
                <w:iCs/>
              </w:rPr>
              <w:t>Trên thế giới</w:t>
            </w:r>
            <w:r w:rsidR="0081767A">
              <w:rPr>
                <w:webHidden/>
              </w:rPr>
              <w:tab/>
            </w:r>
            <w:r w:rsidR="0081767A">
              <w:rPr>
                <w:webHidden/>
              </w:rPr>
              <w:fldChar w:fldCharType="begin"/>
            </w:r>
            <w:r w:rsidR="0081767A">
              <w:rPr>
                <w:webHidden/>
              </w:rPr>
              <w:instrText xml:space="preserve"> PAGEREF _Toc154267974 \h </w:instrText>
            </w:r>
            <w:r w:rsidR="0081767A">
              <w:rPr>
                <w:webHidden/>
              </w:rPr>
            </w:r>
            <w:r w:rsidR="0081767A">
              <w:rPr>
                <w:webHidden/>
              </w:rPr>
              <w:fldChar w:fldCharType="separate"/>
            </w:r>
            <w:r w:rsidR="00601047">
              <w:rPr>
                <w:webHidden/>
              </w:rPr>
              <w:t>26</w:t>
            </w:r>
            <w:r w:rsidR="0081767A">
              <w:rPr>
                <w:webHidden/>
              </w:rPr>
              <w:fldChar w:fldCharType="end"/>
            </w:r>
          </w:hyperlink>
        </w:p>
        <w:p w14:paraId="6FB634F9" w14:textId="5EB6D5DC" w:rsidR="0081767A" w:rsidRDefault="00000000">
          <w:pPr>
            <w:pStyle w:val="Mucluc3"/>
            <w:rPr>
              <w:rFonts w:asciiTheme="minorHAnsi" w:eastAsiaTheme="minorEastAsia" w:hAnsiTheme="minorHAnsi" w:cstheme="minorBidi"/>
              <w:b w:val="0"/>
              <w:bCs w:val="0"/>
              <w:kern w:val="0"/>
              <w14:ligatures w14:val="none"/>
            </w:rPr>
          </w:pPr>
          <w:hyperlink w:anchor="_Toc154267975" w:history="1">
            <w:r w:rsidR="0081767A" w:rsidRPr="00616E84">
              <w:rPr>
                <w:rStyle w:val="Siuktni"/>
                <w:i/>
                <w:iCs/>
              </w:rPr>
              <w:t>2.5.2.</w:t>
            </w:r>
            <w:r w:rsidR="0081767A">
              <w:rPr>
                <w:rFonts w:asciiTheme="minorHAnsi" w:eastAsiaTheme="minorEastAsia" w:hAnsiTheme="minorHAnsi" w:cstheme="minorBidi"/>
                <w:b w:val="0"/>
                <w:bCs w:val="0"/>
                <w:kern w:val="0"/>
                <w14:ligatures w14:val="none"/>
              </w:rPr>
              <w:tab/>
            </w:r>
            <w:r w:rsidR="0081767A" w:rsidRPr="00616E84">
              <w:rPr>
                <w:rStyle w:val="Siuktni"/>
                <w:i/>
                <w:iCs/>
              </w:rPr>
              <w:t>Tại Việt Nam</w:t>
            </w:r>
            <w:r w:rsidR="0081767A">
              <w:rPr>
                <w:webHidden/>
              </w:rPr>
              <w:tab/>
            </w:r>
            <w:r w:rsidR="0081767A">
              <w:rPr>
                <w:webHidden/>
              </w:rPr>
              <w:fldChar w:fldCharType="begin"/>
            </w:r>
            <w:r w:rsidR="0081767A">
              <w:rPr>
                <w:webHidden/>
              </w:rPr>
              <w:instrText xml:space="preserve"> PAGEREF _Toc154267975 \h </w:instrText>
            </w:r>
            <w:r w:rsidR="0081767A">
              <w:rPr>
                <w:webHidden/>
              </w:rPr>
            </w:r>
            <w:r w:rsidR="0081767A">
              <w:rPr>
                <w:webHidden/>
              </w:rPr>
              <w:fldChar w:fldCharType="separate"/>
            </w:r>
            <w:r w:rsidR="00601047">
              <w:rPr>
                <w:webHidden/>
              </w:rPr>
              <w:t>28</w:t>
            </w:r>
            <w:r w:rsidR="0081767A">
              <w:rPr>
                <w:webHidden/>
              </w:rPr>
              <w:fldChar w:fldCharType="end"/>
            </w:r>
          </w:hyperlink>
        </w:p>
        <w:p w14:paraId="3C1B388E" w14:textId="0F914740" w:rsidR="0081767A" w:rsidRDefault="00000000">
          <w:pPr>
            <w:pStyle w:val="Mucluc2"/>
            <w:tabs>
              <w:tab w:val="left" w:pos="880"/>
              <w:tab w:val="right" w:leader="dot" w:pos="9016"/>
            </w:tabs>
            <w:rPr>
              <w:rFonts w:eastAsiaTheme="minorEastAsia"/>
              <w:noProof/>
              <w:kern w:val="0"/>
              <w14:ligatures w14:val="none"/>
            </w:rPr>
          </w:pPr>
          <w:hyperlink w:anchor="_Toc154267976" w:history="1">
            <w:r w:rsidR="0081767A" w:rsidRPr="00616E84">
              <w:rPr>
                <w:rStyle w:val="Siuktni"/>
                <w:rFonts w:ascii="Times New Roman" w:hAnsi="Times New Roman" w:cs="Times New Roman"/>
                <w:b/>
                <w:bCs/>
                <w:noProof/>
              </w:rPr>
              <w:t>2.6.</w:t>
            </w:r>
            <w:r w:rsidR="0081767A">
              <w:rPr>
                <w:rFonts w:eastAsiaTheme="minorEastAsia"/>
                <w:noProof/>
                <w:kern w:val="0"/>
                <w14:ligatures w14:val="none"/>
              </w:rPr>
              <w:tab/>
            </w:r>
            <w:r w:rsidR="0081767A" w:rsidRPr="00616E84">
              <w:rPr>
                <w:rStyle w:val="Siuktni"/>
                <w:rFonts w:ascii="Times New Roman" w:hAnsi="Times New Roman" w:cs="Times New Roman"/>
                <w:b/>
                <w:bCs/>
                <w:noProof/>
              </w:rPr>
              <w:t>TỔNG QUAN NƠI TIẾN HÀNH NGHIÊN CỨU</w:t>
            </w:r>
            <w:r w:rsidR="0081767A">
              <w:rPr>
                <w:noProof/>
                <w:webHidden/>
              </w:rPr>
              <w:tab/>
            </w:r>
            <w:r w:rsidR="0081767A">
              <w:rPr>
                <w:noProof/>
                <w:webHidden/>
              </w:rPr>
              <w:fldChar w:fldCharType="begin"/>
            </w:r>
            <w:r w:rsidR="0081767A">
              <w:rPr>
                <w:noProof/>
                <w:webHidden/>
              </w:rPr>
              <w:instrText xml:space="preserve"> PAGEREF _Toc154267976 \h </w:instrText>
            </w:r>
            <w:r w:rsidR="0081767A">
              <w:rPr>
                <w:noProof/>
                <w:webHidden/>
              </w:rPr>
            </w:r>
            <w:r w:rsidR="0081767A">
              <w:rPr>
                <w:noProof/>
                <w:webHidden/>
              </w:rPr>
              <w:fldChar w:fldCharType="separate"/>
            </w:r>
            <w:r w:rsidR="00601047">
              <w:rPr>
                <w:noProof/>
                <w:webHidden/>
              </w:rPr>
              <w:t>29</w:t>
            </w:r>
            <w:r w:rsidR="0081767A">
              <w:rPr>
                <w:noProof/>
                <w:webHidden/>
              </w:rPr>
              <w:fldChar w:fldCharType="end"/>
            </w:r>
          </w:hyperlink>
        </w:p>
        <w:p w14:paraId="7B55826A" w14:textId="36F83861" w:rsidR="0081767A" w:rsidRDefault="00000000">
          <w:pPr>
            <w:pStyle w:val="Mucluc1"/>
            <w:tabs>
              <w:tab w:val="right" w:leader="dot" w:pos="9016"/>
            </w:tabs>
            <w:rPr>
              <w:rFonts w:eastAsiaTheme="minorEastAsia"/>
              <w:noProof/>
              <w:kern w:val="0"/>
              <w14:ligatures w14:val="none"/>
            </w:rPr>
          </w:pPr>
          <w:hyperlink w:anchor="_Toc154267977" w:history="1">
            <w:r w:rsidR="0081767A" w:rsidRPr="00616E84">
              <w:rPr>
                <w:rStyle w:val="Siuktni"/>
                <w:rFonts w:ascii="Times New Roman" w:hAnsi="Times New Roman" w:cs="Times New Roman"/>
                <w:b/>
                <w:bCs/>
                <w:noProof/>
              </w:rPr>
              <w:t>CHƯƠNG III: PHƯƠNG PHÁP VÀ ĐỐI TƯỢNG NGHIÊN CỨU</w:t>
            </w:r>
            <w:r w:rsidR="0081767A">
              <w:rPr>
                <w:noProof/>
                <w:webHidden/>
              </w:rPr>
              <w:tab/>
            </w:r>
            <w:r w:rsidR="0081767A">
              <w:rPr>
                <w:noProof/>
                <w:webHidden/>
              </w:rPr>
              <w:fldChar w:fldCharType="begin"/>
            </w:r>
            <w:r w:rsidR="0081767A">
              <w:rPr>
                <w:noProof/>
                <w:webHidden/>
              </w:rPr>
              <w:instrText xml:space="preserve"> PAGEREF _Toc154267977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1A790CC1" w14:textId="3416A0CA" w:rsidR="0081767A" w:rsidRDefault="00000000">
          <w:pPr>
            <w:pStyle w:val="Mucluc2"/>
            <w:tabs>
              <w:tab w:val="left" w:pos="880"/>
              <w:tab w:val="right" w:leader="dot" w:pos="9016"/>
            </w:tabs>
            <w:rPr>
              <w:rFonts w:eastAsiaTheme="minorEastAsia"/>
              <w:noProof/>
              <w:kern w:val="0"/>
              <w14:ligatures w14:val="none"/>
            </w:rPr>
          </w:pPr>
          <w:hyperlink w:anchor="_Toc154267978" w:history="1">
            <w:r w:rsidR="0081767A" w:rsidRPr="00616E84">
              <w:rPr>
                <w:rStyle w:val="Siuktni"/>
                <w:rFonts w:ascii="Times New Roman" w:hAnsi="Times New Roman" w:cs="Times New Roman"/>
                <w:b/>
                <w:bCs/>
                <w:noProof/>
              </w:rPr>
              <w:t>3.1.</w:t>
            </w:r>
            <w:r w:rsidR="0081767A">
              <w:rPr>
                <w:rFonts w:eastAsiaTheme="minorEastAsia"/>
                <w:noProof/>
                <w:kern w:val="0"/>
                <w14:ligatures w14:val="none"/>
              </w:rPr>
              <w:tab/>
            </w:r>
            <w:r w:rsidR="0081767A" w:rsidRPr="00616E84">
              <w:rPr>
                <w:rStyle w:val="Siuktni"/>
                <w:rFonts w:ascii="Times New Roman" w:hAnsi="Times New Roman" w:cs="Times New Roman"/>
                <w:b/>
                <w:bCs/>
                <w:noProof/>
              </w:rPr>
              <w:t>KHÁI NIỆM ĐIỀU DƯỠNG</w:t>
            </w:r>
            <w:r w:rsidR="0081767A">
              <w:rPr>
                <w:noProof/>
                <w:webHidden/>
              </w:rPr>
              <w:tab/>
            </w:r>
            <w:r w:rsidR="0081767A">
              <w:rPr>
                <w:noProof/>
                <w:webHidden/>
              </w:rPr>
              <w:fldChar w:fldCharType="begin"/>
            </w:r>
            <w:r w:rsidR="0081767A">
              <w:rPr>
                <w:noProof/>
                <w:webHidden/>
              </w:rPr>
              <w:instrText xml:space="preserve"> PAGEREF _Toc154267978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30EAFF7D" w14:textId="560FEF7D" w:rsidR="0081767A" w:rsidRDefault="00000000">
          <w:pPr>
            <w:pStyle w:val="Mucluc3"/>
            <w:rPr>
              <w:rFonts w:asciiTheme="minorHAnsi" w:eastAsiaTheme="minorEastAsia" w:hAnsiTheme="minorHAnsi" w:cstheme="minorBidi"/>
              <w:b w:val="0"/>
              <w:bCs w:val="0"/>
              <w:kern w:val="0"/>
              <w14:ligatures w14:val="none"/>
            </w:rPr>
          </w:pPr>
          <w:hyperlink w:anchor="_Toc154267979" w:history="1">
            <w:r w:rsidR="0081767A" w:rsidRPr="00616E84">
              <w:rPr>
                <w:rStyle w:val="Siuktni"/>
                <w:i/>
                <w:iCs/>
              </w:rPr>
              <w:t>3.1.1.</w:t>
            </w:r>
            <w:r w:rsidR="0081767A">
              <w:rPr>
                <w:rFonts w:asciiTheme="minorHAnsi" w:eastAsiaTheme="minorEastAsia" w:hAnsiTheme="minorHAnsi" w:cstheme="minorBidi"/>
                <w:b w:val="0"/>
                <w:bCs w:val="0"/>
                <w:kern w:val="0"/>
                <w14:ligatures w14:val="none"/>
              </w:rPr>
              <w:tab/>
            </w:r>
            <w:r w:rsidR="0081767A" w:rsidRPr="00616E84">
              <w:rPr>
                <w:rStyle w:val="Siuktni"/>
              </w:rPr>
              <w:t>Thiết kế nghiên cứu</w:t>
            </w:r>
            <w:r w:rsidR="0081767A">
              <w:rPr>
                <w:webHidden/>
              </w:rPr>
              <w:tab/>
            </w:r>
            <w:r w:rsidR="0081767A">
              <w:rPr>
                <w:webHidden/>
              </w:rPr>
              <w:fldChar w:fldCharType="begin"/>
            </w:r>
            <w:r w:rsidR="0081767A">
              <w:rPr>
                <w:webHidden/>
              </w:rPr>
              <w:instrText xml:space="preserve"> PAGEREF _Toc154267979 \h </w:instrText>
            </w:r>
            <w:r w:rsidR="0081767A">
              <w:rPr>
                <w:webHidden/>
              </w:rPr>
            </w:r>
            <w:r w:rsidR="0081767A">
              <w:rPr>
                <w:webHidden/>
              </w:rPr>
              <w:fldChar w:fldCharType="separate"/>
            </w:r>
            <w:r w:rsidR="00601047">
              <w:rPr>
                <w:webHidden/>
              </w:rPr>
              <w:t>30</w:t>
            </w:r>
            <w:r w:rsidR="0081767A">
              <w:rPr>
                <w:webHidden/>
              </w:rPr>
              <w:fldChar w:fldCharType="end"/>
            </w:r>
          </w:hyperlink>
        </w:p>
        <w:p w14:paraId="42581ACD" w14:textId="4C587449" w:rsidR="0081767A" w:rsidRDefault="00000000">
          <w:pPr>
            <w:pStyle w:val="Mucluc2"/>
            <w:tabs>
              <w:tab w:val="right" w:leader="dot" w:pos="9016"/>
            </w:tabs>
            <w:rPr>
              <w:rFonts w:eastAsiaTheme="minorEastAsia"/>
              <w:noProof/>
              <w:kern w:val="0"/>
              <w14:ligatures w14:val="none"/>
            </w:rPr>
          </w:pPr>
          <w:hyperlink w:anchor="_Toc154267980" w:history="1">
            <w:r w:rsidR="0081767A" w:rsidRPr="00616E84">
              <w:rPr>
                <w:rStyle w:val="Siuktni"/>
                <w:rFonts w:ascii="Times New Roman" w:hAnsi="Times New Roman" w:cs="Times New Roman"/>
                <w:noProof/>
              </w:rPr>
              <w:t>Nghiên cứu cắt ngang mô tả, có phân tích.</w:t>
            </w:r>
            <w:r w:rsidR="0081767A">
              <w:rPr>
                <w:noProof/>
                <w:webHidden/>
              </w:rPr>
              <w:tab/>
            </w:r>
            <w:r w:rsidR="0081767A">
              <w:rPr>
                <w:noProof/>
                <w:webHidden/>
              </w:rPr>
              <w:fldChar w:fldCharType="begin"/>
            </w:r>
            <w:r w:rsidR="0081767A">
              <w:rPr>
                <w:noProof/>
                <w:webHidden/>
              </w:rPr>
              <w:instrText xml:space="preserve"> PAGEREF _Toc154267980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490913BF" w14:textId="44901F94" w:rsidR="0081767A" w:rsidRDefault="00000000">
          <w:pPr>
            <w:pStyle w:val="Mucluc3"/>
            <w:rPr>
              <w:rFonts w:asciiTheme="minorHAnsi" w:eastAsiaTheme="minorEastAsia" w:hAnsiTheme="minorHAnsi" w:cstheme="minorBidi"/>
              <w:b w:val="0"/>
              <w:bCs w:val="0"/>
              <w:kern w:val="0"/>
              <w14:ligatures w14:val="none"/>
            </w:rPr>
          </w:pPr>
          <w:hyperlink w:anchor="_Toc154267981" w:history="1">
            <w:r w:rsidR="0081767A" w:rsidRPr="00616E84">
              <w:rPr>
                <w:rStyle w:val="Siuktni"/>
                <w:i/>
                <w:iCs/>
              </w:rPr>
              <w:t>3.1.2.</w:t>
            </w:r>
            <w:r w:rsidR="0081767A">
              <w:rPr>
                <w:rFonts w:asciiTheme="minorHAnsi" w:eastAsiaTheme="minorEastAsia" w:hAnsiTheme="minorHAnsi" w:cstheme="minorBidi"/>
                <w:b w:val="0"/>
                <w:bCs w:val="0"/>
                <w:kern w:val="0"/>
                <w14:ligatures w14:val="none"/>
              </w:rPr>
              <w:tab/>
            </w:r>
            <w:r w:rsidR="0081767A" w:rsidRPr="00616E84">
              <w:rPr>
                <w:rStyle w:val="Siuktni"/>
                <w:i/>
                <w:iCs/>
              </w:rPr>
              <w:t>Thời gian nghiên cứu</w:t>
            </w:r>
            <w:r w:rsidR="0081767A">
              <w:rPr>
                <w:webHidden/>
              </w:rPr>
              <w:tab/>
            </w:r>
            <w:r w:rsidR="0081767A">
              <w:rPr>
                <w:webHidden/>
              </w:rPr>
              <w:fldChar w:fldCharType="begin"/>
            </w:r>
            <w:r w:rsidR="0081767A">
              <w:rPr>
                <w:webHidden/>
              </w:rPr>
              <w:instrText xml:space="preserve"> PAGEREF _Toc154267981 \h </w:instrText>
            </w:r>
            <w:r w:rsidR="0081767A">
              <w:rPr>
                <w:webHidden/>
              </w:rPr>
            </w:r>
            <w:r w:rsidR="0081767A">
              <w:rPr>
                <w:webHidden/>
              </w:rPr>
              <w:fldChar w:fldCharType="separate"/>
            </w:r>
            <w:r w:rsidR="00601047">
              <w:rPr>
                <w:webHidden/>
              </w:rPr>
              <w:t>30</w:t>
            </w:r>
            <w:r w:rsidR="0081767A">
              <w:rPr>
                <w:webHidden/>
              </w:rPr>
              <w:fldChar w:fldCharType="end"/>
            </w:r>
          </w:hyperlink>
        </w:p>
        <w:p w14:paraId="7C476817" w14:textId="07156C6F" w:rsidR="0081767A" w:rsidRDefault="00000000">
          <w:pPr>
            <w:pStyle w:val="Mucluc3"/>
            <w:rPr>
              <w:rFonts w:asciiTheme="minorHAnsi" w:eastAsiaTheme="minorEastAsia" w:hAnsiTheme="minorHAnsi" w:cstheme="minorBidi"/>
              <w:b w:val="0"/>
              <w:bCs w:val="0"/>
              <w:kern w:val="0"/>
              <w14:ligatures w14:val="none"/>
            </w:rPr>
          </w:pPr>
          <w:hyperlink w:anchor="_Toc154267982" w:history="1">
            <w:r w:rsidR="0081767A" w:rsidRPr="00616E84">
              <w:rPr>
                <w:rStyle w:val="Siuktni"/>
                <w:i/>
                <w:iCs/>
              </w:rPr>
              <w:t>3.1.3.</w:t>
            </w:r>
            <w:r w:rsidR="0081767A">
              <w:rPr>
                <w:rFonts w:asciiTheme="minorHAnsi" w:eastAsiaTheme="minorEastAsia" w:hAnsiTheme="minorHAnsi" w:cstheme="minorBidi"/>
                <w:b w:val="0"/>
                <w:bCs w:val="0"/>
                <w:kern w:val="0"/>
                <w14:ligatures w14:val="none"/>
              </w:rPr>
              <w:tab/>
            </w:r>
            <w:r w:rsidR="0081767A" w:rsidRPr="00616E84">
              <w:rPr>
                <w:rStyle w:val="Siuktni"/>
                <w:i/>
                <w:iCs/>
              </w:rPr>
              <w:t>Địa điểm nghiên cứu:</w:t>
            </w:r>
            <w:r w:rsidR="0081767A">
              <w:rPr>
                <w:webHidden/>
              </w:rPr>
              <w:tab/>
            </w:r>
            <w:r w:rsidR="0081767A">
              <w:rPr>
                <w:webHidden/>
              </w:rPr>
              <w:fldChar w:fldCharType="begin"/>
            </w:r>
            <w:r w:rsidR="0081767A">
              <w:rPr>
                <w:webHidden/>
              </w:rPr>
              <w:instrText xml:space="preserve"> PAGEREF _Toc154267982 \h </w:instrText>
            </w:r>
            <w:r w:rsidR="0081767A">
              <w:rPr>
                <w:webHidden/>
              </w:rPr>
            </w:r>
            <w:r w:rsidR="0081767A">
              <w:rPr>
                <w:webHidden/>
              </w:rPr>
              <w:fldChar w:fldCharType="separate"/>
            </w:r>
            <w:r w:rsidR="00601047">
              <w:rPr>
                <w:webHidden/>
              </w:rPr>
              <w:t>30</w:t>
            </w:r>
            <w:r w:rsidR="0081767A">
              <w:rPr>
                <w:webHidden/>
              </w:rPr>
              <w:fldChar w:fldCharType="end"/>
            </w:r>
          </w:hyperlink>
        </w:p>
        <w:p w14:paraId="5A713529" w14:textId="42448B10" w:rsidR="0081767A" w:rsidRDefault="00000000">
          <w:pPr>
            <w:pStyle w:val="Mucluc2"/>
            <w:tabs>
              <w:tab w:val="left" w:pos="880"/>
              <w:tab w:val="right" w:leader="dot" w:pos="9016"/>
            </w:tabs>
            <w:rPr>
              <w:rFonts w:eastAsiaTheme="minorEastAsia"/>
              <w:noProof/>
              <w:kern w:val="0"/>
              <w14:ligatures w14:val="none"/>
            </w:rPr>
          </w:pPr>
          <w:hyperlink w:anchor="_Toc154267983" w:history="1">
            <w:r w:rsidR="0081767A" w:rsidRPr="00616E84">
              <w:rPr>
                <w:rStyle w:val="Siuktni"/>
                <w:rFonts w:ascii="Times New Roman" w:hAnsi="Times New Roman" w:cs="Times New Roman"/>
                <w:b/>
                <w:bCs/>
                <w:noProof/>
              </w:rPr>
              <w:t>3.2.</w:t>
            </w:r>
            <w:r w:rsidR="0081767A">
              <w:rPr>
                <w:rFonts w:eastAsiaTheme="minorEastAsia"/>
                <w:noProof/>
                <w:kern w:val="0"/>
                <w14:ligatures w14:val="none"/>
              </w:rPr>
              <w:tab/>
            </w:r>
            <w:r w:rsidR="0081767A" w:rsidRPr="00616E84">
              <w:rPr>
                <w:rStyle w:val="Siuktni"/>
                <w:rFonts w:ascii="Times New Roman" w:hAnsi="Times New Roman" w:cs="Times New Roman"/>
                <w:b/>
                <w:bCs/>
                <w:noProof/>
              </w:rPr>
              <w:t>ĐỐI TƯỢNG NGHIÊN CỨU</w:t>
            </w:r>
            <w:r w:rsidR="0081767A">
              <w:rPr>
                <w:noProof/>
                <w:webHidden/>
              </w:rPr>
              <w:tab/>
            </w:r>
            <w:r w:rsidR="0081767A">
              <w:rPr>
                <w:noProof/>
                <w:webHidden/>
              </w:rPr>
              <w:fldChar w:fldCharType="begin"/>
            </w:r>
            <w:r w:rsidR="0081767A">
              <w:rPr>
                <w:noProof/>
                <w:webHidden/>
              </w:rPr>
              <w:instrText xml:space="preserve"> PAGEREF _Toc154267983 \h </w:instrText>
            </w:r>
            <w:r w:rsidR="0081767A">
              <w:rPr>
                <w:noProof/>
                <w:webHidden/>
              </w:rPr>
            </w:r>
            <w:r w:rsidR="0081767A">
              <w:rPr>
                <w:noProof/>
                <w:webHidden/>
              </w:rPr>
              <w:fldChar w:fldCharType="separate"/>
            </w:r>
            <w:r w:rsidR="00601047">
              <w:rPr>
                <w:noProof/>
                <w:webHidden/>
              </w:rPr>
              <w:t>30</w:t>
            </w:r>
            <w:r w:rsidR="0081767A">
              <w:rPr>
                <w:noProof/>
                <w:webHidden/>
              </w:rPr>
              <w:fldChar w:fldCharType="end"/>
            </w:r>
          </w:hyperlink>
        </w:p>
        <w:p w14:paraId="44115B02" w14:textId="07C7FD62" w:rsidR="0081767A" w:rsidRDefault="00000000">
          <w:pPr>
            <w:pStyle w:val="Mucluc3"/>
            <w:rPr>
              <w:rFonts w:asciiTheme="minorHAnsi" w:eastAsiaTheme="minorEastAsia" w:hAnsiTheme="minorHAnsi" w:cstheme="minorBidi"/>
              <w:b w:val="0"/>
              <w:bCs w:val="0"/>
              <w:kern w:val="0"/>
              <w14:ligatures w14:val="none"/>
            </w:rPr>
          </w:pPr>
          <w:hyperlink w:anchor="_Toc154267984" w:history="1">
            <w:r w:rsidR="0081767A" w:rsidRPr="00616E84">
              <w:rPr>
                <w:rStyle w:val="Siuktni"/>
                <w:i/>
                <w:iCs/>
              </w:rPr>
              <w:t>3.2.1.</w:t>
            </w:r>
            <w:r w:rsidR="0081767A">
              <w:rPr>
                <w:rFonts w:asciiTheme="minorHAnsi" w:eastAsiaTheme="minorEastAsia" w:hAnsiTheme="minorHAnsi" w:cstheme="minorBidi"/>
                <w:b w:val="0"/>
                <w:bCs w:val="0"/>
                <w:kern w:val="0"/>
                <w14:ligatures w14:val="none"/>
              </w:rPr>
              <w:tab/>
            </w:r>
            <w:r w:rsidR="0081767A" w:rsidRPr="00616E84">
              <w:rPr>
                <w:rStyle w:val="Siuktni"/>
                <w:i/>
                <w:iCs/>
              </w:rPr>
              <w:t>Tiêu chuẩn lựa chọn</w:t>
            </w:r>
            <w:r w:rsidR="0081767A">
              <w:rPr>
                <w:webHidden/>
              </w:rPr>
              <w:tab/>
            </w:r>
            <w:r w:rsidR="0081767A">
              <w:rPr>
                <w:webHidden/>
              </w:rPr>
              <w:fldChar w:fldCharType="begin"/>
            </w:r>
            <w:r w:rsidR="0081767A">
              <w:rPr>
                <w:webHidden/>
              </w:rPr>
              <w:instrText xml:space="preserve"> PAGEREF _Toc154267984 \h </w:instrText>
            </w:r>
            <w:r w:rsidR="0081767A">
              <w:rPr>
                <w:webHidden/>
              </w:rPr>
            </w:r>
            <w:r w:rsidR="0081767A">
              <w:rPr>
                <w:webHidden/>
              </w:rPr>
              <w:fldChar w:fldCharType="separate"/>
            </w:r>
            <w:r w:rsidR="00601047">
              <w:rPr>
                <w:webHidden/>
              </w:rPr>
              <w:t>30</w:t>
            </w:r>
            <w:r w:rsidR="0081767A">
              <w:rPr>
                <w:webHidden/>
              </w:rPr>
              <w:fldChar w:fldCharType="end"/>
            </w:r>
          </w:hyperlink>
        </w:p>
        <w:p w14:paraId="68DD31E4" w14:textId="08303C34" w:rsidR="0081767A" w:rsidRDefault="00000000">
          <w:pPr>
            <w:pStyle w:val="Mucluc3"/>
            <w:rPr>
              <w:rFonts w:asciiTheme="minorHAnsi" w:eastAsiaTheme="minorEastAsia" w:hAnsiTheme="minorHAnsi" w:cstheme="minorBidi"/>
              <w:b w:val="0"/>
              <w:bCs w:val="0"/>
              <w:kern w:val="0"/>
              <w14:ligatures w14:val="none"/>
            </w:rPr>
          </w:pPr>
          <w:hyperlink w:anchor="_Toc154267985" w:history="1">
            <w:r w:rsidR="0081767A" w:rsidRPr="00616E84">
              <w:rPr>
                <w:rStyle w:val="Siuktni"/>
                <w:i/>
                <w:iCs/>
              </w:rPr>
              <w:t>3.2.2.</w:t>
            </w:r>
            <w:r w:rsidR="0081767A">
              <w:rPr>
                <w:rFonts w:asciiTheme="minorHAnsi" w:eastAsiaTheme="minorEastAsia" w:hAnsiTheme="minorHAnsi" w:cstheme="minorBidi"/>
                <w:b w:val="0"/>
                <w:bCs w:val="0"/>
                <w:kern w:val="0"/>
                <w14:ligatures w14:val="none"/>
              </w:rPr>
              <w:tab/>
            </w:r>
            <w:r w:rsidR="0081767A" w:rsidRPr="00616E84">
              <w:rPr>
                <w:rStyle w:val="Siuktni"/>
                <w:i/>
                <w:iCs/>
              </w:rPr>
              <w:t>Tiêu chuẩn loại trừ</w:t>
            </w:r>
            <w:r w:rsidR="0081767A">
              <w:rPr>
                <w:webHidden/>
              </w:rPr>
              <w:tab/>
            </w:r>
            <w:r w:rsidR="0081767A">
              <w:rPr>
                <w:webHidden/>
              </w:rPr>
              <w:fldChar w:fldCharType="begin"/>
            </w:r>
            <w:r w:rsidR="0081767A">
              <w:rPr>
                <w:webHidden/>
              </w:rPr>
              <w:instrText xml:space="preserve"> PAGEREF _Toc154267985 \h </w:instrText>
            </w:r>
            <w:r w:rsidR="0081767A">
              <w:rPr>
                <w:webHidden/>
              </w:rPr>
            </w:r>
            <w:r w:rsidR="0081767A">
              <w:rPr>
                <w:webHidden/>
              </w:rPr>
              <w:fldChar w:fldCharType="separate"/>
            </w:r>
            <w:r w:rsidR="00601047">
              <w:rPr>
                <w:webHidden/>
              </w:rPr>
              <w:t>30</w:t>
            </w:r>
            <w:r w:rsidR="0081767A">
              <w:rPr>
                <w:webHidden/>
              </w:rPr>
              <w:fldChar w:fldCharType="end"/>
            </w:r>
          </w:hyperlink>
        </w:p>
        <w:p w14:paraId="08CFF3B0" w14:textId="487D6010" w:rsidR="0081767A" w:rsidRDefault="00000000">
          <w:pPr>
            <w:pStyle w:val="Mucluc2"/>
            <w:tabs>
              <w:tab w:val="left" w:pos="880"/>
              <w:tab w:val="right" w:leader="dot" w:pos="9016"/>
            </w:tabs>
            <w:rPr>
              <w:rFonts w:eastAsiaTheme="minorEastAsia"/>
              <w:noProof/>
              <w:kern w:val="0"/>
              <w14:ligatures w14:val="none"/>
            </w:rPr>
          </w:pPr>
          <w:hyperlink w:anchor="_Toc154267986" w:history="1">
            <w:r w:rsidR="0081767A" w:rsidRPr="00616E84">
              <w:rPr>
                <w:rStyle w:val="Siuktni"/>
                <w:rFonts w:ascii="Times New Roman" w:hAnsi="Times New Roman" w:cs="Times New Roman"/>
                <w:b/>
                <w:bCs/>
                <w:noProof/>
              </w:rPr>
              <w:t>3.3.</w:t>
            </w:r>
            <w:r w:rsidR="0081767A">
              <w:rPr>
                <w:rFonts w:eastAsiaTheme="minorEastAsia"/>
                <w:noProof/>
                <w:kern w:val="0"/>
                <w14:ligatures w14:val="none"/>
              </w:rPr>
              <w:tab/>
            </w:r>
            <w:r w:rsidR="0081767A" w:rsidRPr="00616E84">
              <w:rPr>
                <w:rStyle w:val="Siuktni"/>
                <w:rFonts w:ascii="Times New Roman" w:hAnsi="Times New Roman" w:cs="Times New Roman"/>
                <w:b/>
                <w:bCs/>
                <w:noProof/>
              </w:rPr>
              <w:t>CỠ MẪU NGHIÊN CỨU</w:t>
            </w:r>
            <w:r w:rsidR="0081767A">
              <w:rPr>
                <w:noProof/>
                <w:webHidden/>
              </w:rPr>
              <w:tab/>
            </w:r>
            <w:r w:rsidR="0081767A">
              <w:rPr>
                <w:noProof/>
                <w:webHidden/>
              </w:rPr>
              <w:fldChar w:fldCharType="begin"/>
            </w:r>
            <w:r w:rsidR="0081767A">
              <w:rPr>
                <w:noProof/>
                <w:webHidden/>
              </w:rPr>
              <w:instrText xml:space="preserve"> PAGEREF _Toc154267986 \h </w:instrText>
            </w:r>
            <w:r w:rsidR="0081767A">
              <w:rPr>
                <w:noProof/>
                <w:webHidden/>
              </w:rPr>
            </w:r>
            <w:r w:rsidR="0081767A">
              <w:rPr>
                <w:noProof/>
                <w:webHidden/>
              </w:rPr>
              <w:fldChar w:fldCharType="separate"/>
            </w:r>
            <w:r w:rsidR="00601047">
              <w:rPr>
                <w:noProof/>
                <w:webHidden/>
              </w:rPr>
              <w:t>31</w:t>
            </w:r>
            <w:r w:rsidR="0081767A">
              <w:rPr>
                <w:noProof/>
                <w:webHidden/>
              </w:rPr>
              <w:fldChar w:fldCharType="end"/>
            </w:r>
          </w:hyperlink>
        </w:p>
        <w:p w14:paraId="2CC46415" w14:textId="50063C8F" w:rsidR="0081767A" w:rsidRDefault="00000000">
          <w:pPr>
            <w:pStyle w:val="Mucluc2"/>
            <w:tabs>
              <w:tab w:val="left" w:pos="880"/>
              <w:tab w:val="right" w:leader="dot" w:pos="9016"/>
            </w:tabs>
            <w:rPr>
              <w:rFonts w:eastAsiaTheme="minorEastAsia"/>
              <w:noProof/>
              <w:kern w:val="0"/>
              <w14:ligatures w14:val="none"/>
            </w:rPr>
          </w:pPr>
          <w:hyperlink w:anchor="_Toc154267987" w:history="1">
            <w:r w:rsidR="0081767A" w:rsidRPr="00616E84">
              <w:rPr>
                <w:rStyle w:val="Siuktni"/>
                <w:rFonts w:ascii="Times New Roman" w:hAnsi="Times New Roman" w:cs="Times New Roman"/>
                <w:b/>
                <w:bCs/>
                <w:noProof/>
              </w:rPr>
              <w:t>3.4.</w:t>
            </w:r>
            <w:r w:rsidR="0081767A">
              <w:rPr>
                <w:rFonts w:eastAsiaTheme="minorEastAsia"/>
                <w:noProof/>
                <w:kern w:val="0"/>
                <w14:ligatures w14:val="none"/>
              </w:rPr>
              <w:tab/>
            </w:r>
            <w:r w:rsidR="0081767A" w:rsidRPr="00616E84">
              <w:rPr>
                <w:rStyle w:val="Siuktni"/>
                <w:rFonts w:ascii="Times New Roman" w:hAnsi="Times New Roman" w:cs="Times New Roman"/>
                <w:b/>
                <w:bCs/>
                <w:noProof/>
              </w:rPr>
              <w:t>PHƯƠNG PHÁP CHỌN MẪU</w:t>
            </w:r>
            <w:r w:rsidR="0081767A">
              <w:rPr>
                <w:noProof/>
                <w:webHidden/>
              </w:rPr>
              <w:tab/>
            </w:r>
            <w:r w:rsidR="0081767A">
              <w:rPr>
                <w:noProof/>
                <w:webHidden/>
              </w:rPr>
              <w:fldChar w:fldCharType="begin"/>
            </w:r>
            <w:r w:rsidR="0081767A">
              <w:rPr>
                <w:noProof/>
                <w:webHidden/>
              </w:rPr>
              <w:instrText xml:space="preserve"> PAGEREF _Toc154267987 \h </w:instrText>
            </w:r>
            <w:r w:rsidR="0081767A">
              <w:rPr>
                <w:noProof/>
                <w:webHidden/>
              </w:rPr>
            </w:r>
            <w:r w:rsidR="0081767A">
              <w:rPr>
                <w:noProof/>
                <w:webHidden/>
              </w:rPr>
              <w:fldChar w:fldCharType="separate"/>
            </w:r>
            <w:r w:rsidR="00601047">
              <w:rPr>
                <w:noProof/>
                <w:webHidden/>
              </w:rPr>
              <w:t>31</w:t>
            </w:r>
            <w:r w:rsidR="0081767A">
              <w:rPr>
                <w:noProof/>
                <w:webHidden/>
              </w:rPr>
              <w:fldChar w:fldCharType="end"/>
            </w:r>
          </w:hyperlink>
        </w:p>
        <w:p w14:paraId="05403580" w14:textId="42C6E21F" w:rsidR="0081767A" w:rsidRDefault="00000000">
          <w:pPr>
            <w:pStyle w:val="Mucluc2"/>
            <w:tabs>
              <w:tab w:val="left" w:pos="880"/>
              <w:tab w:val="right" w:leader="dot" w:pos="9016"/>
            </w:tabs>
            <w:rPr>
              <w:rFonts w:eastAsiaTheme="minorEastAsia"/>
              <w:noProof/>
              <w:kern w:val="0"/>
              <w14:ligatures w14:val="none"/>
            </w:rPr>
          </w:pPr>
          <w:hyperlink w:anchor="_Toc154267988" w:history="1">
            <w:r w:rsidR="0081767A" w:rsidRPr="00616E84">
              <w:rPr>
                <w:rStyle w:val="Siuktni"/>
                <w:rFonts w:ascii="Times New Roman" w:hAnsi="Times New Roman" w:cs="Times New Roman"/>
                <w:b/>
                <w:bCs/>
                <w:noProof/>
              </w:rPr>
              <w:t>3.5.</w:t>
            </w:r>
            <w:r w:rsidR="0081767A">
              <w:rPr>
                <w:rFonts w:eastAsiaTheme="minorEastAsia"/>
                <w:noProof/>
                <w:kern w:val="0"/>
                <w14:ligatures w14:val="none"/>
              </w:rPr>
              <w:tab/>
            </w:r>
            <w:r w:rsidR="0081767A" w:rsidRPr="00616E84">
              <w:rPr>
                <w:rStyle w:val="Siuktni"/>
                <w:rFonts w:ascii="Times New Roman" w:hAnsi="Times New Roman" w:cs="Times New Roman"/>
                <w:b/>
                <w:bCs/>
                <w:noProof/>
              </w:rPr>
              <w:t>CÔNG CỤ THU THẬP SỐ LIỆU</w:t>
            </w:r>
            <w:r w:rsidR="0081767A">
              <w:rPr>
                <w:noProof/>
                <w:webHidden/>
              </w:rPr>
              <w:tab/>
            </w:r>
            <w:r w:rsidR="0081767A">
              <w:rPr>
                <w:noProof/>
                <w:webHidden/>
              </w:rPr>
              <w:fldChar w:fldCharType="begin"/>
            </w:r>
            <w:r w:rsidR="0081767A">
              <w:rPr>
                <w:noProof/>
                <w:webHidden/>
              </w:rPr>
              <w:instrText xml:space="preserve"> PAGEREF _Toc154267988 \h </w:instrText>
            </w:r>
            <w:r w:rsidR="0081767A">
              <w:rPr>
                <w:noProof/>
                <w:webHidden/>
              </w:rPr>
            </w:r>
            <w:r w:rsidR="0081767A">
              <w:rPr>
                <w:noProof/>
                <w:webHidden/>
              </w:rPr>
              <w:fldChar w:fldCharType="separate"/>
            </w:r>
            <w:r w:rsidR="00601047">
              <w:rPr>
                <w:noProof/>
                <w:webHidden/>
              </w:rPr>
              <w:t>31</w:t>
            </w:r>
            <w:r w:rsidR="0081767A">
              <w:rPr>
                <w:noProof/>
                <w:webHidden/>
              </w:rPr>
              <w:fldChar w:fldCharType="end"/>
            </w:r>
          </w:hyperlink>
        </w:p>
        <w:p w14:paraId="0B512800" w14:textId="690B1A57" w:rsidR="0081767A" w:rsidRDefault="00000000">
          <w:pPr>
            <w:pStyle w:val="Mucluc2"/>
            <w:tabs>
              <w:tab w:val="left" w:pos="880"/>
              <w:tab w:val="right" w:leader="dot" w:pos="9016"/>
            </w:tabs>
            <w:rPr>
              <w:rFonts w:eastAsiaTheme="minorEastAsia"/>
              <w:noProof/>
              <w:kern w:val="0"/>
              <w14:ligatures w14:val="none"/>
            </w:rPr>
          </w:pPr>
          <w:hyperlink w:anchor="_Toc154267989" w:history="1">
            <w:r w:rsidR="0081767A" w:rsidRPr="00616E84">
              <w:rPr>
                <w:rStyle w:val="Siuktni"/>
                <w:rFonts w:ascii="Times New Roman" w:hAnsi="Times New Roman" w:cs="Times New Roman"/>
                <w:b/>
                <w:bCs/>
                <w:noProof/>
              </w:rPr>
              <w:t>3.6.</w:t>
            </w:r>
            <w:r w:rsidR="0081767A">
              <w:rPr>
                <w:rFonts w:eastAsiaTheme="minorEastAsia"/>
                <w:noProof/>
                <w:kern w:val="0"/>
                <w14:ligatures w14:val="none"/>
              </w:rPr>
              <w:tab/>
            </w:r>
            <w:r w:rsidR="0081767A" w:rsidRPr="00616E84">
              <w:rPr>
                <w:rStyle w:val="Siuktni"/>
                <w:rFonts w:ascii="Times New Roman" w:hAnsi="Times New Roman" w:cs="Times New Roman"/>
                <w:b/>
                <w:bCs/>
                <w:noProof/>
              </w:rPr>
              <w:t>BIẾN SỐ NGHIÊN CỨU</w:t>
            </w:r>
            <w:r w:rsidR="0081767A">
              <w:rPr>
                <w:noProof/>
                <w:webHidden/>
              </w:rPr>
              <w:tab/>
            </w:r>
            <w:r w:rsidR="0081767A">
              <w:rPr>
                <w:noProof/>
                <w:webHidden/>
              </w:rPr>
              <w:fldChar w:fldCharType="begin"/>
            </w:r>
            <w:r w:rsidR="0081767A">
              <w:rPr>
                <w:noProof/>
                <w:webHidden/>
              </w:rPr>
              <w:instrText xml:space="preserve"> PAGEREF _Toc154267989 \h </w:instrText>
            </w:r>
            <w:r w:rsidR="0081767A">
              <w:rPr>
                <w:noProof/>
                <w:webHidden/>
              </w:rPr>
            </w:r>
            <w:r w:rsidR="0081767A">
              <w:rPr>
                <w:noProof/>
                <w:webHidden/>
              </w:rPr>
              <w:fldChar w:fldCharType="separate"/>
            </w:r>
            <w:r w:rsidR="00601047">
              <w:rPr>
                <w:noProof/>
                <w:webHidden/>
              </w:rPr>
              <w:t>33</w:t>
            </w:r>
            <w:r w:rsidR="0081767A">
              <w:rPr>
                <w:noProof/>
                <w:webHidden/>
              </w:rPr>
              <w:fldChar w:fldCharType="end"/>
            </w:r>
          </w:hyperlink>
        </w:p>
        <w:p w14:paraId="437839D4" w14:textId="61C112CD" w:rsidR="0081767A" w:rsidRDefault="00000000">
          <w:pPr>
            <w:pStyle w:val="Mucluc2"/>
            <w:tabs>
              <w:tab w:val="left" w:pos="880"/>
              <w:tab w:val="right" w:leader="dot" w:pos="9016"/>
            </w:tabs>
            <w:rPr>
              <w:rFonts w:eastAsiaTheme="minorEastAsia"/>
              <w:noProof/>
              <w:kern w:val="0"/>
              <w14:ligatures w14:val="none"/>
            </w:rPr>
          </w:pPr>
          <w:hyperlink w:anchor="_Toc154267990" w:history="1">
            <w:r w:rsidR="0081767A" w:rsidRPr="00616E84">
              <w:rPr>
                <w:rStyle w:val="Siuktni"/>
                <w:rFonts w:ascii="Times New Roman" w:hAnsi="Times New Roman" w:cs="Times New Roman"/>
                <w:b/>
                <w:bCs/>
                <w:noProof/>
              </w:rPr>
              <w:t>3.7.</w:t>
            </w:r>
            <w:r w:rsidR="0081767A">
              <w:rPr>
                <w:rFonts w:eastAsiaTheme="minorEastAsia"/>
                <w:noProof/>
                <w:kern w:val="0"/>
                <w14:ligatures w14:val="none"/>
              </w:rPr>
              <w:tab/>
            </w:r>
            <w:r w:rsidR="0081767A" w:rsidRPr="00616E84">
              <w:rPr>
                <w:rStyle w:val="Siuktni"/>
                <w:rFonts w:ascii="Times New Roman" w:hAnsi="Times New Roman" w:cs="Times New Roman"/>
                <w:b/>
                <w:bCs/>
                <w:noProof/>
              </w:rPr>
              <w:t>QUI TRÌNH THU THẬP SỐ LIỆU</w:t>
            </w:r>
            <w:r w:rsidR="0081767A">
              <w:rPr>
                <w:noProof/>
                <w:webHidden/>
              </w:rPr>
              <w:tab/>
            </w:r>
            <w:r w:rsidR="0081767A">
              <w:rPr>
                <w:noProof/>
                <w:webHidden/>
              </w:rPr>
              <w:fldChar w:fldCharType="begin"/>
            </w:r>
            <w:r w:rsidR="0081767A">
              <w:rPr>
                <w:noProof/>
                <w:webHidden/>
              </w:rPr>
              <w:instrText xml:space="preserve"> PAGEREF _Toc154267990 \h </w:instrText>
            </w:r>
            <w:r w:rsidR="0081767A">
              <w:rPr>
                <w:noProof/>
                <w:webHidden/>
              </w:rPr>
            </w:r>
            <w:r w:rsidR="0081767A">
              <w:rPr>
                <w:noProof/>
                <w:webHidden/>
              </w:rPr>
              <w:fldChar w:fldCharType="separate"/>
            </w:r>
            <w:r w:rsidR="00601047">
              <w:rPr>
                <w:noProof/>
                <w:webHidden/>
              </w:rPr>
              <w:t>46</w:t>
            </w:r>
            <w:r w:rsidR="0081767A">
              <w:rPr>
                <w:noProof/>
                <w:webHidden/>
              </w:rPr>
              <w:fldChar w:fldCharType="end"/>
            </w:r>
          </w:hyperlink>
        </w:p>
        <w:p w14:paraId="764F4BD6" w14:textId="2EAD0A5E" w:rsidR="0081767A" w:rsidRDefault="00000000">
          <w:pPr>
            <w:pStyle w:val="Mucluc2"/>
            <w:tabs>
              <w:tab w:val="left" w:pos="880"/>
              <w:tab w:val="right" w:leader="dot" w:pos="9016"/>
            </w:tabs>
            <w:rPr>
              <w:rFonts w:eastAsiaTheme="minorEastAsia"/>
              <w:noProof/>
              <w:kern w:val="0"/>
              <w14:ligatures w14:val="none"/>
            </w:rPr>
          </w:pPr>
          <w:hyperlink w:anchor="_Toc154267991" w:history="1">
            <w:r w:rsidR="0081767A" w:rsidRPr="00616E84">
              <w:rPr>
                <w:rStyle w:val="Siuktni"/>
                <w:rFonts w:ascii="Times New Roman" w:hAnsi="Times New Roman" w:cs="Times New Roman"/>
                <w:b/>
                <w:bCs/>
                <w:noProof/>
              </w:rPr>
              <w:t>3.8.</w:t>
            </w:r>
            <w:r w:rsidR="0081767A">
              <w:rPr>
                <w:rFonts w:eastAsiaTheme="minorEastAsia"/>
                <w:noProof/>
                <w:kern w:val="0"/>
                <w14:ligatures w14:val="none"/>
              </w:rPr>
              <w:tab/>
            </w:r>
            <w:r w:rsidR="0081767A" w:rsidRPr="00616E84">
              <w:rPr>
                <w:rStyle w:val="Siuktni"/>
                <w:rFonts w:ascii="Times New Roman" w:hAnsi="Times New Roman" w:cs="Times New Roman"/>
                <w:b/>
                <w:bCs/>
                <w:noProof/>
              </w:rPr>
              <w:t>XỬ LÍ VÀ PH N TÍCH SỐ LIỆU</w:t>
            </w:r>
            <w:r w:rsidR="0081767A">
              <w:rPr>
                <w:noProof/>
                <w:webHidden/>
              </w:rPr>
              <w:tab/>
            </w:r>
            <w:r w:rsidR="0081767A">
              <w:rPr>
                <w:noProof/>
                <w:webHidden/>
              </w:rPr>
              <w:fldChar w:fldCharType="begin"/>
            </w:r>
            <w:r w:rsidR="0081767A">
              <w:rPr>
                <w:noProof/>
                <w:webHidden/>
              </w:rPr>
              <w:instrText xml:space="preserve"> PAGEREF _Toc154267991 \h </w:instrText>
            </w:r>
            <w:r w:rsidR="0081767A">
              <w:rPr>
                <w:noProof/>
                <w:webHidden/>
              </w:rPr>
            </w:r>
            <w:r w:rsidR="0081767A">
              <w:rPr>
                <w:noProof/>
                <w:webHidden/>
              </w:rPr>
              <w:fldChar w:fldCharType="separate"/>
            </w:r>
            <w:r w:rsidR="00601047">
              <w:rPr>
                <w:noProof/>
                <w:webHidden/>
              </w:rPr>
              <w:t>47</w:t>
            </w:r>
            <w:r w:rsidR="0081767A">
              <w:rPr>
                <w:noProof/>
                <w:webHidden/>
              </w:rPr>
              <w:fldChar w:fldCharType="end"/>
            </w:r>
          </w:hyperlink>
        </w:p>
        <w:p w14:paraId="5B1D3811" w14:textId="4EA074FF" w:rsidR="0081767A" w:rsidRDefault="00000000">
          <w:pPr>
            <w:pStyle w:val="Mucluc3"/>
            <w:rPr>
              <w:rFonts w:asciiTheme="minorHAnsi" w:eastAsiaTheme="minorEastAsia" w:hAnsiTheme="minorHAnsi" w:cstheme="minorBidi"/>
              <w:b w:val="0"/>
              <w:bCs w:val="0"/>
              <w:kern w:val="0"/>
              <w14:ligatures w14:val="none"/>
            </w:rPr>
          </w:pPr>
          <w:hyperlink w:anchor="_Toc154267992" w:history="1">
            <w:r w:rsidR="0081767A" w:rsidRPr="00616E84">
              <w:rPr>
                <w:rStyle w:val="Siuktni"/>
                <w:i/>
                <w:iCs/>
              </w:rPr>
              <w:t>3.8.1.</w:t>
            </w:r>
            <w:r w:rsidR="0081767A">
              <w:rPr>
                <w:rFonts w:asciiTheme="minorHAnsi" w:eastAsiaTheme="minorEastAsia" w:hAnsiTheme="minorHAnsi" w:cstheme="minorBidi"/>
                <w:b w:val="0"/>
                <w:bCs w:val="0"/>
                <w:kern w:val="0"/>
                <w14:ligatures w14:val="none"/>
              </w:rPr>
              <w:tab/>
            </w:r>
            <w:r w:rsidR="0081767A" w:rsidRPr="00616E84">
              <w:rPr>
                <w:rStyle w:val="Siuktni"/>
              </w:rPr>
              <w:t>Phương pháp xử lý</w:t>
            </w:r>
            <w:r w:rsidR="0081767A">
              <w:rPr>
                <w:webHidden/>
              </w:rPr>
              <w:tab/>
            </w:r>
            <w:r w:rsidR="0081767A">
              <w:rPr>
                <w:webHidden/>
              </w:rPr>
              <w:fldChar w:fldCharType="begin"/>
            </w:r>
            <w:r w:rsidR="0081767A">
              <w:rPr>
                <w:webHidden/>
              </w:rPr>
              <w:instrText xml:space="preserve"> PAGEREF _Toc154267992 \h </w:instrText>
            </w:r>
            <w:r w:rsidR="0081767A">
              <w:rPr>
                <w:webHidden/>
              </w:rPr>
            </w:r>
            <w:r w:rsidR="0081767A">
              <w:rPr>
                <w:webHidden/>
              </w:rPr>
              <w:fldChar w:fldCharType="separate"/>
            </w:r>
            <w:r w:rsidR="00601047">
              <w:rPr>
                <w:webHidden/>
              </w:rPr>
              <w:t>47</w:t>
            </w:r>
            <w:r w:rsidR="0081767A">
              <w:rPr>
                <w:webHidden/>
              </w:rPr>
              <w:fldChar w:fldCharType="end"/>
            </w:r>
          </w:hyperlink>
        </w:p>
        <w:p w14:paraId="0AFCD09A" w14:textId="5065AA13" w:rsidR="0081767A" w:rsidRDefault="00000000">
          <w:pPr>
            <w:pStyle w:val="Mucluc3"/>
            <w:rPr>
              <w:rFonts w:asciiTheme="minorHAnsi" w:eastAsiaTheme="minorEastAsia" w:hAnsiTheme="minorHAnsi" w:cstheme="minorBidi"/>
              <w:b w:val="0"/>
              <w:bCs w:val="0"/>
              <w:kern w:val="0"/>
              <w14:ligatures w14:val="none"/>
            </w:rPr>
          </w:pPr>
          <w:hyperlink w:anchor="_Toc154267993" w:history="1">
            <w:r w:rsidR="0081767A" w:rsidRPr="00616E84">
              <w:rPr>
                <w:rStyle w:val="Siuktni"/>
                <w:i/>
                <w:iCs/>
              </w:rPr>
              <w:t>3.8.2.</w:t>
            </w:r>
            <w:r w:rsidR="0081767A">
              <w:rPr>
                <w:rFonts w:asciiTheme="minorHAnsi" w:eastAsiaTheme="minorEastAsia" w:hAnsiTheme="minorHAnsi" w:cstheme="minorBidi"/>
                <w:b w:val="0"/>
                <w:bCs w:val="0"/>
                <w:kern w:val="0"/>
                <w14:ligatures w14:val="none"/>
              </w:rPr>
              <w:tab/>
            </w:r>
            <w:r w:rsidR="0081767A" w:rsidRPr="00616E84">
              <w:rPr>
                <w:rStyle w:val="Siuktni"/>
              </w:rPr>
              <w:t>Phân tích dữ liệu</w:t>
            </w:r>
            <w:r w:rsidR="0081767A">
              <w:rPr>
                <w:webHidden/>
              </w:rPr>
              <w:tab/>
            </w:r>
            <w:r w:rsidR="0081767A">
              <w:rPr>
                <w:webHidden/>
              </w:rPr>
              <w:fldChar w:fldCharType="begin"/>
            </w:r>
            <w:r w:rsidR="0081767A">
              <w:rPr>
                <w:webHidden/>
              </w:rPr>
              <w:instrText xml:space="preserve"> PAGEREF _Toc154267993 \h </w:instrText>
            </w:r>
            <w:r w:rsidR="0081767A">
              <w:rPr>
                <w:webHidden/>
              </w:rPr>
            </w:r>
            <w:r w:rsidR="0081767A">
              <w:rPr>
                <w:webHidden/>
              </w:rPr>
              <w:fldChar w:fldCharType="separate"/>
            </w:r>
            <w:r w:rsidR="00601047">
              <w:rPr>
                <w:webHidden/>
              </w:rPr>
              <w:t>47</w:t>
            </w:r>
            <w:r w:rsidR="0081767A">
              <w:rPr>
                <w:webHidden/>
              </w:rPr>
              <w:fldChar w:fldCharType="end"/>
            </w:r>
          </w:hyperlink>
        </w:p>
        <w:p w14:paraId="1FDB510E" w14:textId="4B2CD135" w:rsidR="0081767A" w:rsidRDefault="00000000">
          <w:pPr>
            <w:pStyle w:val="Mucluc2"/>
            <w:tabs>
              <w:tab w:val="left" w:pos="880"/>
              <w:tab w:val="right" w:leader="dot" w:pos="9016"/>
            </w:tabs>
            <w:rPr>
              <w:rFonts w:eastAsiaTheme="minorEastAsia"/>
              <w:noProof/>
              <w:kern w:val="0"/>
              <w14:ligatures w14:val="none"/>
            </w:rPr>
          </w:pPr>
          <w:hyperlink w:anchor="_Toc154267994" w:history="1">
            <w:r w:rsidR="0081767A" w:rsidRPr="00616E84">
              <w:rPr>
                <w:rStyle w:val="Siuktni"/>
                <w:rFonts w:ascii="Times New Roman" w:hAnsi="Times New Roman" w:cs="Times New Roman"/>
                <w:b/>
                <w:bCs/>
                <w:noProof/>
              </w:rPr>
              <w:t>3.9.</w:t>
            </w:r>
            <w:r w:rsidR="0081767A">
              <w:rPr>
                <w:rFonts w:eastAsiaTheme="minorEastAsia"/>
                <w:noProof/>
                <w:kern w:val="0"/>
                <w14:ligatures w14:val="none"/>
              </w:rPr>
              <w:tab/>
            </w:r>
            <w:r w:rsidR="0081767A" w:rsidRPr="00616E84">
              <w:rPr>
                <w:rStyle w:val="Siuktni"/>
                <w:rFonts w:ascii="Times New Roman" w:hAnsi="Times New Roman" w:cs="Times New Roman"/>
                <w:b/>
                <w:bCs/>
                <w:noProof/>
              </w:rPr>
              <w:t>VẤN ĐỀ ĐẠO ĐỨC TRONG NGHIÊN CỨU</w:t>
            </w:r>
            <w:r w:rsidR="0081767A">
              <w:rPr>
                <w:noProof/>
                <w:webHidden/>
              </w:rPr>
              <w:tab/>
            </w:r>
            <w:r w:rsidR="0081767A">
              <w:rPr>
                <w:noProof/>
                <w:webHidden/>
              </w:rPr>
              <w:fldChar w:fldCharType="begin"/>
            </w:r>
            <w:r w:rsidR="0081767A">
              <w:rPr>
                <w:noProof/>
                <w:webHidden/>
              </w:rPr>
              <w:instrText xml:space="preserve"> PAGEREF _Toc154267994 \h </w:instrText>
            </w:r>
            <w:r w:rsidR="0081767A">
              <w:rPr>
                <w:noProof/>
                <w:webHidden/>
              </w:rPr>
            </w:r>
            <w:r w:rsidR="0081767A">
              <w:rPr>
                <w:noProof/>
                <w:webHidden/>
              </w:rPr>
              <w:fldChar w:fldCharType="separate"/>
            </w:r>
            <w:r w:rsidR="00601047">
              <w:rPr>
                <w:noProof/>
                <w:webHidden/>
              </w:rPr>
              <w:t>48</w:t>
            </w:r>
            <w:r w:rsidR="0081767A">
              <w:rPr>
                <w:noProof/>
                <w:webHidden/>
              </w:rPr>
              <w:fldChar w:fldCharType="end"/>
            </w:r>
          </w:hyperlink>
        </w:p>
        <w:p w14:paraId="3BC146E6" w14:textId="1617618B" w:rsidR="0081767A" w:rsidRDefault="00000000">
          <w:pPr>
            <w:pStyle w:val="Mucluc2"/>
            <w:tabs>
              <w:tab w:val="left" w:pos="1100"/>
              <w:tab w:val="right" w:leader="dot" w:pos="9016"/>
            </w:tabs>
            <w:rPr>
              <w:rFonts w:eastAsiaTheme="minorEastAsia"/>
              <w:noProof/>
              <w:kern w:val="0"/>
              <w14:ligatures w14:val="none"/>
            </w:rPr>
          </w:pPr>
          <w:hyperlink w:anchor="_Toc154267995" w:history="1">
            <w:r w:rsidR="0081767A" w:rsidRPr="00616E84">
              <w:rPr>
                <w:rStyle w:val="Siuktni"/>
                <w:rFonts w:ascii="Times New Roman" w:hAnsi="Times New Roman" w:cs="Times New Roman"/>
                <w:b/>
                <w:bCs/>
                <w:noProof/>
              </w:rPr>
              <w:t>3.10.</w:t>
            </w:r>
            <w:r w:rsidR="0081767A">
              <w:rPr>
                <w:rFonts w:eastAsiaTheme="minorEastAsia"/>
                <w:noProof/>
                <w:kern w:val="0"/>
                <w14:ligatures w14:val="none"/>
              </w:rPr>
              <w:tab/>
            </w:r>
            <w:r w:rsidR="0081767A" w:rsidRPr="00616E84">
              <w:rPr>
                <w:rStyle w:val="Siuktni"/>
                <w:rFonts w:ascii="Times New Roman" w:hAnsi="Times New Roman" w:cs="Times New Roman"/>
                <w:b/>
                <w:bCs/>
                <w:noProof/>
              </w:rPr>
              <w:t>HẠN CHẾ CỦA NGHIÊN CỨU, SAI SỐ VÀ BIỆN PHÁP KHẮC PHỤC SAI SỐ</w:t>
            </w:r>
            <w:r w:rsidR="0081767A">
              <w:rPr>
                <w:noProof/>
                <w:webHidden/>
              </w:rPr>
              <w:tab/>
            </w:r>
            <w:r w:rsidR="0081767A">
              <w:rPr>
                <w:noProof/>
                <w:webHidden/>
              </w:rPr>
              <w:fldChar w:fldCharType="begin"/>
            </w:r>
            <w:r w:rsidR="0081767A">
              <w:rPr>
                <w:noProof/>
                <w:webHidden/>
              </w:rPr>
              <w:instrText xml:space="preserve"> PAGEREF _Toc154267995 \h </w:instrText>
            </w:r>
            <w:r w:rsidR="0081767A">
              <w:rPr>
                <w:noProof/>
                <w:webHidden/>
              </w:rPr>
            </w:r>
            <w:r w:rsidR="0081767A">
              <w:rPr>
                <w:noProof/>
                <w:webHidden/>
              </w:rPr>
              <w:fldChar w:fldCharType="separate"/>
            </w:r>
            <w:r w:rsidR="00601047">
              <w:rPr>
                <w:noProof/>
                <w:webHidden/>
              </w:rPr>
              <w:t>49</w:t>
            </w:r>
            <w:r w:rsidR="0081767A">
              <w:rPr>
                <w:noProof/>
                <w:webHidden/>
              </w:rPr>
              <w:fldChar w:fldCharType="end"/>
            </w:r>
          </w:hyperlink>
        </w:p>
        <w:p w14:paraId="00C9C3F8" w14:textId="6E6D2792" w:rsidR="0081767A" w:rsidRDefault="00000000">
          <w:pPr>
            <w:pStyle w:val="Mucluc3"/>
            <w:rPr>
              <w:rFonts w:asciiTheme="minorHAnsi" w:eastAsiaTheme="minorEastAsia" w:hAnsiTheme="minorHAnsi" w:cstheme="minorBidi"/>
              <w:b w:val="0"/>
              <w:bCs w:val="0"/>
              <w:kern w:val="0"/>
              <w14:ligatures w14:val="none"/>
            </w:rPr>
          </w:pPr>
          <w:hyperlink w:anchor="_Toc154267996" w:history="1">
            <w:r w:rsidR="0081767A" w:rsidRPr="00616E84">
              <w:rPr>
                <w:rStyle w:val="Siuktni"/>
                <w:i/>
                <w:iCs/>
              </w:rPr>
              <w:t>3.10.1.</w:t>
            </w:r>
            <w:r w:rsidR="0081767A">
              <w:rPr>
                <w:rFonts w:asciiTheme="minorHAnsi" w:eastAsiaTheme="minorEastAsia" w:hAnsiTheme="minorHAnsi" w:cstheme="minorBidi"/>
                <w:b w:val="0"/>
                <w:bCs w:val="0"/>
                <w:kern w:val="0"/>
                <w14:ligatures w14:val="none"/>
              </w:rPr>
              <w:tab/>
            </w:r>
            <w:r w:rsidR="0081767A" w:rsidRPr="00616E84">
              <w:rPr>
                <w:rStyle w:val="Siuktni"/>
                <w:i/>
              </w:rPr>
              <w:t>Hạn chế của nghiên cứu</w:t>
            </w:r>
            <w:r w:rsidR="0081767A">
              <w:rPr>
                <w:webHidden/>
              </w:rPr>
              <w:tab/>
            </w:r>
            <w:r w:rsidR="0081767A">
              <w:rPr>
                <w:webHidden/>
              </w:rPr>
              <w:fldChar w:fldCharType="begin"/>
            </w:r>
            <w:r w:rsidR="0081767A">
              <w:rPr>
                <w:webHidden/>
              </w:rPr>
              <w:instrText xml:space="preserve"> PAGEREF _Toc154267996 \h </w:instrText>
            </w:r>
            <w:r w:rsidR="0081767A">
              <w:rPr>
                <w:webHidden/>
              </w:rPr>
            </w:r>
            <w:r w:rsidR="0081767A">
              <w:rPr>
                <w:webHidden/>
              </w:rPr>
              <w:fldChar w:fldCharType="separate"/>
            </w:r>
            <w:r w:rsidR="00601047">
              <w:rPr>
                <w:webHidden/>
              </w:rPr>
              <w:t>49</w:t>
            </w:r>
            <w:r w:rsidR="0081767A">
              <w:rPr>
                <w:webHidden/>
              </w:rPr>
              <w:fldChar w:fldCharType="end"/>
            </w:r>
          </w:hyperlink>
        </w:p>
        <w:p w14:paraId="576FAF79" w14:textId="02B8658A" w:rsidR="0081767A" w:rsidRDefault="00000000">
          <w:pPr>
            <w:pStyle w:val="Mucluc3"/>
            <w:rPr>
              <w:rFonts w:asciiTheme="minorHAnsi" w:eastAsiaTheme="minorEastAsia" w:hAnsiTheme="minorHAnsi" w:cstheme="minorBidi"/>
              <w:b w:val="0"/>
              <w:bCs w:val="0"/>
              <w:kern w:val="0"/>
              <w14:ligatures w14:val="none"/>
            </w:rPr>
          </w:pPr>
          <w:hyperlink w:anchor="_Toc154267997" w:history="1">
            <w:r w:rsidR="0081767A" w:rsidRPr="00616E84">
              <w:rPr>
                <w:rStyle w:val="Siuktni"/>
                <w:i/>
                <w:iCs/>
              </w:rPr>
              <w:t>3.10.2.</w:t>
            </w:r>
            <w:r w:rsidR="0081767A">
              <w:rPr>
                <w:rFonts w:asciiTheme="minorHAnsi" w:eastAsiaTheme="minorEastAsia" w:hAnsiTheme="minorHAnsi" w:cstheme="minorBidi"/>
                <w:b w:val="0"/>
                <w:bCs w:val="0"/>
                <w:kern w:val="0"/>
                <w14:ligatures w14:val="none"/>
              </w:rPr>
              <w:tab/>
            </w:r>
            <w:r w:rsidR="0081767A" w:rsidRPr="00616E84">
              <w:rPr>
                <w:rStyle w:val="Siuktni"/>
                <w:i/>
              </w:rPr>
              <w:t>Sai số</w:t>
            </w:r>
            <w:r w:rsidR="0081767A">
              <w:rPr>
                <w:webHidden/>
              </w:rPr>
              <w:tab/>
            </w:r>
            <w:r w:rsidR="0081767A">
              <w:rPr>
                <w:webHidden/>
              </w:rPr>
              <w:fldChar w:fldCharType="begin"/>
            </w:r>
            <w:r w:rsidR="0081767A">
              <w:rPr>
                <w:webHidden/>
              </w:rPr>
              <w:instrText xml:space="preserve"> PAGEREF _Toc154267997 \h </w:instrText>
            </w:r>
            <w:r w:rsidR="0081767A">
              <w:rPr>
                <w:webHidden/>
              </w:rPr>
            </w:r>
            <w:r w:rsidR="0081767A">
              <w:rPr>
                <w:webHidden/>
              </w:rPr>
              <w:fldChar w:fldCharType="separate"/>
            </w:r>
            <w:r w:rsidR="00601047">
              <w:rPr>
                <w:webHidden/>
              </w:rPr>
              <w:t>49</w:t>
            </w:r>
            <w:r w:rsidR="0081767A">
              <w:rPr>
                <w:webHidden/>
              </w:rPr>
              <w:fldChar w:fldCharType="end"/>
            </w:r>
          </w:hyperlink>
        </w:p>
        <w:p w14:paraId="72AB9F81" w14:textId="09AF8B9C" w:rsidR="0081767A" w:rsidRDefault="00000000">
          <w:pPr>
            <w:pStyle w:val="Mucluc3"/>
            <w:rPr>
              <w:rFonts w:asciiTheme="minorHAnsi" w:eastAsiaTheme="minorEastAsia" w:hAnsiTheme="minorHAnsi" w:cstheme="minorBidi"/>
              <w:b w:val="0"/>
              <w:bCs w:val="0"/>
              <w:kern w:val="0"/>
              <w14:ligatures w14:val="none"/>
            </w:rPr>
          </w:pPr>
          <w:hyperlink w:anchor="_Toc154267998" w:history="1">
            <w:r w:rsidR="0081767A" w:rsidRPr="00616E84">
              <w:rPr>
                <w:rStyle w:val="Siuktni"/>
                <w:i/>
                <w:iCs/>
              </w:rPr>
              <w:t>3.10.3.</w:t>
            </w:r>
            <w:r w:rsidR="0081767A">
              <w:rPr>
                <w:rFonts w:asciiTheme="minorHAnsi" w:eastAsiaTheme="minorEastAsia" w:hAnsiTheme="minorHAnsi" w:cstheme="minorBidi"/>
                <w:b w:val="0"/>
                <w:bCs w:val="0"/>
                <w:kern w:val="0"/>
                <w14:ligatures w14:val="none"/>
              </w:rPr>
              <w:tab/>
            </w:r>
            <w:r w:rsidR="0081767A" w:rsidRPr="00616E84">
              <w:rPr>
                <w:rStyle w:val="Siuktni"/>
                <w:i/>
              </w:rPr>
              <w:t>Biện pháp hạn chế sai số</w:t>
            </w:r>
            <w:r w:rsidR="0081767A">
              <w:rPr>
                <w:webHidden/>
              </w:rPr>
              <w:tab/>
            </w:r>
            <w:r w:rsidR="0081767A">
              <w:rPr>
                <w:webHidden/>
              </w:rPr>
              <w:fldChar w:fldCharType="begin"/>
            </w:r>
            <w:r w:rsidR="0081767A">
              <w:rPr>
                <w:webHidden/>
              </w:rPr>
              <w:instrText xml:space="preserve"> PAGEREF _Toc154267998 \h </w:instrText>
            </w:r>
            <w:r w:rsidR="0081767A">
              <w:rPr>
                <w:webHidden/>
              </w:rPr>
            </w:r>
            <w:r w:rsidR="0081767A">
              <w:rPr>
                <w:webHidden/>
              </w:rPr>
              <w:fldChar w:fldCharType="separate"/>
            </w:r>
            <w:r w:rsidR="00601047">
              <w:rPr>
                <w:webHidden/>
              </w:rPr>
              <w:t>49</w:t>
            </w:r>
            <w:r w:rsidR="0081767A">
              <w:rPr>
                <w:webHidden/>
              </w:rPr>
              <w:fldChar w:fldCharType="end"/>
            </w:r>
          </w:hyperlink>
        </w:p>
        <w:p w14:paraId="3D130868" w14:textId="3D1FD8E4" w:rsidR="0081767A" w:rsidRDefault="00000000">
          <w:pPr>
            <w:pStyle w:val="Mucluc2"/>
            <w:tabs>
              <w:tab w:val="left" w:pos="880"/>
              <w:tab w:val="right" w:leader="dot" w:pos="9016"/>
            </w:tabs>
            <w:rPr>
              <w:rFonts w:eastAsiaTheme="minorEastAsia"/>
              <w:noProof/>
              <w:kern w:val="0"/>
              <w14:ligatures w14:val="none"/>
            </w:rPr>
          </w:pPr>
          <w:hyperlink w:anchor="_Toc154267999" w:history="1">
            <w:r w:rsidR="0081767A" w:rsidRPr="00616E84">
              <w:rPr>
                <w:rStyle w:val="Siuktni"/>
                <w:rFonts w:ascii="Times New Roman" w:hAnsi="Times New Roman" w:cs="Times New Roman"/>
                <w:b/>
                <w:bCs/>
                <w:noProof/>
              </w:rPr>
              <w:t>3.11.</w:t>
            </w:r>
            <w:r w:rsidR="0081767A">
              <w:rPr>
                <w:rFonts w:eastAsiaTheme="minorEastAsia"/>
                <w:noProof/>
                <w:kern w:val="0"/>
                <w14:ligatures w14:val="none"/>
              </w:rPr>
              <w:tab/>
            </w:r>
            <w:r w:rsidR="0081767A" w:rsidRPr="00616E84">
              <w:rPr>
                <w:rStyle w:val="Siuktni"/>
                <w:rFonts w:ascii="Times New Roman" w:hAnsi="Times New Roman" w:cs="Times New Roman"/>
                <w:b/>
                <w:bCs/>
                <w:noProof/>
              </w:rPr>
              <w:t>TÍNH KHẢ THI CỦA ĐỀ TÀI NGHIÊN CỨU</w:t>
            </w:r>
            <w:r w:rsidR="0081767A">
              <w:rPr>
                <w:noProof/>
                <w:webHidden/>
              </w:rPr>
              <w:tab/>
            </w:r>
            <w:r w:rsidR="0081767A">
              <w:rPr>
                <w:noProof/>
                <w:webHidden/>
              </w:rPr>
              <w:fldChar w:fldCharType="begin"/>
            </w:r>
            <w:r w:rsidR="0081767A">
              <w:rPr>
                <w:noProof/>
                <w:webHidden/>
              </w:rPr>
              <w:instrText xml:space="preserve"> PAGEREF _Toc154267999 \h </w:instrText>
            </w:r>
            <w:r w:rsidR="0081767A">
              <w:rPr>
                <w:noProof/>
                <w:webHidden/>
              </w:rPr>
            </w:r>
            <w:r w:rsidR="0081767A">
              <w:rPr>
                <w:noProof/>
                <w:webHidden/>
              </w:rPr>
              <w:fldChar w:fldCharType="separate"/>
            </w:r>
            <w:r w:rsidR="00601047">
              <w:rPr>
                <w:noProof/>
                <w:webHidden/>
              </w:rPr>
              <w:t>50</w:t>
            </w:r>
            <w:r w:rsidR="0081767A">
              <w:rPr>
                <w:noProof/>
                <w:webHidden/>
              </w:rPr>
              <w:fldChar w:fldCharType="end"/>
            </w:r>
          </w:hyperlink>
        </w:p>
        <w:p w14:paraId="1E365107" w14:textId="1AB966EC" w:rsidR="0081767A" w:rsidRDefault="00000000">
          <w:pPr>
            <w:pStyle w:val="Mucluc3"/>
            <w:rPr>
              <w:rFonts w:asciiTheme="minorHAnsi" w:eastAsiaTheme="minorEastAsia" w:hAnsiTheme="minorHAnsi" w:cstheme="minorBidi"/>
              <w:b w:val="0"/>
              <w:bCs w:val="0"/>
              <w:kern w:val="0"/>
              <w14:ligatures w14:val="none"/>
            </w:rPr>
          </w:pPr>
          <w:hyperlink w:anchor="_Toc154268000" w:history="1">
            <w:r w:rsidR="0081767A" w:rsidRPr="00616E84">
              <w:rPr>
                <w:rStyle w:val="Siuktni"/>
                <w:i/>
                <w:iCs/>
              </w:rPr>
              <w:t>3.11.1.</w:t>
            </w:r>
            <w:r w:rsidR="0081767A">
              <w:rPr>
                <w:rFonts w:asciiTheme="minorHAnsi" w:eastAsiaTheme="minorEastAsia" w:hAnsiTheme="minorHAnsi" w:cstheme="minorBidi"/>
                <w:b w:val="0"/>
                <w:bCs w:val="0"/>
                <w:kern w:val="0"/>
                <w14:ligatures w14:val="none"/>
              </w:rPr>
              <w:tab/>
            </w:r>
            <w:r w:rsidR="0081767A" w:rsidRPr="00616E84">
              <w:rPr>
                <w:rStyle w:val="Siuktni"/>
                <w:i/>
                <w:iCs/>
              </w:rPr>
              <w:t>Kế hoạch về phương tiên và trang thiết bị</w:t>
            </w:r>
            <w:r w:rsidR="0081767A">
              <w:rPr>
                <w:webHidden/>
              </w:rPr>
              <w:tab/>
            </w:r>
            <w:r w:rsidR="0081767A">
              <w:rPr>
                <w:webHidden/>
              </w:rPr>
              <w:fldChar w:fldCharType="begin"/>
            </w:r>
            <w:r w:rsidR="0081767A">
              <w:rPr>
                <w:webHidden/>
              </w:rPr>
              <w:instrText xml:space="preserve"> PAGEREF _Toc154268000 \h </w:instrText>
            </w:r>
            <w:r w:rsidR="0081767A">
              <w:rPr>
                <w:webHidden/>
              </w:rPr>
            </w:r>
            <w:r w:rsidR="0081767A">
              <w:rPr>
                <w:webHidden/>
              </w:rPr>
              <w:fldChar w:fldCharType="separate"/>
            </w:r>
            <w:r w:rsidR="00601047">
              <w:rPr>
                <w:webHidden/>
              </w:rPr>
              <w:t>50</w:t>
            </w:r>
            <w:r w:rsidR="0081767A">
              <w:rPr>
                <w:webHidden/>
              </w:rPr>
              <w:fldChar w:fldCharType="end"/>
            </w:r>
          </w:hyperlink>
        </w:p>
        <w:p w14:paraId="24CF4BD1" w14:textId="14CAA277" w:rsidR="0081767A" w:rsidRDefault="00000000">
          <w:pPr>
            <w:pStyle w:val="Mucluc3"/>
            <w:rPr>
              <w:rFonts w:asciiTheme="minorHAnsi" w:eastAsiaTheme="minorEastAsia" w:hAnsiTheme="minorHAnsi" w:cstheme="minorBidi"/>
              <w:b w:val="0"/>
              <w:bCs w:val="0"/>
              <w:kern w:val="0"/>
              <w14:ligatures w14:val="none"/>
            </w:rPr>
          </w:pPr>
          <w:hyperlink w:anchor="_Toc154268001" w:history="1">
            <w:r w:rsidR="0081767A" w:rsidRPr="00616E84">
              <w:rPr>
                <w:rStyle w:val="Siuktni"/>
                <w:i/>
                <w:iCs/>
              </w:rPr>
              <w:t>3.11.2.</w:t>
            </w:r>
            <w:r w:rsidR="0081767A">
              <w:rPr>
                <w:rFonts w:asciiTheme="minorHAnsi" w:eastAsiaTheme="minorEastAsia" w:hAnsiTheme="minorHAnsi" w:cstheme="minorBidi"/>
                <w:b w:val="0"/>
                <w:bCs w:val="0"/>
                <w:kern w:val="0"/>
                <w14:ligatures w14:val="none"/>
              </w:rPr>
              <w:tab/>
            </w:r>
            <w:r w:rsidR="0081767A" w:rsidRPr="00616E84">
              <w:rPr>
                <w:rStyle w:val="Siuktni"/>
                <w:i/>
                <w:iCs/>
              </w:rPr>
              <w:t>Kế hoạch về tài chính</w:t>
            </w:r>
            <w:r w:rsidR="0081767A">
              <w:rPr>
                <w:webHidden/>
              </w:rPr>
              <w:tab/>
            </w:r>
            <w:r w:rsidR="0081767A">
              <w:rPr>
                <w:webHidden/>
              </w:rPr>
              <w:fldChar w:fldCharType="begin"/>
            </w:r>
            <w:r w:rsidR="0081767A">
              <w:rPr>
                <w:webHidden/>
              </w:rPr>
              <w:instrText xml:space="preserve"> PAGEREF _Toc154268001 \h </w:instrText>
            </w:r>
            <w:r w:rsidR="0081767A">
              <w:rPr>
                <w:webHidden/>
              </w:rPr>
            </w:r>
            <w:r w:rsidR="0081767A">
              <w:rPr>
                <w:webHidden/>
              </w:rPr>
              <w:fldChar w:fldCharType="separate"/>
            </w:r>
            <w:r w:rsidR="00601047">
              <w:rPr>
                <w:webHidden/>
              </w:rPr>
              <w:t>50</w:t>
            </w:r>
            <w:r w:rsidR="0081767A">
              <w:rPr>
                <w:webHidden/>
              </w:rPr>
              <w:fldChar w:fldCharType="end"/>
            </w:r>
          </w:hyperlink>
        </w:p>
        <w:p w14:paraId="46946367" w14:textId="3F9C5556" w:rsidR="00971939" w:rsidRPr="006C0DD3" w:rsidRDefault="00971939">
          <w:pPr>
            <w:rPr>
              <w:rFonts w:ascii="Times New Roman" w:hAnsi="Times New Roman" w:cs="Times New Roman"/>
              <w:sz w:val="26"/>
              <w:szCs w:val="26"/>
            </w:rPr>
          </w:pPr>
          <w:r w:rsidRPr="006C0DD3">
            <w:rPr>
              <w:rFonts w:ascii="Times New Roman" w:hAnsi="Times New Roman" w:cs="Times New Roman"/>
              <w:b/>
              <w:bCs/>
              <w:noProof/>
              <w:sz w:val="26"/>
              <w:szCs w:val="26"/>
            </w:rPr>
            <w:fldChar w:fldCharType="end"/>
          </w:r>
        </w:p>
      </w:sdtContent>
    </w:sdt>
    <w:p w14:paraId="58081DD4" w14:textId="3CC75BF7" w:rsidR="00971939" w:rsidRDefault="00971939" w:rsidP="000B28E5">
      <w:pPr>
        <w:spacing w:line="360" w:lineRule="auto"/>
        <w:jc w:val="both"/>
        <w:rPr>
          <w:rFonts w:ascii="Times New Roman" w:hAnsi="Times New Roman" w:cs="Times New Roman"/>
          <w:sz w:val="26"/>
          <w:szCs w:val="26"/>
        </w:rPr>
      </w:pPr>
    </w:p>
    <w:p w14:paraId="73987E55" w14:textId="77777777" w:rsidR="004841AF" w:rsidRDefault="004841AF">
      <w:pPr>
        <w:rPr>
          <w:rFonts w:ascii="Times New Roman" w:hAnsi="Times New Roman" w:cs="Times New Roman"/>
          <w:b/>
          <w:bCs/>
          <w:sz w:val="26"/>
          <w:szCs w:val="26"/>
        </w:rPr>
      </w:pPr>
      <w:r>
        <w:rPr>
          <w:rFonts w:ascii="Times New Roman" w:hAnsi="Times New Roman" w:cs="Times New Roman"/>
          <w:b/>
          <w:bCs/>
          <w:sz w:val="26"/>
          <w:szCs w:val="26"/>
        </w:rPr>
        <w:br w:type="page"/>
      </w:r>
    </w:p>
    <w:p w14:paraId="471FD711" w14:textId="2CFCA6D2" w:rsidR="00601047" w:rsidRPr="00483BF6" w:rsidRDefault="00483BF6" w:rsidP="00483BF6">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TỪ VIẾT TẮT</w:t>
      </w:r>
    </w:p>
    <w:tbl>
      <w:tblPr>
        <w:tblStyle w:val="LiBang"/>
        <w:tblW w:w="0" w:type="auto"/>
        <w:tblLook w:val="04A0" w:firstRow="1" w:lastRow="0" w:firstColumn="1" w:lastColumn="0" w:noHBand="0" w:noVBand="1"/>
      </w:tblPr>
      <w:tblGrid>
        <w:gridCol w:w="4508"/>
        <w:gridCol w:w="4508"/>
      </w:tblGrid>
      <w:tr w:rsidR="00483BF6" w14:paraId="44A4F6A2" w14:textId="77777777" w:rsidTr="00483BF6">
        <w:tc>
          <w:tcPr>
            <w:tcW w:w="4508" w:type="dxa"/>
          </w:tcPr>
          <w:p w14:paraId="4CECDEC9" w14:textId="6471714C"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NCKH</w:t>
            </w:r>
          </w:p>
        </w:tc>
        <w:tc>
          <w:tcPr>
            <w:tcW w:w="4508" w:type="dxa"/>
          </w:tcPr>
          <w:p w14:paraId="362BAD52" w14:textId="274B35D4"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Nghiên cứu khoa học</w:t>
            </w:r>
          </w:p>
        </w:tc>
      </w:tr>
      <w:tr w:rsidR="00483BF6" w14:paraId="30F2A528" w14:textId="77777777" w:rsidTr="00483BF6">
        <w:tc>
          <w:tcPr>
            <w:tcW w:w="4508" w:type="dxa"/>
          </w:tcPr>
          <w:p w14:paraId="69F7EB22" w14:textId="22D38135"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D</w:t>
            </w:r>
          </w:p>
        </w:tc>
        <w:tc>
          <w:tcPr>
            <w:tcW w:w="4508" w:type="dxa"/>
          </w:tcPr>
          <w:p w14:paraId="67047468" w14:textId="5147A119"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iều dưỡng</w:t>
            </w:r>
          </w:p>
        </w:tc>
      </w:tr>
      <w:tr w:rsidR="00483BF6" w14:paraId="4E733924" w14:textId="77777777" w:rsidTr="00483BF6">
        <w:tc>
          <w:tcPr>
            <w:tcW w:w="4508" w:type="dxa"/>
          </w:tcPr>
          <w:p w14:paraId="7719BCD0" w14:textId="1F997248"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WHO</w:t>
            </w:r>
          </w:p>
        </w:tc>
        <w:tc>
          <w:tcPr>
            <w:tcW w:w="4508" w:type="dxa"/>
          </w:tcPr>
          <w:p w14:paraId="316D7020" w14:textId="259DC355"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ổ chức y tế thế giới</w:t>
            </w:r>
          </w:p>
        </w:tc>
      </w:tr>
      <w:tr w:rsidR="00483BF6" w14:paraId="7650C3CB" w14:textId="77777777" w:rsidTr="00483BF6">
        <w:tc>
          <w:tcPr>
            <w:tcW w:w="4508" w:type="dxa"/>
          </w:tcPr>
          <w:p w14:paraId="2CFABDA4" w14:textId="15EF60FD" w:rsidR="00483BF6"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SGDĐH</w:t>
            </w:r>
          </w:p>
        </w:tc>
        <w:tc>
          <w:tcPr>
            <w:tcW w:w="4508" w:type="dxa"/>
          </w:tcPr>
          <w:p w14:paraId="2A4A0FE6" w14:textId="36177A11"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Cơ sở giáo dục Đại học</w:t>
            </w:r>
          </w:p>
        </w:tc>
      </w:tr>
      <w:tr w:rsidR="00483BF6" w14:paraId="1D399D1D" w14:textId="77777777" w:rsidTr="00483BF6">
        <w:tc>
          <w:tcPr>
            <w:tcW w:w="4508" w:type="dxa"/>
          </w:tcPr>
          <w:p w14:paraId="5544A718" w14:textId="464D256C" w:rsidR="00483BF6" w:rsidRPr="006C0DD3"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HYK</w:t>
            </w:r>
          </w:p>
        </w:tc>
        <w:tc>
          <w:tcPr>
            <w:tcW w:w="4508" w:type="dxa"/>
          </w:tcPr>
          <w:p w14:paraId="45CB243A" w14:textId="65E9F49B"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ại học Y khoa</w:t>
            </w:r>
          </w:p>
        </w:tc>
      </w:tr>
      <w:tr w:rsidR="00483BF6" w14:paraId="38D5AD6F" w14:textId="77777777" w:rsidTr="00483BF6">
        <w:tc>
          <w:tcPr>
            <w:tcW w:w="4508" w:type="dxa"/>
          </w:tcPr>
          <w:p w14:paraId="102EA34A" w14:textId="786B4A25" w:rsidR="00483BF6" w:rsidRPr="006C0DD3"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SVĐD</w:t>
            </w:r>
          </w:p>
        </w:tc>
        <w:tc>
          <w:tcPr>
            <w:tcW w:w="4508" w:type="dxa"/>
          </w:tcPr>
          <w:p w14:paraId="683AF4FE" w14:textId="5A5F4064"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Sinh viên điều dưỡng</w:t>
            </w:r>
          </w:p>
        </w:tc>
      </w:tr>
      <w:tr w:rsidR="00483BF6" w14:paraId="1C4F1F50" w14:textId="77777777" w:rsidTr="00483BF6">
        <w:tc>
          <w:tcPr>
            <w:tcW w:w="4508" w:type="dxa"/>
          </w:tcPr>
          <w:p w14:paraId="737B03E0" w14:textId="61DCEB12" w:rsidR="00483BF6" w:rsidRPr="006C0DD3"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SV</w:t>
            </w:r>
          </w:p>
        </w:tc>
        <w:tc>
          <w:tcPr>
            <w:tcW w:w="4508" w:type="dxa"/>
          </w:tcPr>
          <w:p w14:paraId="51509ACA" w14:textId="1883C3C7"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Sinh viên</w:t>
            </w:r>
          </w:p>
        </w:tc>
      </w:tr>
      <w:tr w:rsidR="00483BF6" w14:paraId="36695B6A" w14:textId="77777777" w:rsidTr="00483BF6">
        <w:tc>
          <w:tcPr>
            <w:tcW w:w="4508" w:type="dxa"/>
          </w:tcPr>
          <w:p w14:paraId="0DB2FA58" w14:textId="02E4B6AC" w:rsidR="00483BF6"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NĐD</w:t>
            </w:r>
          </w:p>
        </w:tc>
        <w:tc>
          <w:tcPr>
            <w:tcW w:w="4508" w:type="dxa"/>
          </w:tcPr>
          <w:p w14:paraId="263ABCCA" w14:textId="310932A8"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Cử nhân điều dưỡng</w:t>
            </w:r>
          </w:p>
        </w:tc>
      </w:tr>
      <w:tr w:rsidR="00483BF6" w14:paraId="540F1D81" w14:textId="77777777" w:rsidTr="00483BF6">
        <w:tc>
          <w:tcPr>
            <w:tcW w:w="4508" w:type="dxa"/>
          </w:tcPr>
          <w:p w14:paraId="0BAF2999" w14:textId="62EBB9B9" w:rsidR="00483BF6" w:rsidRPr="006C0DD3" w:rsidRDefault="00483BF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LB</w:t>
            </w:r>
          </w:p>
        </w:tc>
        <w:tc>
          <w:tcPr>
            <w:tcW w:w="4508" w:type="dxa"/>
          </w:tcPr>
          <w:p w14:paraId="59DB7B1E" w14:textId="6BA27788" w:rsidR="00483BF6" w:rsidRDefault="00483BF6"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Câu lạc bộ</w:t>
            </w:r>
          </w:p>
        </w:tc>
      </w:tr>
      <w:tr w:rsidR="00483BF6" w14:paraId="69DA0841" w14:textId="77777777" w:rsidTr="00483BF6">
        <w:tc>
          <w:tcPr>
            <w:tcW w:w="4508" w:type="dxa"/>
          </w:tcPr>
          <w:p w14:paraId="2E2D2FF1" w14:textId="725070F1" w:rsidR="00483BF6" w:rsidRPr="006C0DD3" w:rsidRDefault="00152F01"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LTN</w:t>
            </w:r>
          </w:p>
        </w:tc>
        <w:tc>
          <w:tcPr>
            <w:tcW w:w="4508" w:type="dxa"/>
          </w:tcPr>
          <w:p w14:paraId="1694E9CD" w14:textId="6497C871" w:rsidR="00483BF6" w:rsidRDefault="00152F01"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Khóa luận tốt nghiệp</w:t>
            </w:r>
          </w:p>
        </w:tc>
      </w:tr>
      <w:tr w:rsidR="00152F01" w14:paraId="105119AA" w14:textId="77777777" w:rsidTr="00483BF6">
        <w:tc>
          <w:tcPr>
            <w:tcW w:w="4508" w:type="dxa"/>
          </w:tcPr>
          <w:p w14:paraId="74BD27D6" w14:textId="12524ADA" w:rsidR="00152F01" w:rsidRPr="006C0DD3" w:rsidRDefault="00152F01"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D – KTYH</w:t>
            </w:r>
          </w:p>
        </w:tc>
        <w:tc>
          <w:tcPr>
            <w:tcW w:w="4508" w:type="dxa"/>
          </w:tcPr>
          <w:p w14:paraId="17AE2F16" w14:textId="4337A6B5" w:rsidR="00152F01" w:rsidRDefault="00152F01"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Điều dưỡng – Kỹ thuật Y học</w:t>
            </w:r>
          </w:p>
        </w:tc>
      </w:tr>
      <w:tr w:rsidR="00152F01" w14:paraId="11EA6C85" w14:textId="77777777" w:rsidTr="00483BF6">
        <w:tc>
          <w:tcPr>
            <w:tcW w:w="4508" w:type="dxa"/>
          </w:tcPr>
          <w:p w14:paraId="7EA96804" w14:textId="6951F0BF" w:rsidR="00152F01" w:rsidRPr="006C0DD3" w:rsidRDefault="00152F01"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CH</w:t>
            </w:r>
          </w:p>
        </w:tc>
        <w:tc>
          <w:tcPr>
            <w:tcW w:w="4508" w:type="dxa"/>
          </w:tcPr>
          <w:p w14:paraId="44086A7F" w14:textId="743E5DF5" w:rsidR="00152F01" w:rsidRDefault="00152F01"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Bộ câu hỏi</w:t>
            </w:r>
          </w:p>
        </w:tc>
      </w:tr>
    </w:tbl>
    <w:p w14:paraId="1DC75203" w14:textId="77777777" w:rsidR="0028026B" w:rsidRPr="006C0DD3" w:rsidRDefault="0028026B">
      <w:pPr>
        <w:rPr>
          <w:rFonts w:ascii="Times New Roman" w:eastAsiaTheme="majorEastAsia" w:hAnsi="Times New Roman" w:cs="Times New Roman"/>
          <w:b/>
          <w:bCs/>
          <w:sz w:val="26"/>
          <w:szCs w:val="26"/>
        </w:rPr>
      </w:pPr>
      <w:r w:rsidRPr="006C0DD3">
        <w:rPr>
          <w:rFonts w:ascii="Times New Roman" w:hAnsi="Times New Roman" w:cs="Times New Roman"/>
          <w:b/>
          <w:bCs/>
          <w:sz w:val="26"/>
          <w:szCs w:val="26"/>
        </w:rPr>
        <w:br w:type="page"/>
      </w:r>
    </w:p>
    <w:p w14:paraId="4BC2F5FB" w14:textId="57AD3DFD" w:rsidR="000D4456" w:rsidRPr="006C0DD3" w:rsidRDefault="00345405" w:rsidP="00E039A1">
      <w:pPr>
        <w:pStyle w:val="u1"/>
        <w:jc w:val="center"/>
        <w:rPr>
          <w:rFonts w:ascii="Times New Roman" w:hAnsi="Times New Roman" w:cs="Times New Roman"/>
          <w:b/>
          <w:bCs/>
          <w:color w:val="auto"/>
          <w:sz w:val="26"/>
          <w:szCs w:val="26"/>
        </w:rPr>
      </w:pPr>
      <w:bookmarkStart w:id="2" w:name="_Toc154267954"/>
      <w:r w:rsidRPr="006C0DD3">
        <w:rPr>
          <w:rFonts w:ascii="Times New Roman" w:hAnsi="Times New Roman" w:cs="Times New Roman"/>
          <w:b/>
          <w:bCs/>
          <w:color w:val="auto"/>
          <w:sz w:val="26"/>
          <w:szCs w:val="26"/>
        </w:rPr>
        <w:lastRenderedPageBreak/>
        <w:t xml:space="preserve">CHƯƠNG I: </w:t>
      </w:r>
      <w:r w:rsidR="001E7AFF" w:rsidRPr="006C0DD3">
        <w:rPr>
          <w:rFonts w:ascii="Times New Roman" w:hAnsi="Times New Roman" w:cs="Times New Roman"/>
          <w:b/>
          <w:bCs/>
          <w:color w:val="auto"/>
          <w:sz w:val="26"/>
          <w:szCs w:val="26"/>
        </w:rPr>
        <w:t>GIỚI THIỆU</w:t>
      </w:r>
      <w:bookmarkEnd w:id="2"/>
    </w:p>
    <w:p w14:paraId="280E0775" w14:textId="485EBBBD" w:rsidR="0063479B" w:rsidRPr="004841AF" w:rsidRDefault="00345405" w:rsidP="004841AF">
      <w:pPr>
        <w:pStyle w:val="oancuaDanhsach"/>
        <w:numPr>
          <w:ilvl w:val="1"/>
          <w:numId w:val="4"/>
        </w:numPr>
        <w:spacing w:before="240" w:after="0" w:line="360" w:lineRule="auto"/>
        <w:jc w:val="both"/>
        <w:outlineLvl w:val="1"/>
        <w:rPr>
          <w:rFonts w:ascii="Times New Roman" w:hAnsi="Times New Roman" w:cs="Times New Roman"/>
          <w:sz w:val="26"/>
          <w:szCs w:val="26"/>
        </w:rPr>
      </w:pPr>
      <w:bookmarkStart w:id="3" w:name="_Toc154267955"/>
      <w:r w:rsidRPr="004841AF">
        <w:rPr>
          <w:rFonts w:ascii="Times New Roman" w:hAnsi="Times New Roman" w:cs="Times New Roman"/>
          <w:sz w:val="26"/>
          <w:szCs w:val="26"/>
        </w:rPr>
        <w:t>ĐẶT VẤN ĐỀ</w:t>
      </w:r>
      <w:bookmarkEnd w:id="3"/>
    </w:p>
    <w:p w14:paraId="26B88C14" w14:textId="399851C5" w:rsidR="003B4078" w:rsidRPr="006C0DD3" w:rsidRDefault="00C30C54" w:rsidP="0012554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hiên cứu khoa học (NCKH)</w:t>
      </w:r>
      <w:r w:rsidR="003B4078" w:rsidRPr="006C0DD3">
        <w:rPr>
          <w:rFonts w:ascii="Times New Roman" w:hAnsi="Times New Roman" w:cs="Times New Roman"/>
          <w:sz w:val="26"/>
          <w:szCs w:val="26"/>
        </w:rPr>
        <w:t xml:space="preserve"> là là hoạt động khám phá, phát hiện, </w:t>
      </w:r>
      <w:r w:rsidR="005F3444" w:rsidRPr="006C0DD3">
        <w:rPr>
          <w:rFonts w:ascii="Times New Roman" w:hAnsi="Times New Roman" w:cs="Times New Roman"/>
          <w:sz w:val="26"/>
          <w:szCs w:val="26"/>
        </w:rPr>
        <w:t>tìm hiểu bản chất, quy luật của sự vật, hiện tượng tự nhiên, xã hội và tư duy; sáng tạo giải pháp nhằm ứng dụng vào thực tiễn</w:t>
      </w:r>
      <w:r w:rsidR="003B4078" w:rsidRPr="006C0DD3">
        <w:rPr>
          <w:rFonts w:ascii="Times New Roman" w:hAnsi="Times New Roman" w:cs="Times New Roman"/>
          <w:sz w:val="26"/>
          <w:szCs w:val="26"/>
        </w:rPr>
        <w:t>.</w:t>
      </w:r>
      <w:r w:rsidR="003B4078" w:rsidRPr="006C0DD3">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6C0DD3">
        <w:rPr>
          <w:rFonts w:ascii="Times New Roman" w:hAnsi="Times New Roman" w:cs="Times New Roman"/>
          <w:sz w:val="26"/>
          <w:szCs w:val="26"/>
        </w:rPr>
        <w:instrText xml:space="preserve"> ADDIN EN.CITE </w:instrText>
      </w:r>
      <w:r w:rsidR="00A35F9E" w:rsidRPr="006C0DD3">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6C0DD3">
        <w:rPr>
          <w:rFonts w:ascii="Times New Roman" w:hAnsi="Times New Roman" w:cs="Times New Roman"/>
          <w:sz w:val="26"/>
          <w:szCs w:val="26"/>
        </w:rPr>
        <w:instrText xml:space="preserve"> ADDIN EN.CITE.DATA </w:instrText>
      </w:r>
      <w:r w:rsidR="00A35F9E" w:rsidRPr="006C0DD3">
        <w:rPr>
          <w:rFonts w:ascii="Times New Roman" w:hAnsi="Times New Roman" w:cs="Times New Roman"/>
          <w:sz w:val="26"/>
          <w:szCs w:val="26"/>
        </w:rPr>
      </w:r>
      <w:r w:rsidR="00A35F9E"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r>
      <w:r w:rsidR="003B4078" w:rsidRPr="006C0DD3">
        <w:rPr>
          <w:rFonts w:ascii="Times New Roman" w:hAnsi="Times New Roman" w:cs="Times New Roman"/>
          <w:sz w:val="26"/>
          <w:szCs w:val="26"/>
        </w:rPr>
        <w:fldChar w:fldCharType="separate"/>
      </w:r>
      <w:r w:rsidR="001F46ED" w:rsidRPr="006C0DD3">
        <w:rPr>
          <w:rFonts w:ascii="Times New Roman" w:hAnsi="Times New Roman" w:cs="Times New Roman"/>
          <w:noProof/>
          <w:sz w:val="26"/>
          <w:szCs w:val="26"/>
          <w:vertAlign w:val="superscript"/>
        </w:rPr>
        <w:t>1</w:t>
      </w:r>
      <w:r w:rsidR="003B4078"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t xml:space="preserve"> Nghiên cứu khoa học sức khỏe (HSR) là một phần thiết yếu trong việc cải thiện dịch vụ chăm sóc sức khỏe và </w:t>
      </w:r>
      <w:r w:rsidR="006C6644" w:rsidRPr="006C0DD3">
        <w:rPr>
          <w:rFonts w:ascii="Times New Roman" w:hAnsi="Times New Roman" w:cs="Times New Roman"/>
          <w:sz w:val="26"/>
          <w:szCs w:val="26"/>
        </w:rPr>
        <w:t xml:space="preserve">cũng </w:t>
      </w:r>
      <w:r w:rsidR="003B4078" w:rsidRPr="006C0DD3">
        <w:rPr>
          <w:rFonts w:ascii="Times New Roman" w:hAnsi="Times New Roman" w:cs="Times New Roman"/>
          <w:sz w:val="26"/>
          <w:szCs w:val="26"/>
        </w:rPr>
        <w:t>đóng một vai trò quan trọng trong lĩnh vực y học và thực hành lâm sàng, nhằm cung cấp dịch vụ chăm sóc</w:t>
      </w:r>
      <w:r w:rsidR="006C6644" w:rsidRPr="006C0DD3">
        <w:rPr>
          <w:rFonts w:ascii="Times New Roman" w:hAnsi="Times New Roman" w:cs="Times New Roman"/>
          <w:sz w:val="26"/>
          <w:szCs w:val="26"/>
        </w:rPr>
        <w:t xml:space="preserve"> sức khỏe</w:t>
      </w:r>
      <w:r w:rsidR="003B4078" w:rsidRPr="006C0DD3">
        <w:rPr>
          <w:rFonts w:ascii="Times New Roman" w:hAnsi="Times New Roman" w:cs="Times New Roman"/>
          <w:sz w:val="26"/>
          <w:szCs w:val="26"/>
        </w:rPr>
        <w:t xml:space="preserve"> toàn diện, tập trung vào khách hàng.</w:t>
      </w:r>
      <w:r w:rsidR="003B4078" w:rsidRPr="006C0DD3">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6C0DD3">
        <w:rPr>
          <w:rFonts w:ascii="Times New Roman" w:hAnsi="Times New Roman" w:cs="Times New Roman"/>
          <w:sz w:val="26"/>
          <w:szCs w:val="26"/>
        </w:rPr>
        <w:instrText xml:space="preserve"> ADDIN EN.CITE </w:instrText>
      </w:r>
      <w:r w:rsidR="001F46ED" w:rsidRPr="006C0DD3">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6C0DD3">
        <w:rPr>
          <w:rFonts w:ascii="Times New Roman" w:hAnsi="Times New Roman" w:cs="Times New Roman"/>
          <w:sz w:val="26"/>
          <w:szCs w:val="26"/>
        </w:rPr>
        <w:instrText xml:space="preserve"> ADDIN EN.CITE.DATA </w:instrText>
      </w:r>
      <w:r w:rsidR="001F46ED" w:rsidRPr="006C0DD3">
        <w:rPr>
          <w:rFonts w:ascii="Times New Roman" w:hAnsi="Times New Roman" w:cs="Times New Roman"/>
          <w:sz w:val="26"/>
          <w:szCs w:val="26"/>
        </w:rPr>
      </w:r>
      <w:r w:rsidR="001F46ED"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r>
      <w:r w:rsidR="003B4078" w:rsidRPr="006C0DD3">
        <w:rPr>
          <w:rFonts w:ascii="Times New Roman" w:hAnsi="Times New Roman" w:cs="Times New Roman"/>
          <w:sz w:val="26"/>
          <w:szCs w:val="26"/>
        </w:rPr>
        <w:fldChar w:fldCharType="separate"/>
      </w:r>
      <w:r w:rsidR="001F46ED" w:rsidRPr="006C0DD3">
        <w:rPr>
          <w:rFonts w:ascii="Times New Roman" w:hAnsi="Times New Roman" w:cs="Times New Roman"/>
          <w:noProof/>
          <w:sz w:val="26"/>
          <w:szCs w:val="26"/>
          <w:vertAlign w:val="superscript"/>
        </w:rPr>
        <w:t>2,3</w:t>
      </w:r>
      <w:r w:rsidR="003B4078"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t xml:space="preserve"> </w:t>
      </w:r>
    </w:p>
    <w:p w14:paraId="4CEF20B2" w14:textId="7F3F7EEF" w:rsidR="001F46ED" w:rsidRPr="006C0DD3" w:rsidRDefault="006C6644" w:rsidP="00E039A1">
      <w:pPr>
        <w:spacing w:line="360" w:lineRule="auto"/>
        <w:ind w:firstLine="720"/>
        <w:jc w:val="both"/>
        <w:rPr>
          <w:rFonts w:ascii="Times New Roman" w:hAnsi="Times New Roman" w:cs="Times New Roman"/>
          <w:sz w:val="26"/>
          <w:szCs w:val="26"/>
        </w:rPr>
      </w:pPr>
      <w:bookmarkStart w:id="4" w:name="_Hlk152529277"/>
      <w:r w:rsidRPr="006C0DD3">
        <w:rPr>
          <w:rFonts w:ascii="Times New Roman" w:hAnsi="Times New Roman" w:cs="Times New Roman"/>
          <w:sz w:val="26"/>
          <w:szCs w:val="26"/>
        </w:rPr>
        <w:t>N</w:t>
      </w:r>
      <w:r w:rsidR="001F46ED" w:rsidRPr="006C0DD3">
        <w:rPr>
          <w:rFonts w:ascii="Times New Roman" w:hAnsi="Times New Roman" w:cs="Times New Roman"/>
          <w:sz w:val="26"/>
          <w:szCs w:val="26"/>
        </w:rPr>
        <w:t xml:space="preserve">gày nay, </w:t>
      </w:r>
      <w:r w:rsidRPr="006C0DD3">
        <w:rPr>
          <w:rFonts w:ascii="Times New Roman" w:hAnsi="Times New Roman" w:cs="Times New Roman"/>
          <w:sz w:val="26"/>
          <w:szCs w:val="26"/>
        </w:rPr>
        <w:t>điều dưỡng</w:t>
      </w:r>
      <w:r w:rsidR="005F3FF5" w:rsidRPr="006C0DD3">
        <w:rPr>
          <w:rFonts w:ascii="Times New Roman" w:hAnsi="Times New Roman" w:cs="Times New Roman"/>
          <w:sz w:val="26"/>
          <w:szCs w:val="26"/>
        </w:rPr>
        <w:t xml:space="preserve"> (ĐD)</w:t>
      </w:r>
      <w:r w:rsidR="001F46ED" w:rsidRPr="006C0DD3">
        <w:rPr>
          <w:rFonts w:ascii="Times New Roman" w:hAnsi="Times New Roman" w:cs="Times New Roman"/>
          <w:sz w:val="26"/>
          <w:szCs w:val="26"/>
        </w:rPr>
        <w:t xml:space="preserve"> phải </w:t>
      </w:r>
      <w:r w:rsidRPr="006C0DD3">
        <w:rPr>
          <w:rFonts w:ascii="Times New Roman" w:hAnsi="Times New Roman" w:cs="Times New Roman"/>
          <w:sz w:val="26"/>
          <w:szCs w:val="26"/>
        </w:rPr>
        <w:t>luôn phải học tập và cập nhật kiến thức mới suốt đời</w:t>
      </w:r>
      <w:r w:rsidR="001F46ED" w:rsidRPr="006C0DD3">
        <w:rPr>
          <w:rFonts w:ascii="Times New Roman" w:hAnsi="Times New Roman" w:cs="Times New Roman"/>
          <w:sz w:val="26"/>
          <w:szCs w:val="26"/>
        </w:rPr>
        <w:t>, có khả năng suy ngẫm, đánh giá và sửa đổi thực hành lâm sàng của họ dựa trên kiến ​​thức từ</w:t>
      </w:r>
      <w:r w:rsidRPr="006C0DD3">
        <w:rPr>
          <w:rFonts w:ascii="Times New Roman" w:hAnsi="Times New Roman" w:cs="Times New Roman"/>
          <w:sz w:val="26"/>
          <w:szCs w:val="26"/>
        </w:rPr>
        <w:t xml:space="preserve"> những</w:t>
      </w:r>
      <w:r w:rsidR="001F46ED" w:rsidRPr="006C0DD3">
        <w:rPr>
          <w:rFonts w:ascii="Times New Roman" w:hAnsi="Times New Roman" w:cs="Times New Roman"/>
          <w:sz w:val="26"/>
          <w:szCs w:val="26"/>
        </w:rPr>
        <w:t xml:space="preserve"> nghiên cứu điều dưỡng</w:t>
      </w:r>
      <w:r w:rsidRPr="006C0DD3">
        <w:rPr>
          <w:rFonts w:ascii="Times New Roman" w:hAnsi="Times New Roman" w:cs="Times New Roman"/>
          <w:sz w:val="26"/>
          <w:szCs w:val="26"/>
        </w:rPr>
        <w:t xml:space="preserve"> mới</w:t>
      </w:r>
      <w:r w:rsidR="001F46ED" w:rsidRPr="006C0DD3">
        <w:rPr>
          <w:rFonts w:ascii="Times New Roman" w:hAnsi="Times New Roman" w:cs="Times New Roman"/>
          <w:sz w:val="26"/>
          <w:szCs w:val="26"/>
        </w:rPr>
        <w:t>.</w:t>
      </w:r>
      <w:r w:rsidR="001F46ED" w:rsidRPr="006C0DD3">
        <w:rPr>
          <w:rFonts w:ascii="Times New Roman" w:hAnsi="Times New Roman" w:cs="Times New Roman"/>
          <w:sz w:val="26"/>
          <w:szCs w:val="26"/>
        </w:rPr>
        <w:fldChar w:fldCharType="begin"/>
      </w:r>
      <w:r w:rsidR="001F46ED" w:rsidRPr="006C0DD3">
        <w:rPr>
          <w:rFonts w:ascii="Times New Roman" w:hAnsi="Times New Roman" w:cs="Times New Roman"/>
          <w:sz w:val="26"/>
          <w:szCs w:val="26"/>
        </w:rPr>
        <w:instrText xml:space="preserve"> ADDIN EN.CITE &lt;EndNote&gt;&lt;Cite&gt;&lt;Author&gt;Denise F. Polit&lt;/Author&gt;&lt;Year&gt;2010&lt;/Year&gt;&lt;RecNum&gt;21&lt;/RecNum&gt;&lt;DisplayText&gt;&lt;style face="superscript"&gt;4&lt;/style&gt;&lt;/DisplayText&gt;&lt;record&gt;&lt;rec-number&gt;21&lt;/rec-number&gt;&lt;foreign-keys&gt;&lt;key app="EN" db-id="f00xez9975zd0se9rt4veed4vwttzzrszx2w" timestamp="1700802239"&gt;21&lt;/key&gt;&lt;key app="ENWeb" db-id=""&gt;0&lt;/key&gt;&lt;/foreign-keys&gt;&lt;ref-type name="Book"&gt;6&lt;/ref-type&gt;&lt;contributors&gt;&lt;authors&gt;&lt;author&gt;Denise F. Polit,&lt;/author&gt;&lt;author&gt;Cheryl Tatano Beck, &lt;/author&gt;&lt;/authors&gt;&lt;/contributors&gt;&lt;titles&gt;&lt;title&gt;Essentials of nursing research appraising evidence for nursing practice seventh edition&lt;/title&gt;&lt;/titles&gt;&lt;pages&gt;610&lt;/pages&gt;&lt;edition&gt;seventh edition&lt;/edition&gt;&lt;dates&gt;&lt;year&gt;2010&lt;/year&gt;&lt;/dates&gt;&lt;pub-location&gt;Wolters Kluwer Health&lt;/pub-location&gt;&lt;publisher&gt;Lippincott Williams &amp;amp; Wilkins&lt;/publisher&gt;&lt;urls&gt;&lt;/urls&gt;&lt;/record&gt;&lt;/Cite&gt;&lt;/EndNote&gt;</w:instrText>
      </w:r>
      <w:r w:rsidR="001F46ED" w:rsidRPr="006C0DD3">
        <w:rPr>
          <w:rFonts w:ascii="Times New Roman" w:hAnsi="Times New Roman" w:cs="Times New Roman"/>
          <w:sz w:val="26"/>
          <w:szCs w:val="26"/>
        </w:rPr>
        <w:fldChar w:fldCharType="separate"/>
      </w:r>
      <w:r w:rsidR="001F46ED" w:rsidRPr="006C0DD3">
        <w:rPr>
          <w:rFonts w:ascii="Times New Roman" w:hAnsi="Times New Roman" w:cs="Times New Roman"/>
          <w:noProof/>
          <w:sz w:val="26"/>
          <w:szCs w:val="26"/>
          <w:vertAlign w:val="superscript"/>
        </w:rPr>
        <w:t>4</w:t>
      </w:r>
      <w:r w:rsidR="001F46ED" w:rsidRPr="006C0DD3">
        <w:rPr>
          <w:rFonts w:ascii="Times New Roman" w:hAnsi="Times New Roman" w:cs="Times New Roman"/>
          <w:sz w:val="26"/>
          <w:szCs w:val="26"/>
        </w:rPr>
        <w:fldChar w:fldCharType="end"/>
      </w:r>
      <w:r w:rsidR="001F46ED" w:rsidRPr="006C0DD3">
        <w:rPr>
          <w:rFonts w:ascii="Times New Roman" w:hAnsi="Times New Roman" w:cs="Times New Roman"/>
          <w:sz w:val="26"/>
          <w:szCs w:val="26"/>
        </w:rPr>
        <w:t xml:space="preserve"> </w:t>
      </w:r>
      <w:r w:rsidR="008279F7" w:rsidRPr="006C0DD3">
        <w:rPr>
          <w:rFonts w:ascii="Times New Roman" w:hAnsi="Times New Roman" w:cs="Times New Roman"/>
          <w:sz w:val="26"/>
          <w:szCs w:val="26"/>
        </w:rPr>
        <w:t xml:space="preserve">Điều dưỡng là một nghề dựa trên nghiên cứu và sự phát triển của nó phụ thuộc vào khả năng của </w:t>
      </w:r>
      <w:r w:rsidR="005F3FF5" w:rsidRPr="006C0DD3">
        <w:rPr>
          <w:rFonts w:ascii="Times New Roman" w:hAnsi="Times New Roman" w:cs="Times New Roman"/>
          <w:sz w:val="26"/>
          <w:szCs w:val="26"/>
        </w:rPr>
        <w:t xml:space="preserve">ĐD </w:t>
      </w:r>
      <w:r w:rsidR="008279F7" w:rsidRPr="006C0DD3">
        <w:rPr>
          <w:rFonts w:ascii="Times New Roman" w:hAnsi="Times New Roman" w:cs="Times New Roman"/>
          <w:sz w:val="26"/>
          <w:szCs w:val="26"/>
        </w:rPr>
        <w:t>và sinh viên điều dưỡng nhận thức được giá trị của nghiên cứu.</w:t>
      </w:r>
      <w:r w:rsidR="005F14A9" w:rsidRPr="006C0DD3">
        <w:rPr>
          <w:rFonts w:ascii="Times New Roman" w:hAnsi="Times New Roman" w:cs="Times New Roman"/>
          <w:sz w:val="26"/>
          <w:szCs w:val="26"/>
        </w:rPr>
        <w:fldChar w:fldCharType="begin"/>
      </w:r>
      <w:r w:rsidR="003B4078" w:rsidRPr="006C0DD3">
        <w:rPr>
          <w:rFonts w:ascii="Times New Roman" w:hAnsi="Times New Roman" w:cs="Times New Roman"/>
          <w:sz w:val="26"/>
          <w:szCs w:val="26"/>
        </w:rPr>
        <w:instrText xml:space="preserve"> ADDIN EN.CITE &lt;EndNote&gt;&lt;Cite&gt;&lt;Author&gt;Pektekin&lt;/Author&gt;&lt;Year&gt;2010&lt;/Year&gt;&lt;RecNum&gt;22&lt;/RecNum&gt;&lt;DisplayText&gt;&lt;style face="superscript"&gt;5&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5F14A9" w:rsidRPr="006C0DD3">
        <w:rPr>
          <w:rFonts w:ascii="Times New Roman" w:hAnsi="Times New Roman" w:cs="Times New Roman"/>
          <w:sz w:val="26"/>
          <w:szCs w:val="26"/>
        </w:rPr>
        <w:fldChar w:fldCharType="separate"/>
      </w:r>
      <w:r w:rsidR="003B4078" w:rsidRPr="006C0DD3">
        <w:rPr>
          <w:rFonts w:ascii="Times New Roman" w:hAnsi="Times New Roman" w:cs="Times New Roman"/>
          <w:noProof/>
          <w:sz w:val="26"/>
          <w:szCs w:val="26"/>
          <w:vertAlign w:val="superscript"/>
        </w:rPr>
        <w:t>5</w:t>
      </w:r>
      <w:r w:rsidR="005F14A9" w:rsidRPr="006C0DD3">
        <w:rPr>
          <w:rFonts w:ascii="Times New Roman" w:hAnsi="Times New Roman" w:cs="Times New Roman"/>
          <w:sz w:val="26"/>
          <w:szCs w:val="26"/>
        </w:rPr>
        <w:fldChar w:fldCharType="end"/>
      </w:r>
      <w:r w:rsidR="005F14A9" w:rsidRPr="006C0DD3">
        <w:rPr>
          <w:rFonts w:ascii="Times New Roman" w:hAnsi="Times New Roman" w:cs="Times New Roman"/>
          <w:sz w:val="26"/>
          <w:szCs w:val="26"/>
        </w:rPr>
        <w:t xml:space="preserve"> </w:t>
      </w:r>
      <w:r w:rsidR="008279F7" w:rsidRPr="006C0DD3">
        <w:rPr>
          <w:rFonts w:ascii="Times New Roman" w:hAnsi="Times New Roman" w:cs="Times New Roman"/>
          <w:sz w:val="26"/>
          <w:szCs w:val="26"/>
        </w:rPr>
        <w:t xml:space="preserve">Hội đồng </w:t>
      </w:r>
      <w:r w:rsidR="00E20F09" w:rsidRPr="006C0DD3">
        <w:rPr>
          <w:rFonts w:ascii="Times New Roman" w:hAnsi="Times New Roman" w:cs="Times New Roman"/>
          <w:sz w:val="26"/>
          <w:szCs w:val="26"/>
        </w:rPr>
        <w:t>Đ</w:t>
      </w:r>
      <w:r w:rsidR="008279F7" w:rsidRPr="006C0DD3">
        <w:rPr>
          <w:rFonts w:ascii="Times New Roman" w:hAnsi="Times New Roman" w:cs="Times New Roman"/>
          <w:sz w:val="26"/>
          <w:szCs w:val="26"/>
        </w:rPr>
        <w:t>iều dưỡng Quốc</w:t>
      </w:r>
      <w:r w:rsidR="00E20F09" w:rsidRPr="006C0DD3">
        <w:rPr>
          <w:rFonts w:ascii="Times New Roman" w:hAnsi="Times New Roman" w:cs="Times New Roman"/>
          <w:sz w:val="26"/>
          <w:szCs w:val="26"/>
        </w:rPr>
        <w:t xml:space="preserve"> tế</w:t>
      </w:r>
      <w:r w:rsidR="008279F7" w:rsidRPr="006C0DD3">
        <w:rPr>
          <w:rFonts w:ascii="Times New Roman" w:hAnsi="Times New Roman" w:cs="Times New Roman"/>
          <w:sz w:val="26"/>
          <w:szCs w:val="26"/>
        </w:rPr>
        <w:t xml:space="preserve"> </w:t>
      </w:r>
      <w:r w:rsidR="00AD6C77" w:rsidRPr="006C0DD3">
        <w:rPr>
          <w:rFonts w:ascii="Times New Roman" w:hAnsi="Times New Roman" w:cs="Times New Roman"/>
          <w:sz w:val="26"/>
          <w:szCs w:val="26"/>
        </w:rPr>
        <w:t>(ICN) (20</w:t>
      </w:r>
      <w:r w:rsidR="00D36976" w:rsidRPr="006C0DD3">
        <w:rPr>
          <w:rFonts w:ascii="Times New Roman" w:hAnsi="Times New Roman" w:cs="Times New Roman"/>
          <w:sz w:val="26"/>
          <w:szCs w:val="26"/>
        </w:rPr>
        <w:t>21</w:t>
      </w:r>
      <w:r w:rsidR="00AD6C77" w:rsidRPr="006C0DD3">
        <w:rPr>
          <w:rFonts w:ascii="Times New Roman" w:hAnsi="Times New Roman" w:cs="Times New Roman"/>
          <w:sz w:val="26"/>
          <w:szCs w:val="26"/>
        </w:rPr>
        <w:t xml:space="preserve">) </w:t>
      </w:r>
      <w:r w:rsidR="00AF6934" w:rsidRPr="006C0DD3">
        <w:rPr>
          <w:rFonts w:ascii="Times New Roman" w:hAnsi="Times New Roman" w:cs="Times New Roman"/>
          <w:sz w:val="26"/>
          <w:szCs w:val="26"/>
        </w:rPr>
        <w:t xml:space="preserve">yêu cầu các </w:t>
      </w:r>
      <w:r w:rsidR="005F3FF5" w:rsidRPr="006C0DD3">
        <w:rPr>
          <w:rFonts w:ascii="Times New Roman" w:hAnsi="Times New Roman" w:cs="Times New Roman"/>
          <w:sz w:val="26"/>
          <w:szCs w:val="26"/>
        </w:rPr>
        <w:t xml:space="preserve">ĐD </w:t>
      </w:r>
      <w:r w:rsidR="00AF6934" w:rsidRPr="006C0DD3">
        <w:rPr>
          <w:rFonts w:ascii="Times New Roman" w:hAnsi="Times New Roman" w:cs="Times New Roman"/>
          <w:sz w:val="26"/>
          <w:szCs w:val="26"/>
        </w:rPr>
        <w:t>trên toàn cầu phải cung cấp dịch vụ chăm sóc sức khỏe dựa trên bằng chứng cho bệnh nhân</w:t>
      </w:r>
      <w:r w:rsidR="00AD6C77" w:rsidRPr="006C0DD3">
        <w:rPr>
          <w:rFonts w:ascii="Times New Roman" w:hAnsi="Times New Roman" w:cs="Times New Roman"/>
          <w:sz w:val="26"/>
          <w:szCs w:val="26"/>
        </w:rPr>
        <w:t>.</w:t>
      </w:r>
      <w:r w:rsidR="00AF6934" w:rsidRPr="006C0DD3">
        <w:rPr>
          <w:rFonts w:ascii="Times New Roman" w:hAnsi="Times New Roman" w:cs="Times New Roman"/>
          <w:sz w:val="26"/>
          <w:szCs w:val="26"/>
        </w:rPr>
        <w:t xml:space="preserve"> ICN nhấn mạnh sự cần thiết phải tiếp tục nghiên cứu, bao gồm nhiều cơ hội hơn để thực hiện nghiên cứu và mở rộng đào tạo cho </w:t>
      </w:r>
      <w:r w:rsidR="005F3FF5" w:rsidRPr="006C0DD3">
        <w:rPr>
          <w:rFonts w:ascii="Times New Roman" w:hAnsi="Times New Roman" w:cs="Times New Roman"/>
          <w:sz w:val="26"/>
          <w:szCs w:val="26"/>
        </w:rPr>
        <w:t xml:space="preserve">ĐD </w:t>
      </w:r>
      <w:r w:rsidR="00AF6934" w:rsidRPr="006C0DD3">
        <w:rPr>
          <w:rFonts w:ascii="Times New Roman" w:hAnsi="Times New Roman" w:cs="Times New Roman"/>
          <w:sz w:val="26"/>
          <w:szCs w:val="26"/>
        </w:rPr>
        <w:t>và sinh viên</w:t>
      </w:r>
      <w:r w:rsidR="005F3FF5" w:rsidRPr="006C0DD3">
        <w:rPr>
          <w:rFonts w:ascii="Times New Roman" w:hAnsi="Times New Roman" w:cs="Times New Roman"/>
          <w:sz w:val="26"/>
          <w:szCs w:val="26"/>
        </w:rPr>
        <w:t xml:space="preserve"> (SV)</w:t>
      </w:r>
      <w:r w:rsidR="00E12BC8" w:rsidRPr="006C0DD3">
        <w:rPr>
          <w:rFonts w:ascii="Times New Roman" w:hAnsi="Times New Roman" w:cs="Times New Roman"/>
          <w:sz w:val="26"/>
          <w:szCs w:val="26"/>
        </w:rPr>
        <w:t>.</w:t>
      </w:r>
      <w:r w:rsidR="00D36976" w:rsidRPr="006C0DD3">
        <w:rPr>
          <w:rFonts w:ascii="Times New Roman" w:hAnsi="Times New Roman" w:cs="Times New Roman"/>
          <w:sz w:val="26"/>
          <w:szCs w:val="26"/>
        </w:rPr>
        <w:fldChar w:fldCharType="begin"/>
      </w:r>
      <w:r w:rsidR="003B4078" w:rsidRPr="006C0DD3">
        <w:rPr>
          <w:rFonts w:ascii="Times New Roman" w:hAnsi="Times New Roman" w:cs="Times New Roman"/>
          <w:sz w:val="26"/>
          <w:szCs w:val="26"/>
        </w:rPr>
        <w:instrText xml:space="preserve"> ADDIN EN.CITE &lt;EndNote&gt;&lt;Cite&gt;&lt;Author&gt;International&lt;/Author&gt;&lt;Year&gt;2021&lt;/Year&gt;&lt;RecNum&gt;25&lt;/RecNum&gt;&lt;DisplayText&gt;&lt;style face="superscript"&gt;6&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lt;/author&gt;&lt;author&gt;Council of Nurses&lt;/author&gt;&lt;/authors&gt;&lt;/contributors&gt;&lt;titles&gt;&lt;title&gt;THE ICN code of ethics for nurses&lt;/title&gt;&lt;/titles&gt;&lt;dates&gt;&lt;year&gt;2021&lt;/year&gt;&lt;/dates&gt;&lt;urls&gt;&lt;/urls&gt;&lt;/record&gt;&lt;/Cite&gt;&lt;/EndNote&gt;</w:instrText>
      </w:r>
      <w:r w:rsidR="00D36976" w:rsidRPr="006C0DD3">
        <w:rPr>
          <w:rFonts w:ascii="Times New Roman" w:hAnsi="Times New Roman" w:cs="Times New Roman"/>
          <w:sz w:val="26"/>
          <w:szCs w:val="26"/>
        </w:rPr>
        <w:fldChar w:fldCharType="separate"/>
      </w:r>
      <w:r w:rsidR="003B4078" w:rsidRPr="006C0DD3">
        <w:rPr>
          <w:rFonts w:ascii="Times New Roman" w:hAnsi="Times New Roman" w:cs="Times New Roman"/>
          <w:noProof/>
          <w:sz w:val="26"/>
          <w:szCs w:val="26"/>
          <w:vertAlign w:val="superscript"/>
        </w:rPr>
        <w:t>6</w:t>
      </w:r>
      <w:r w:rsidR="00D36976" w:rsidRPr="006C0DD3">
        <w:rPr>
          <w:rFonts w:ascii="Times New Roman" w:hAnsi="Times New Roman" w:cs="Times New Roman"/>
          <w:sz w:val="26"/>
          <w:szCs w:val="26"/>
        </w:rPr>
        <w:fldChar w:fldCharType="end"/>
      </w:r>
      <w:r w:rsidR="00D36976" w:rsidRPr="006C0DD3">
        <w:rPr>
          <w:rFonts w:ascii="Times New Roman" w:hAnsi="Times New Roman" w:cs="Times New Roman"/>
          <w:sz w:val="26"/>
          <w:szCs w:val="26"/>
        </w:rPr>
        <w:t xml:space="preserve"> </w:t>
      </w:r>
      <w:r w:rsidR="003B4078" w:rsidRPr="006C0DD3">
        <w:rPr>
          <w:rFonts w:ascii="Times New Roman" w:hAnsi="Times New Roman" w:cs="Times New Roman"/>
          <w:sz w:val="26"/>
          <w:szCs w:val="26"/>
        </w:rPr>
        <w:t xml:space="preserve">Tuy nhiên, chỉ trong hai thập kỷ qua, việc nhấn mạnh vào bằng chứng làm cơ sở thực hành mới được đặt lên hàng đầu trong ngành </w:t>
      </w:r>
      <w:r w:rsidR="005F3FF5" w:rsidRPr="006C0DD3">
        <w:rPr>
          <w:rFonts w:ascii="Times New Roman" w:hAnsi="Times New Roman" w:cs="Times New Roman"/>
          <w:sz w:val="26"/>
          <w:szCs w:val="26"/>
        </w:rPr>
        <w:t>ĐD</w:t>
      </w:r>
      <w:r w:rsidR="003B4078" w:rsidRPr="006C0DD3">
        <w:rPr>
          <w:rFonts w:ascii="Times New Roman" w:hAnsi="Times New Roman" w:cs="Times New Roman"/>
          <w:sz w:val="26"/>
          <w:szCs w:val="26"/>
        </w:rPr>
        <w:t>.</w:t>
      </w:r>
      <w:r w:rsidR="003B4078" w:rsidRPr="006C0DD3">
        <w:rPr>
          <w:rFonts w:ascii="Times New Roman" w:hAnsi="Times New Roman" w:cs="Times New Roman"/>
          <w:sz w:val="26"/>
          <w:szCs w:val="26"/>
        </w:rPr>
        <w:fldChar w:fldCharType="begin"/>
      </w:r>
      <w:r w:rsidR="003B4078" w:rsidRPr="006C0DD3">
        <w:rPr>
          <w:rFonts w:ascii="Times New Roman" w:hAnsi="Times New Roman" w:cs="Times New Roman"/>
          <w:sz w:val="26"/>
          <w:szCs w:val="26"/>
        </w:rPr>
        <w:instrText xml:space="preserve"> ADDIN EN.CITE &lt;EndNote&gt;&lt;Cite&gt;&lt;Author&gt;Melnyk BM&lt;/Author&gt;&lt;Year&gt;2011&lt;/Year&gt;&lt;RecNum&gt;37&lt;/RecNum&gt;&lt;DisplayText&gt;&lt;style face="superscript"&gt;7-9&lt;/style&gt;&lt;/DisplayText&gt;&lt;record&gt;&lt;rec-number&gt;37&lt;/rec-number&gt;&lt;foreign-keys&gt;&lt;key app="EN" db-id="f00xez9975zd0se9rt4veed4vwttzzrszx2w" timestamp="1700886578"&gt;37&lt;/key&gt;&lt;/foreign-keys&gt;&lt;ref-type name="Book"&gt;6&lt;/ref-type&gt;&lt;contributors&gt;&lt;authors&gt;&lt;author&gt;Melnyk BM, &lt;/author&gt;&lt;author&gt;Fineout-Overholt E&lt;/author&gt;&lt;/authors&gt;&lt;/contributors&gt;&lt;titles&gt;&lt;title&gt;Evidence-based practice in nursing and healthcare&lt;/title&gt;&lt;/titles&gt;&lt;edition&gt;2nd&lt;/edition&gt;&lt;dates&gt;&lt;year&gt;2011&lt;/year&gt;&lt;/dates&gt;&lt;pub-location&gt;Philadelphia&lt;/pub-location&gt;&lt;publisher&gt;Lippincott Williams &amp;amp; Wilkins&lt;/publisher&gt;&lt;urls&gt;&lt;/urls&gt;&lt;/record&gt;&lt;/Cite&gt;&lt;Cite&gt;&lt;Author&gt;J&lt;/Author&gt;&lt;Year&gt;2012&lt;/Year&gt;&lt;RecNum&gt;38&lt;/RecNum&gt;&lt;record&gt;&lt;rec-number&gt;38&lt;/rec-number&gt;&lt;foreign-keys&gt;&lt;key app="EN" db-id="f00xez9975zd0se9rt4veed4vwttzzrszx2w" timestamp="1700891883"&gt;38&lt;/key&gt;&lt;/foreign-keys&gt;&lt;ref-type name="Book"&gt;6&lt;/ref-type&gt;&lt;contributors&gt;&lt;authors&gt;&lt;author&gt; Houser J&lt;/author&gt;&lt;/authors&gt;&lt;/contributors&gt;&lt;titles&gt;&lt;title&gt;Nursing Research: Reading, ssing, and reating evidence.&lt;/title&gt;&lt;/titles&gt;&lt;edition&gt;2nd &lt;/edition&gt;&lt;dates&gt;&lt;year&gt;2012&lt;/year&gt;&lt;/dates&gt;&lt;pub-location&gt;Massachusetts: Jones &amp;amp; Bartlett Learning&lt;/pub-location&gt;&lt;urls&gt;&lt;/urls&gt;&lt;language&gt;English&lt;/language&gt;&lt;/record&gt;&lt;/Cite&gt;&lt;Cite&gt;&lt;Author&gt;Polit DF&lt;/Author&gt;&lt;Year&gt;2012&lt;/Year&gt;&lt;RecNum&gt;39&lt;/RecNum&gt;&lt;record&gt;&lt;rec-number&gt;39&lt;/rec-number&gt;&lt;foreign-keys&gt;&lt;key app="EN" db-id="f00xez9975zd0se9rt4veed4vwttzzrszx2w" timestamp="1700892067"&gt;39&lt;/key&gt;&lt;/foreign-keys&gt;&lt;ref-type name="Book"&gt;6&lt;/ref-type&gt;&lt;contributors&gt;&lt;authors&gt;&lt;author&gt;Polit DF, &lt;/author&gt;&lt;author&gt;Beck CT&lt;/author&gt;&lt;/authors&gt;&lt;/contributors&gt;&lt;titles&gt;&lt;title&gt;Nursing research: generating and assessing evidence for nursing practice&lt;/title&gt;&lt;/titles&gt;&lt;edition&gt;9th&lt;/edition&gt;&lt;dates&gt;&lt;year&gt;2012&lt;/year&gt;&lt;/dates&gt;&lt;pub-location&gt;Philadelphia&lt;/pub-location&gt;&lt;publisher&gt;Lippincott Williams &amp;amp; Wilkins&lt;/publisher&gt;&lt;urls&gt;&lt;/urls&gt;&lt;/record&gt;&lt;/Cite&gt;&lt;/EndNote&gt;</w:instrText>
      </w:r>
      <w:r w:rsidR="003B4078" w:rsidRPr="006C0DD3">
        <w:rPr>
          <w:rFonts w:ascii="Times New Roman" w:hAnsi="Times New Roman" w:cs="Times New Roman"/>
          <w:sz w:val="26"/>
          <w:szCs w:val="26"/>
        </w:rPr>
        <w:fldChar w:fldCharType="separate"/>
      </w:r>
      <w:r w:rsidR="003B4078" w:rsidRPr="006C0DD3">
        <w:rPr>
          <w:rFonts w:ascii="Times New Roman" w:hAnsi="Times New Roman" w:cs="Times New Roman"/>
          <w:noProof/>
          <w:sz w:val="26"/>
          <w:szCs w:val="26"/>
          <w:vertAlign w:val="superscript"/>
        </w:rPr>
        <w:t>7-9</w:t>
      </w:r>
      <w:r w:rsidR="003B4078" w:rsidRPr="006C0DD3">
        <w:rPr>
          <w:rFonts w:ascii="Times New Roman" w:hAnsi="Times New Roman" w:cs="Times New Roman"/>
          <w:sz w:val="26"/>
          <w:szCs w:val="26"/>
        </w:rPr>
        <w:fldChar w:fldCharType="end"/>
      </w:r>
      <w:r w:rsidR="003B4078" w:rsidRPr="006C0DD3">
        <w:rPr>
          <w:rFonts w:ascii="Times New Roman" w:hAnsi="Times New Roman" w:cs="Times New Roman"/>
          <w:sz w:val="26"/>
          <w:szCs w:val="26"/>
        </w:rPr>
        <w:t xml:space="preserve"> </w:t>
      </w:r>
      <w:r w:rsidR="00E20F09" w:rsidRPr="006C0DD3">
        <w:rPr>
          <w:rFonts w:ascii="Times New Roman" w:hAnsi="Times New Roman" w:cs="Times New Roman"/>
          <w:sz w:val="26"/>
          <w:szCs w:val="26"/>
        </w:rPr>
        <w:t xml:space="preserve">Vì vậy, </w:t>
      </w:r>
      <w:r w:rsidR="004C04E3" w:rsidRPr="006C0DD3">
        <w:rPr>
          <w:rFonts w:ascii="Times New Roman" w:hAnsi="Times New Roman" w:cs="Times New Roman"/>
          <w:sz w:val="26"/>
          <w:szCs w:val="26"/>
        </w:rPr>
        <w:t xml:space="preserve">NCKH được coi là một trong những hoạt động cơ bản trong chiến lược phát triển ngành ĐD giai đoạn 2016- 2020 của Tổ chức Y tế thế giới (WHO). </w:t>
      </w:r>
      <w:r w:rsidR="001F46ED" w:rsidRPr="006C0DD3">
        <w:rPr>
          <w:rFonts w:ascii="Times New Roman" w:hAnsi="Times New Roman" w:cs="Times New Roman"/>
          <w:sz w:val="26"/>
          <w:szCs w:val="26"/>
        </w:rPr>
        <w:t xml:space="preserve"> </w:t>
      </w:r>
    </w:p>
    <w:bookmarkEnd w:id="4"/>
    <w:p w14:paraId="21E637C4" w14:textId="77777777" w:rsidR="007D77D7" w:rsidRPr="006C0DD3" w:rsidRDefault="00C30C54"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Ở </w:t>
      </w:r>
      <w:r w:rsidR="00DD23E9" w:rsidRPr="006C0DD3">
        <w:rPr>
          <w:rFonts w:ascii="Times New Roman" w:hAnsi="Times New Roman" w:cs="Times New Roman"/>
          <w:sz w:val="26"/>
          <w:szCs w:val="26"/>
        </w:rPr>
        <w:t xml:space="preserve">các nước Đông Nam Á từ năm 2001 đến 2015, </w:t>
      </w:r>
      <w:r w:rsidR="00FE5985" w:rsidRPr="006C0DD3">
        <w:rPr>
          <w:rFonts w:ascii="Times New Roman" w:hAnsi="Times New Roman" w:cs="Times New Roman"/>
          <w:sz w:val="26"/>
          <w:szCs w:val="26"/>
        </w:rPr>
        <w:t>Trong thời gian 15 năm qua (2001-2015), các nhà khoa học Việt Nam đã công bố được 18.076 bài báo khoa học trên các tập san trong danh mục ISI, số bài báo khoa học của Việt Nam đã vượt qua Indonesia và Philippines</w:t>
      </w:r>
      <w:r w:rsidR="00DD23E9" w:rsidRPr="006C0DD3">
        <w:rPr>
          <w:rFonts w:ascii="Times New Roman" w:hAnsi="Times New Roman" w:cs="Times New Roman"/>
          <w:sz w:val="26"/>
          <w:szCs w:val="26"/>
        </w:rPr>
        <w:t>, nhưng chỉ đạt khoảng 28% so với Thái Lan, 25% so với Malaysia, và 15% so với Singapore</w:t>
      </w:r>
      <w:r w:rsidR="000E13E4" w:rsidRPr="006C0DD3">
        <w:rPr>
          <w:rFonts w:ascii="Times New Roman" w:hAnsi="Times New Roman" w:cs="Times New Roman"/>
          <w:sz w:val="26"/>
          <w:szCs w:val="26"/>
        </w:rPr>
        <w:t>.</w:t>
      </w:r>
      <w:r w:rsidR="000E13E4"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E13E4"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0</w:t>
      </w:r>
      <w:r w:rsidR="000E13E4" w:rsidRPr="006C0DD3">
        <w:rPr>
          <w:rFonts w:ascii="Times New Roman" w:hAnsi="Times New Roman" w:cs="Times New Roman"/>
          <w:sz w:val="26"/>
          <w:szCs w:val="26"/>
        </w:rPr>
        <w:fldChar w:fldCharType="end"/>
      </w:r>
      <w:r w:rsidR="00DB6FCA" w:rsidRPr="006C0DD3">
        <w:rPr>
          <w:rFonts w:ascii="Times New Roman" w:hAnsi="Times New Roman" w:cs="Times New Roman"/>
          <w:b/>
          <w:bCs/>
          <w:sz w:val="26"/>
          <w:szCs w:val="26"/>
        </w:rPr>
        <w:t xml:space="preserve"> </w:t>
      </w:r>
      <w:r w:rsidR="00DD23E9" w:rsidRPr="006C0DD3">
        <w:rPr>
          <w:rFonts w:ascii="Times New Roman" w:hAnsi="Times New Roman" w:cs="Times New Roman"/>
          <w:sz w:val="26"/>
          <w:szCs w:val="26"/>
        </w:rPr>
        <w:t>Tuy vậy, tỷ lệ bài báo cáo thuần Việt chiếm 23%, tức tới hơn hơn 3/4 công bố quốc tế của Việt Nam có sự hợp tác với các trường/viện quốc tế và tỷ lệ này thậm chí còn cao hơn Thái Lan và Malaysia (56%)</w:t>
      </w:r>
      <w:r w:rsidR="00FE5985" w:rsidRPr="006C0DD3">
        <w:rPr>
          <w:rFonts w:ascii="Times New Roman" w:hAnsi="Times New Roman" w:cs="Times New Roman"/>
          <w:sz w:val="26"/>
          <w:szCs w:val="26"/>
        </w:rPr>
        <w:t>.</w:t>
      </w:r>
      <w:r w:rsidR="00DB2910" w:rsidRPr="006C0DD3">
        <w:rPr>
          <w:rFonts w:ascii="Times New Roman" w:hAnsi="Times New Roman" w:cs="Times New Roman"/>
          <w:sz w:val="26"/>
          <w:szCs w:val="26"/>
        </w:rPr>
        <w:fldChar w:fldCharType="begin"/>
      </w:r>
      <w:r w:rsidR="00DB2910" w:rsidRPr="006C0DD3">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DB2910" w:rsidRPr="006C0DD3">
        <w:rPr>
          <w:rFonts w:ascii="Times New Roman" w:hAnsi="Times New Roman" w:cs="Times New Roman"/>
          <w:sz w:val="26"/>
          <w:szCs w:val="26"/>
        </w:rPr>
        <w:fldChar w:fldCharType="separate"/>
      </w:r>
      <w:r w:rsidR="00DB2910" w:rsidRPr="006C0DD3">
        <w:rPr>
          <w:rFonts w:ascii="Times New Roman" w:hAnsi="Times New Roman" w:cs="Times New Roman"/>
          <w:noProof/>
          <w:sz w:val="26"/>
          <w:szCs w:val="26"/>
          <w:vertAlign w:val="superscript"/>
        </w:rPr>
        <w:t>10</w:t>
      </w:r>
      <w:r w:rsidR="00DB2910" w:rsidRPr="006C0DD3">
        <w:rPr>
          <w:rFonts w:ascii="Times New Roman" w:hAnsi="Times New Roman" w:cs="Times New Roman"/>
          <w:sz w:val="26"/>
          <w:szCs w:val="26"/>
        </w:rPr>
        <w:fldChar w:fldCharType="end"/>
      </w:r>
      <w:r w:rsidR="00FE5985" w:rsidRPr="006C0DD3">
        <w:rPr>
          <w:rFonts w:ascii="Times New Roman" w:hAnsi="Times New Roman" w:cs="Times New Roman"/>
          <w:sz w:val="26"/>
          <w:szCs w:val="26"/>
        </w:rPr>
        <w:t xml:space="preserve"> </w:t>
      </w:r>
    </w:p>
    <w:p w14:paraId="44E92220" w14:textId="77777777" w:rsidR="005F3444" w:rsidRPr="006C0DD3" w:rsidRDefault="005F3444" w:rsidP="000B28E5">
      <w:pPr>
        <w:spacing w:line="360" w:lineRule="auto"/>
        <w:jc w:val="both"/>
        <w:rPr>
          <w:rFonts w:ascii="Times New Roman" w:hAnsi="Times New Roman" w:cs="Times New Roman"/>
          <w:sz w:val="26"/>
          <w:szCs w:val="26"/>
        </w:rPr>
      </w:pPr>
    </w:p>
    <w:p w14:paraId="262A7B5B" w14:textId="77777777" w:rsidR="007D77D7" w:rsidRPr="006C0DD3" w:rsidRDefault="007D77D7" w:rsidP="000B28E5">
      <w:pPr>
        <w:keepNext/>
        <w:spacing w:line="360" w:lineRule="auto"/>
        <w:jc w:val="both"/>
        <w:rPr>
          <w:rFonts w:ascii="Times New Roman" w:hAnsi="Times New Roman" w:cs="Times New Roman"/>
          <w:sz w:val="26"/>
          <w:szCs w:val="26"/>
        </w:rPr>
      </w:pPr>
      <w:r w:rsidRPr="006C0DD3">
        <w:rPr>
          <w:rFonts w:ascii="Times New Roman" w:hAnsi="Times New Roman" w:cs="Times New Roman"/>
          <w:noProof/>
          <w:sz w:val="26"/>
          <w:szCs w:val="26"/>
        </w:rPr>
        <w:lastRenderedPageBreak/>
        <w:drawing>
          <wp:inline distT="0" distB="0" distL="0" distR="0" wp14:anchorId="72646FD2" wp14:editId="1222BDB5">
            <wp:extent cx="5505450" cy="3800475"/>
            <wp:effectExtent l="0" t="0" r="0" b="9525"/>
            <wp:docPr id="10651535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53507" name=""/>
                    <pic:cNvPicPr/>
                  </pic:nvPicPr>
                  <pic:blipFill>
                    <a:blip r:embed="rId6"/>
                    <a:stretch>
                      <a:fillRect/>
                    </a:stretch>
                  </pic:blipFill>
                  <pic:spPr>
                    <a:xfrm>
                      <a:off x="0" y="0"/>
                      <a:ext cx="5505450" cy="3800475"/>
                    </a:xfrm>
                    <a:prstGeom prst="rect">
                      <a:avLst/>
                    </a:prstGeom>
                  </pic:spPr>
                </pic:pic>
              </a:graphicData>
            </a:graphic>
          </wp:inline>
        </w:drawing>
      </w:r>
    </w:p>
    <w:p w14:paraId="0D3B2F6A" w14:textId="593E9A68" w:rsidR="007D77D7" w:rsidRPr="006C0DD3" w:rsidRDefault="007D77D7" w:rsidP="00E52C55">
      <w:pPr>
        <w:pStyle w:val="Chuthich"/>
        <w:jc w:val="both"/>
        <w:rPr>
          <w:rFonts w:ascii="Times New Roman" w:hAnsi="Times New Roman" w:cs="Times New Roman"/>
          <w:color w:val="auto"/>
          <w:sz w:val="26"/>
          <w:szCs w:val="26"/>
        </w:rPr>
      </w:pPr>
      <w:r w:rsidRPr="006C0DD3">
        <w:rPr>
          <w:rFonts w:ascii="Times New Roman" w:hAnsi="Times New Roman" w:cs="Times New Roman"/>
          <w:color w:val="auto"/>
          <w:sz w:val="26"/>
          <w:szCs w:val="26"/>
        </w:rPr>
        <w:t>B</w:t>
      </w:r>
      <w:r w:rsidR="00E52C55" w:rsidRPr="006C0DD3">
        <w:rPr>
          <w:rFonts w:ascii="Times New Roman" w:hAnsi="Times New Roman" w:cs="Times New Roman"/>
          <w:color w:val="auto"/>
          <w:sz w:val="26"/>
          <w:szCs w:val="26"/>
        </w:rPr>
        <w:t>i</w:t>
      </w:r>
      <w:r w:rsidRPr="006C0DD3">
        <w:rPr>
          <w:rFonts w:ascii="Times New Roman" w:hAnsi="Times New Roman" w:cs="Times New Roman"/>
          <w:color w:val="auto"/>
          <w:sz w:val="26"/>
          <w:szCs w:val="26"/>
        </w:rPr>
        <w:t xml:space="preserve">ểu đồ </w:t>
      </w:r>
      <w:r w:rsidRPr="006C0DD3">
        <w:rPr>
          <w:rFonts w:ascii="Times New Roman" w:hAnsi="Times New Roman" w:cs="Times New Roman"/>
          <w:color w:val="auto"/>
          <w:sz w:val="26"/>
          <w:szCs w:val="26"/>
        </w:rPr>
        <w:fldChar w:fldCharType="begin"/>
      </w:r>
      <w:r w:rsidRPr="006C0DD3">
        <w:rPr>
          <w:rFonts w:ascii="Times New Roman" w:hAnsi="Times New Roman" w:cs="Times New Roman"/>
          <w:color w:val="auto"/>
          <w:sz w:val="26"/>
          <w:szCs w:val="26"/>
        </w:rPr>
        <w:instrText xml:space="preserve"> SEQ BIểu_đồ \* ARABIC </w:instrText>
      </w:r>
      <w:r w:rsidRPr="006C0DD3">
        <w:rPr>
          <w:rFonts w:ascii="Times New Roman" w:hAnsi="Times New Roman" w:cs="Times New Roman"/>
          <w:color w:val="auto"/>
          <w:sz w:val="26"/>
          <w:szCs w:val="26"/>
        </w:rPr>
        <w:fldChar w:fldCharType="separate"/>
      </w:r>
      <w:r w:rsidR="005F3FF5" w:rsidRPr="006C0DD3">
        <w:rPr>
          <w:rFonts w:ascii="Times New Roman" w:hAnsi="Times New Roman" w:cs="Times New Roman"/>
          <w:color w:val="auto"/>
          <w:sz w:val="26"/>
          <w:szCs w:val="26"/>
        </w:rPr>
        <w:t>1</w:t>
      </w:r>
      <w:r w:rsidRPr="006C0DD3">
        <w:rPr>
          <w:rFonts w:ascii="Times New Roman" w:hAnsi="Times New Roman" w:cs="Times New Roman"/>
          <w:color w:val="auto"/>
          <w:sz w:val="26"/>
          <w:szCs w:val="26"/>
        </w:rPr>
        <w:fldChar w:fldCharType="end"/>
      </w:r>
      <w:r w:rsidRPr="006C0DD3">
        <w:rPr>
          <w:rFonts w:ascii="Times New Roman" w:hAnsi="Times New Roman" w:cs="Times New Roman"/>
          <w:color w:val="auto"/>
          <w:sz w:val="26"/>
          <w:szCs w:val="26"/>
        </w:rPr>
        <w:t>: số bài báo khoa học công bố trên những tập san thuộc danh mục ISI trong thời gian 2001-2015 của một số nước Đông Na</w:t>
      </w:r>
      <w:r w:rsidR="00E52C55" w:rsidRPr="006C0DD3">
        <w:rPr>
          <w:rFonts w:ascii="Times New Roman" w:hAnsi="Times New Roman" w:cs="Times New Roman"/>
          <w:color w:val="auto"/>
          <w:sz w:val="26"/>
          <w:szCs w:val="26"/>
        </w:rPr>
        <w:t>m Á</w:t>
      </w:r>
      <w:r w:rsidR="00FA7AEA" w:rsidRPr="006C0DD3">
        <w:rPr>
          <w:rFonts w:ascii="Times New Roman" w:hAnsi="Times New Roman" w:cs="Times New Roman"/>
          <w:color w:val="auto"/>
          <w:sz w:val="26"/>
          <w:szCs w:val="26"/>
        </w:rPr>
        <w:t>.</w:t>
      </w:r>
      <w:r w:rsidR="00FA7AEA" w:rsidRPr="006C0DD3">
        <w:rPr>
          <w:rFonts w:ascii="Times New Roman" w:hAnsi="Times New Roman" w:cs="Times New Roman"/>
          <w:color w:val="auto"/>
          <w:sz w:val="26"/>
          <w:szCs w:val="26"/>
        </w:rPr>
        <w:fldChar w:fldCharType="begin"/>
      </w:r>
      <w:r w:rsidR="00FA7AEA" w:rsidRPr="006C0DD3">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FA7AEA" w:rsidRPr="006C0DD3">
        <w:rPr>
          <w:rFonts w:ascii="Times New Roman" w:hAnsi="Times New Roman" w:cs="Times New Roman"/>
          <w:color w:val="auto"/>
          <w:sz w:val="26"/>
          <w:szCs w:val="26"/>
        </w:rPr>
        <w:fldChar w:fldCharType="separate"/>
      </w:r>
      <w:r w:rsidR="00FA7AEA" w:rsidRPr="006C0DD3">
        <w:rPr>
          <w:rFonts w:ascii="Times New Roman" w:hAnsi="Times New Roman" w:cs="Times New Roman"/>
          <w:noProof/>
          <w:color w:val="auto"/>
          <w:sz w:val="26"/>
          <w:szCs w:val="26"/>
          <w:vertAlign w:val="superscript"/>
        </w:rPr>
        <w:t>10</w:t>
      </w:r>
      <w:r w:rsidR="00FA7AEA" w:rsidRPr="006C0DD3">
        <w:rPr>
          <w:rFonts w:ascii="Times New Roman" w:hAnsi="Times New Roman" w:cs="Times New Roman"/>
          <w:color w:val="auto"/>
          <w:sz w:val="26"/>
          <w:szCs w:val="26"/>
        </w:rPr>
        <w:fldChar w:fldCharType="end"/>
      </w:r>
    </w:p>
    <w:p w14:paraId="60AED25B" w14:textId="77777777" w:rsidR="005F3FF5" w:rsidRPr="006C0DD3" w:rsidRDefault="00FE5985"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ứng đầu danh sách là các lĩnh vực liên quan đến y học, chiếm 36,3% tổng số công bố quốc tế</w:t>
      </w:r>
      <w:r w:rsidR="000E13E4" w:rsidRPr="006C0DD3">
        <w:rPr>
          <w:rFonts w:ascii="Times New Roman" w:hAnsi="Times New Roman" w:cs="Times New Roman"/>
          <w:sz w:val="26"/>
          <w:szCs w:val="26"/>
        </w:rPr>
        <w:t>. y tế công cộng, y học lâm sàng là những lĩnh vực có tỉ lệ hợp tác cao nhất.</w:t>
      </w:r>
      <w:r w:rsidR="0002681F"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2681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0</w:t>
      </w:r>
      <w:r w:rsidR="0002681F" w:rsidRPr="006C0DD3">
        <w:rPr>
          <w:rFonts w:ascii="Times New Roman" w:hAnsi="Times New Roman" w:cs="Times New Roman"/>
          <w:sz w:val="26"/>
          <w:szCs w:val="26"/>
        </w:rPr>
        <w:fldChar w:fldCharType="end"/>
      </w:r>
      <w:r w:rsidR="00266315" w:rsidRPr="006C0DD3">
        <w:rPr>
          <w:rFonts w:ascii="Times New Roman" w:hAnsi="Times New Roman" w:cs="Times New Roman"/>
          <w:sz w:val="26"/>
          <w:szCs w:val="26"/>
        </w:rPr>
        <w:t xml:space="preserve"> </w:t>
      </w:r>
    </w:p>
    <w:p w14:paraId="1731CF08" w14:textId="77777777" w:rsidR="005F3FF5" w:rsidRPr="006C0DD3" w:rsidRDefault="005F3FF5" w:rsidP="005F3FF5">
      <w:pPr>
        <w:keepNext/>
        <w:spacing w:line="360" w:lineRule="auto"/>
        <w:jc w:val="both"/>
        <w:rPr>
          <w:rFonts w:ascii="Times New Roman" w:hAnsi="Times New Roman" w:cs="Times New Roman"/>
          <w:sz w:val="26"/>
          <w:szCs w:val="26"/>
        </w:rPr>
      </w:pPr>
      <w:r w:rsidRPr="006C0DD3">
        <w:rPr>
          <w:rFonts w:ascii="Times New Roman" w:hAnsi="Times New Roman" w:cs="Times New Roman"/>
          <w:noProof/>
          <w:sz w:val="26"/>
          <w:szCs w:val="26"/>
        </w:rPr>
        <w:lastRenderedPageBreak/>
        <w:drawing>
          <wp:inline distT="0" distB="0" distL="0" distR="0" wp14:anchorId="5929E076" wp14:editId="36950016">
            <wp:extent cx="5686425" cy="4610100"/>
            <wp:effectExtent l="0" t="0" r="9525" b="0"/>
            <wp:docPr id="1637509859"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09859" name=""/>
                    <pic:cNvPicPr/>
                  </pic:nvPicPr>
                  <pic:blipFill>
                    <a:blip r:embed="rId7"/>
                    <a:stretch>
                      <a:fillRect/>
                    </a:stretch>
                  </pic:blipFill>
                  <pic:spPr>
                    <a:xfrm>
                      <a:off x="0" y="0"/>
                      <a:ext cx="5686425" cy="4610100"/>
                    </a:xfrm>
                    <a:prstGeom prst="rect">
                      <a:avLst/>
                    </a:prstGeom>
                  </pic:spPr>
                </pic:pic>
              </a:graphicData>
            </a:graphic>
          </wp:inline>
        </w:drawing>
      </w:r>
    </w:p>
    <w:p w14:paraId="0B9AFD2C" w14:textId="7A81CB55" w:rsidR="005F3FF5" w:rsidRPr="006C0DD3" w:rsidRDefault="005F3FF5" w:rsidP="005F3FF5">
      <w:pPr>
        <w:pStyle w:val="Chuthich"/>
        <w:jc w:val="both"/>
        <w:rPr>
          <w:rFonts w:ascii="Times New Roman" w:hAnsi="Times New Roman" w:cs="Times New Roman"/>
          <w:color w:val="auto"/>
          <w:sz w:val="26"/>
          <w:szCs w:val="26"/>
        </w:rPr>
      </w:pPr>
      <w:r w:rsidRPr="006C0DD3">
        <w:rPr>
          <w:rFonts w:ascii="Times New Roman" w:hAnsi="Times New Roman" w:cs="Times New Roman"/>
          <w:color w:val="auto"/>
          <w:sz w:val="26"/>
          <w:szCs w:val="26"/>
        </w:rPr>
        <w:t>B</w:t>
      </w:r>
      <w:r w:rsidR="00E52C55" w:rsidRPr="006C0DD3">
        <w:rPr>
          <w:rFonts w:ascii="Times New Roman" w:hAnsi="Times New Roman" w:cs="Times New Roman"/>
          <w:color w:val="auto"/>
          <w:sz w:val="26"/>
          <w:szCs w:val="26"/>
        </w:rPr>
        <w:t>i</w:t>
      </w:r>
      <w:r w:rsidRPr="006C0DD3">
        <w:rPr>
          <w:rFonts w:ascii="Times New Roman" w:hAnsi="Times New Roman" w:cs="Times New Roman"/>
          <w:color w:val="auto"/>
          <w:sz w:val="26"/>
          <w:szCs w:val="26"/>
        </w:rPr>
        <w:t xml:space="preserve">ểu đồ </w:t>
      </w:r>
      <w:r w:rsidR="00822804" w:rsidRPr="006C0DD3">
        <w:rPr>
          <w:rFonts w:ascii="Times New Roman" w:hAnsi="Times New Roman" w:cs="Times New Roman"/>
          <w:color w:val="auto"/>
          <w:sz w:val="26"/>
          <w:szCs w:val="26"/>
        </w:rPr>
        <w:fldChar w:fldCharType="begin"/>
      </w:r>
      <w:r w:rsidR="00822804" w:rsidRPr="006C0DD3">
        <w:rPr>
          <w:rFonts w:ascii="Times New Roman" w:hAnsi="Times New Roman" w:cs="Times New Roman"/>
          <w:color w:val="auto"/>
          <w:sz w:val="26"/>
          <w:szCs w:val="26"/>
        </w:rPr>
        <w:instrText xml:space="preserve"> SEQ BIểu_đồ \* ARABIC </w:instrText>
      </w:r>
      <w:r w:rsidR="00822804" w:rsidRPr="006C0DD3">
        <w:rPr>
          <w:rFonts w:ascii="Times New Roman" w:hAnsi="Times New Roman" w:cs="Times New Roman"/>
          <w:color w:val="auto"/>
          <w:sz w:val="26"/>
          <w:szCs w:val="26"/>
        </w:rPr>
        <w:fldChar w:fldCharType="separate"/>
      </w:r>
      <w:r w:rsidRPr="006C0DD3">
        <w:rPr>
          <w:rFonts w:ascii="Times New Roman" w:hAnsi="Times New Roman" w:cs="Times New Roman"/>
          <w:noProof/>
          <w:color w:val="auto"/>
          <w:sz w:val="26"/>
          <w:szCs w:val="26"/>
        </w:rPr>
        <w:t>2</w:t>
      </w:r>
      <w:r w:rsidR="00822804" w:rsidRPr="006C0DD3">
        <w:rPr>
          <w:rFonts w:ascii="Times New Roman" w:hAnsi="Times New Roman" w:cs="Times New Roman"/>
          <w:noProof/>
          <w:color w:val="auto"/>
          <w:sz w:val="26"/>
          <w:szCs w:val="26"/>
        </w:rPr>
        <w:fldChar w:fldCharType="end"/>
      </w:r>
      <w:r w:rsidRPr="006C0DD3">
        <w:rPr>
          <w:rFonts w:ascii="Times New Roman" w:hAnsi="Times New Roman" w:cs="Times New Roman"/>
          <w:color w:val="auto"/>
          <w:sz w:val="26"/>
          <w:szCs w:val="26"/>
        </w:rPr>
        <w:t xml:space="preserve">:  </w:t>
      </w:r>
      <w:r w:rsidR="006C0DD3">
        <w:rPr>
          <w:rFonts w:ascii="Times New Roman" w:hAnsi="Times New Roman" w:cs="Times New Roman"/>
          <w:color w:val="auto"/>
          <w:sz w:val="26"/>
          <w:szCs w:val="26"/>
        </w:rPr>
        <w:t>T</w:t>
      </w:r>
      <w:r w:rsidRPr="006C0DD3">
        <w:rPr>
          <w:rFonts w:ascii="Times New Roman" w:hAnsi="Times New Roman" w:cs="Times New Roman"/>
          <w:color w:val="auto"/>
          <w:sz w:val="26"/>
          <w:szCs w:val="26"/>
        </w:rPr>
        <w:t>ỷ trọng (%) công bố quốc tế trong một số lĩnh vực nghiên cứu chính của khoa học Việt Nam (2001-2015</w:t>
      </w:r>
      <w:r w:rsidR="00EA1CC2" w:rsidRPr="006C0DD3">
        <w:rPr>
          <w:rFonts w:ascii="Times New Roman" w:hAnsi="Times New Roman" w:cs="Times New Roman"/>
          <w:color w:val="auto"/>
          <w:sz w:val="26"/>
          <w:szCs w:val="26"/>
        </w:rPr>
        <w:t>)</w:t>
      </w:r>
      <w:r w:rsidR="00EA1CC2" w:rsidRPr="006C0DD3">
        <w:rPr>
          <w:rFonts w:ascii="Times New Roman" w:hAnsi="Times New Roman" w:cs="Times New Roman"/>
          <w:color w:val="auto"/>
          <w:sz w:val="26"/>
          <w:szCs w:val="26"/>
        </w:rPr>
        <w:fldChar w:fldCharType="begin"/>
      </w:r>
      <w:r w:rsidR="00EA1CC2" w:rsidRPr="006C0DD3">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EA1CC2" w:rsidRPr="006C0DD3">
        <w:rPr>
          <w:rFonts w:ascii="Times New Roman" w:hAnsi="Times New Roman" w:cs="Times New Roman"/>
          <w:color w:val="auto"/>
          <w:sz w:val="26"/>
          <w:szCs w:val="26"/>
        </w:rPr>
        <w:fldChar w:fldCharType="separate"/>
      </w:r>
      <w:r w:rsidR="00EA1CC2" w:rsidRPr="006C0DD3">
        <w:rPr>
          <w:rFonts w:ascii="Times New Roman" w:hAnsi="Times New Roman" w:cs="Times New Roman"/>
          <w:noProof/>
          <w:color w:val="auto"/>
          <w:sz w:val="26"/>
          <w:szCs w:val="26"/>
          <w:vertAlign w:val="superscript"/>
        </w:rPr>
        <w:t>10</w:t>
      </w:r>
      <w:r w:rsidR="00EA1CC2" w:rsidRPr="006C0DD3">
        <w:rPr>
          <w:rFonts w:ascii="Times New Roman" w:hAnsi="Times New Roman" w:cs="Times New Roman"/>
          <w:color w:val="auto"/>
          <w:sz w:val="26"/>
          <w:szCs w:val="26"/>
        </w:rPr>
        <w:fldChar w:fldCharType="end"/>
      </w:r>
      <w:r w:rsidR="00EA1CC2" w:rsidRPr="006C0DD3">
        <w:rPr>
          <w:rFonts w:ascii="Times New Roman" w:hAnsi="Times New Roman" w:cs="Times New Roman"/>
          <w:color w:val="auto"/>
          <w:sz w:val="26"/>
          <w:szCs w:val="26"/>
        </w:rPr>
        <w:t xml:space="preserve"> </w:t>
      </w:r>
    </w:p>
    <w:p w14:paraId="47E29D32" w14:textId="06C01C9A" w:rsidR="00127BCC" w:rsidRPr="006C0DD3" w:rsidRDefault="00266315"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ặc dù vậy,</w:t>
      </w:r>
      <w:r w:rsidR="00F37B55" w:rsidRPr="006C0DD3">
        <w:rPr>
          <w:rFonts w:ascii="Times New Roman" w:hAnsi="Times New Roman" w:cs="Times New Roman"/>
          <w:sz w:val="26"/>
          <w:szCs w:val="26"/>
        </w:rPr>
        <w:t xml:space="preserve"> </w:t>
      </w:r>
      <w:r w:rsidR="007D77D7" w:rsidRPr="006C0DD3">
        <w:rPr>
          <w:rFonts w:ascii="Times New Roman" w:hAnsi="Times New Roman" w:cs="Times New Roman"/>
          <w:sz w:val="26"/>
          <w:szCs w:val="26"/>
        </w:rPr>
        <w:t xml:space="preserve">theo tách giả Ngô Minh Huy và cộng sự (2022) cho rằng </w:t>
      </w:r>
      <w:r w:rsidR="00A64292" w:rsidRPr="006C0DD3">
        <w:rPr>
          <w:rFonts w:ascii="Times New Roman" w:hAnsi="Times New Roman" w:cs="Times New Roman"/>
          <w:sz w:val="26"/>
          <w:szCs w:val="26"/>
        </w:rPr>
        <w:t xml:space="preserve">tỉ lệ điều dưỡng làm chủ nhiệm đề tài chưa cao, </w:t>
      </w:r>
      <w:r w:rsidRPr="006C0DD3">
        <w:rPr>
          <w:rFonts w:ascii="Times New Roman" w:hAnsi="Times New Roman" w:cs="Times New Roman"/>
          <w:sz w:val="26"/>
          <w:szCs w:val="26"/>
        </w:rPr>
        <w:t>p</w:t>
      </w:r>
      <w:r w:rsidR="00DD23E9" w:rsidRPr="006C0DD3">
        <w:rPr>
          <w:rFonts w:ascii="Times New Roman" w:hAnsi="Times New Roman" w:cs="Times New Roman"/>
          <w:sz w:val="26"/>
          <w:szCs w:val="26"/>
        </w:rPr>
        <w:t>hần lớn các NCKH</w:t>
      </w:r>
      <w:r w:rsidR="00A64292" w:rsidRPr="006C0DD3">
        <w:rPr>
          <w:rFonts w:ascii="Times New Roman" w:hAnsi="Times New Roman" w:cs="Times New Roman"/>
          <w:sz w:val="26"/>
          <w:szCs w:val="26"/>
        </w:rPr>
        <w:t xml:space="preserve"> hiện nay</w:t>
      </w:r>
      <w:r w:rsidR="00DD23E9" w:rsidRPr="006C0DD3">
        <w:rPr>
          <w:rFonts w:ascii="Times New Roman" w:hAnsi="Times New Roman" w:cs="Times New Roman"/>
          <w:sz w:val="26"/>
          <w:szCs w:val="26"/>
        </w:rPr>
        <w:t xml:space="preserve"> được thực hiện bởi các bác sĩ</w:t>
      </w:r>
      <w:r w:rsidRPr="006C0DD3">
        <w:rPr>
          <w:rFonts w:ascii="Times New Roman" w:hAnsi="Times New Roman" w:cs="Times New Roman"/>
          <w:sz w:val="26"/>
          <w:szCs w:val="26"/>
        </w:rPr>
        <w:t>, dược sĩ</w:t>
      </w:r>
      <w:r w:rsidR="00DD23E9" w:rsidRPr="006C0DD3">
        <w:rPr>
          <w:rFonts w:ascii="Times New Roman" w:hAnsi="Times New Roman" w:cs="Times New Roman"/>
          <w:sz w:val="26"/>
          <w:szCs w:val="26"/>
        </w:rPr>
        <w:t xml:space="preserve"> hoặc các ngành nghề khác</w:t>
      </w:r>
      <w:r w:rsidRPr="006C0DD3">
        <w:rPr>
          <w:rFonts w:ascii="Times New Roman" w:hAnsi="Times New Roman" w:cs="Times New Roman"/>
          <w:sz w:val="26"/>
          <w:szCs w:val="26"/>
        </w:rPr>
        <w:t xml:space="preserve"> “Bác sĩ, dược sĩ có tỷ lệ làm </w:t>
      </w:r>
      <w:r w:rsidR="007D77D7" w:rsidRPr="006C0DD3">
        <w:rPr>
          <w:rFonts w:ascii="Times New Roman" w:hAnsi="Times New Roman" w:cs="Times New Roman"/>
          <w:sz w:val="26"/>
          <w:szCs w:val="26"/>
        </w:rPr>
        <w:t>chủ nhiệm đề tài</w:t>
      </w:r>
      <w:r w:rsidRPr="006C0DD3">
        <w:rPr>
          <w:rFonts w:ascii="Times New Roman" w:hAnsi="Times New Roman" w:cs="Times New Roman"/>
          <w:sz w:val="26"/>
          <w:szCs w:val="26"/>
        </w:rPr>
        <w:t xml:space="preserve"> và tác giả bài báo cao nhất. Điều dưỡng là đối tượng có tỷ lệ làm </w:t>
      </w:r>
      <w:r w:rsidR="007D77D7" w:rsidRPr="006C0DD3">
        <w:rPr>
          <w:rFonts w:ascii="Times New Roman" w:hAnsi="Times New Roman" w:cs="Times New Roman"/>
          <w:sz w:val="26"/>
          <w:szCs w:val="26"/>
        </w:rPr>
        <w:t>chủ nhiệm đề tài</w:t>
      </w:r>
      <w:r w:rsidRPr="006C0DD3">
        <w:rPr>
          <w:rFonts w:ascii="Times New Roman" w:hAnsi="Times New Roman" w:cs="Times New Roman"/>
          <w:sz w:val="26"/>
          <w:szCs w:val="26"/>
        </w:rPr>
        <w:t xml:space="preserve"> và tác giả bài báo thấp nhất”.</w:t>
      </w:r>
      <w:r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Huy Minh&lt;/Author&gt;&lt;Year&gt;2022&lt;/Year&gt;&lt;RecNum&gt;60&lt;/RecNum&gt;&lt;DisplayText&gt;&lt;style face="superscript"&gt;11&lt;/style&gt;&lt;/DisplayText&gt;&lt;record&gt;&lt;rec-number&gt;60&lt;/rec-number&gt;&lt;foreign-keys&gt;&lt;key app="EN" db-id="f00xez9975zd0se9rt4veed4vwttzzrszx2w" timestamp="1701603561"&gt;60&lt;/key&gt;&lt;/foreign-keys&gt;&lt;ref-type name="Journal Article"&gt;17&lt;/ref-type&gt;&lt;contributors&gt;&lt;authors&gt;&lt;author&gt;Huy Minh, Ngô&lt;/author&gt;&lt;author&gt;Quốc Khánh, Bạch&lt;/author&gt;&lt;author&gt;Hà Thanh, Nguyễn&lt;/author&gt;&lt;author&gt;Thị Hoàng Lan, Vũ&lt;/author&gt;&lt;/authors&gt;&lt;/contributors&gt;&lt;titles&gt;&lt;title&gt;MỘT SỐ YẾU TỐ ẢNH HƯỞNG TỚI HOẠT ĐỘNG NGHIÊN CỨU KHOA HỌC TẠI VIỆN HUYẾT HỌC - TRUYỀN MÁU TRUNG ƯƠNG&lt;/title&gt;&lt;secondary-title&gt;Tạp chí Y học Việt Nam&lt;/secondary-title&gt;&lt;/titles&gt;&lt;periodical&gt;&lt;full-title&gt;Tạp chí Y học Việt Nam&lt;/full-title&gt;&lt;/periodical&gt;&lt;volume&gt;508&lt;/volume&gt;&lt;number&gt;2&lt;/number&gt;&lt;dates&gt;&lt;year&gt;2022&lt;/year&gt;&lt;pub-dates&gt;&lt;date&gt;01/08&lt;/date&gt;&lt;/pub-dates&gt;&lt;/dates&gt;&lt;urls&gt;&lt;related-urls&gt;&lt;url&gt;https://tapchiyhocvietnam.vn/index.php/vmj/article/view/1644&lt;/url&gt;&lt;/related-urls&gt;&lt;/urls&gt;&lt;electronic-resource-num&gt;10.51298/vmj.v508i2.1644&lt;/electronic-resource-num&gt;&lt;access-date&gt;2023/12/03&lt;/access-date&gt;&lt;/record&gt;&lt;/Cite&gt;&lt;/EndNote&gt;</w:instrText>
      </w:r>
      <w:r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1</w:t>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r w:rsidR="00A64292" w:rsidRPr="006C0DD3">
        <w:rPr>
          <w:rFonts w:ascii="Times New Roman" w:hAnsi="Times New Roman" w:cs="Times New Roman"/>
          <w:sz w:val="26"/>
          <w:szCs w:val="26"/>
        </w:rPr>
        <w:t>Điều này tương đồng với nghiên cứu t</w:t>
      </w:r>
      <w:r w:rsidRPr="006C0DD3">
        <w:rPr>
          <w:rFonts w:ascii="Times New Roman" w:hAnsi="Times New Roman" w:cs="Times New Roman"/>
          <w:sz w:val="26"/>
          <w:szCs w:val="26"/>
        </w:rPr>
        <w:t>ại Ghana và Nigeria</w:t>
      </w:r>
      <w:r w:rsidR="00A64292" w:rsidRPr="006C0DD3">
        <w:rPr>
          <w:rFonts w:ascii="Times New Roman" w:hAnsi="Times New Roman" w:cs="Times New Roman"/>
          <w:sz w:val="26"/>
          <w:szCs w:val="26"/>
        </w:rPr>
        <w:t xml:space="preserve"> khi</w:t>
      </w:r>
      <w:r w:rsidRPr="006C0DD3">
        <w:rPr>
          <w:rFonts w:ascii="Times New Roman" w:hAnsi="Times New Roman" w:cs="Times New Roman"/>
          <w:sz w:val="26"/>
          <w:szCs w:val="26"/>
        </w:rPr>
        <w:t xml:space="preserve"> tỷ lệ ĐD tham gia NCKH chỉ chiếm khoảng 25-37%, ĐD làm chủ nhiệm đề tài có tỷ lệ rất nhỏ, chỉ dưới 10%.</w:t>
      </w:r>
      <w:r w:rsidR="00A64292" w:rsidRPr="006C0DD3">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A64292" w:rsidRPr="006C0DD3">
        <w:rPr>
          <w:rFonts w:ascii="Times New Roman" w:hAnsi="Times New Roman" w:cs="Times New Roman"/>
          <w:sz w:val="26"/>
          <w:szCs w:val="26"/>
        </w:rPr>
      </w:r>
      <w:r w:rsidR="00A64292"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2,13</w:t>
      </w:r>
      <w:r w:rsidR="00A64292"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r w:rsidR="00FA7AEA" w:rsidRPr="006C0DD3">
        <w:rPr>
          <w:rFonts w:ascii="Times New Roman" w:hAnsi="Times New Roman" w:cs="Times New Roman"/>
          <w:sz w:val="26"/>
          <w:szCs w:val="26"/>
        </w:rPr>
        <w:t>Và</w:t>
      </w:r>
      <w:r w:rsidR="00141DEF" w:rsidRPr="006C0DD3">
        <w:rPr>
          <w:rFonts w:ascii="Times New Roman" w:hAnsi="Times New Roman" w:cs="Times New Roman"/>
          <w:sz w:val="26"/>
          <w:szCs w:val="26"/>
        </w:rPr>
        <w:t xml:space="preserve"> cũng đúng với nghiên cứu của Nguyễn Thị Thúy tại bệnh viện Việt Nam – Thụy Điển Uông Bí khi Tỷ lệ ĐD làm chủ nhiệm/thư ký là 2,0%, thành viên nghiên cứu là 23,7%.</w:t>
      </w:r>
      <w:r w:rsidR="00141DEF" w:rsidRPr="006C0DD3">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141DEF" w:rsidRPr="006C0DD3">
        <w:rPr>
          <w:rFonts w:ascii="Times New Roman" w:hAnsi="Times New Roman" w:cs="Times New Roman"/>
          <w:sz w:val="26"/>
          <w:szCs w:val="26"/>
        </w:rPr>
      </w:r>
      <w:r w:rsidR="00141DE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4</w:t>
      </w:r>
      <w:r w:rsidR="00141DEF" w:rsidRPr="006C0DD3">
        <w:rPr>
          <w:rFonts w:ascii="Times New Roman" w:hAnsi="Times New Roman" w:cs="Times New Roman"/>
          <w:sz w:val="26"/>
          <w:szCs w:val="26"/>
        </w:rPr>
        <w:fldChar w:fldCharType="end"/>
      </w:r>
      <w:r w:rsidR="00141DEF" w:rsidRPr="006C0DD3">
        <w:rPr>
          <w:rFonts w:ascii="Times New Roman" w:hAnsi="Times New Roman" w:cs="Times New Roman"/>
          <w:sz w:val="26"/>
          <w:szCs w:val="26"/>
        </w:rPr>
        <w:t xml:space="preserve"> </w:t>
      </w:r>
      <w:r w:rsidRPr="006C0DD3">
        <w:rPr>
          <w:rFonts w:ascii="Times New Roman" w:hAnsi="Times New Roman" w:cs="Times New Roman"/>
          <w:sz w:val="26"/>
          <w:szCs w:val="26"/>
        </w:rPr>
        <w:t xml:space="preserve">Thiếu kinh nghiệm, kiến thức trong NCKH </w:t>
      </w:r>
      <w:r w:rsidR="00712B2F" w:rsidRPr="006C0DD3">
        <w:rPr>
          <w:rFonts w:ascii="Times New Roman" w:hAnsi="Times New Roman" w:cs="Times New Roman"/>
          <w:sz w:val="26"/>
          <w:szCs w:val="26"/>
        </w:rPr>
        <w:t>là một trong những rào cản ngăn điều dưỡng tìm, đọc và sử dụng các nghiên cứu vào chăm sóc bệnh nhân.</w:t>
      </w:r>
      <w:r w:rsidRPr="006C0DD3">
        <w:rPr>
          <w:rFonts w:ascii="Times New Roman" w:hAnsi="Times New Roman" w:cs="Times New Roman"/>
          <w:sz w:val="26"/>
          <w:szCs w:val="26"/>
        </w:rPr>
        <w:t xml:space="preserve"> </w:t>
      </w:r>
      <w:r w:rsidR="00141DEF" w:rsidRPr="006C0DD3">
        <w:rPr>
          <w:rFonts w:ascii="Times New Roman" w:hAnsi="Times New Roman" w:cs="Times New Roman"/>
          <w:sz w:val="26"/>
          <w:szCs w:val="26"/>
        </w:rPr>
        <w:t>Chứng minh cho điều này, c</w:t>
      </w:r>
      <w:r w:rsidR="00D015BA" w:rsidRPr="006C0DD3">
        <w:rPr>
          <w:rFonts w:ascii="Times New Roman" w:hAnsi="Times New Roman" w:cs="Times New Roman"/>
          <w:sz w:val="26"/>
          <w:szCs w:val="26"/>
        </w:rPr>
        <w:t>ó rất nhiều nghiên cứu về hoạt động nghiên cứu và việc sử dụng nghiên cứu của điều dưỡng cả ở Việt Nam</w:t>
      </w:r>
      <w:r w:rsidR="00712B2F" w:rsidRPr="006C0DD3">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712B2F" w:rsidRPr="006C0DD3">
        <w:rPr>
          <w:rFonts w:ascii="Times New Roman" w:hAnsi="Times New Roman" w:cs="Times New Roman"/>
          <w:sz w:val="26"/>
          <w:szCs w:val="26"/>
        </w:rPr>
      </w:r>
      <w:r w:rsidR="00712B2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1,15,16</w:t>
      </w:r>
      <w:r w:rsidR="00712B2F" w:rsidRPr="006C0DD3">
        <w:rPr>
          <w:rFonts w:ascii="Times New Roman" w:hAnsi="Times New Roman" w:cs="Times New Roman"/>
          <w:sz w:val="26"/>
          <w:szCs w:val="26"/>
        </w:rPr>
        <w:fldChar w:fldCharType="end"/>
      </w:r>
      <w:r w:rsidR="00C61232" w:rsidRPr="006C0DD3">
        <w:rPr>
          <w:rFonts w:ascii="Times New Roman" w:hAnsi="Times New Roman" w:cs="Times New Roman"/>
          <w:sz w:val="26"/>
          <w:szCs w:val="26"/>
        </w:rPr>
        <w:t xml:space="preserve"> </w:t>
      </w:r>
      <w:r w:rsidR="00D015BA" w:rsidRPr="006C0DD3">
        <w:rPr>
          <w:rFonts w:ascii="Times New Roman" w:hAnsi="Times New Roman" w:cs="Times New Roman"/>
          <w:sz w:val="26"/>
          <w:szCs w:val="26"/>
        </w:rPr>
        <w:t xml:space="preserve">và các quốc </w:t>
      </w:r>
      <w:r w:rsidR="00D015BA" w:rsidRPr="006C0DD3">
        <w:rPr>
          <w:rFonts w:ascii="Times New Roman" w:hAnsi="Times New Roman" w:cs="Times New Roman"/>
          <w:sz w:val="26"/>
          <w:szCs w:val="26"/>
        </w:rPr>
        <w:lastRenderedPageBreak/>
        <w:t>gia khác trên khắp thế giới</w:t>
      </w:r>
      <w:r w:rsidR="00C61232" w:rsidRPr="006C0DD3">
        <w:rPr>
          <w:rFonts w:ascii="Times New Roman" w:hAnsi="Times New Roman" w:cs="Times New Roman"/>
          <w:sz w:val="26"/>
          <w:szCs w:val="26"/>
        </w:rPr>
        <w:t xml:space="preserve"> </w:t>
      </w:r>
      <w:r w:rsidR="00C61232" w:rsidRPr="006C0DD3">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C61232" w:rsidRPr="006C0DD3">
        <w:rPr>
          <w:rFonts w:ascii="Times New Roman" w:hAnsi="Times New Roman" w:cs="Times New Roman"/>
          <w:sz w:val="26"/>
          <w:szCs w:val="26"/>
        </w:rPr>
      </w:r>
      <w:r w:rsidR="00C61232"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17-23</w:t>
      </w:r>
      <w:r w:rsidR="00C61232" w:rsidRPr="006C0DD3">
        <w:rPr>
          <w:rFonts w:ascii="Times New Roman" w:hAnsi="Times New Roman" w:cs="Times New Roman"/>
          <w:sz w:val="26"/>
          <w:szCs w:val="26"/>
        </w:rPr>
        <w:fldChar w:fldCharType="end"/>
      </w:r>
      <w:r w:rsidR="00141DEF" w:rsidRPr="006C0DD3">
        <w:rPr>
          <w:rFonts w:ascii="Times New Roman" w:hAnsi="Times New Roman" w:cs="Times New Roman"/>
          <w:sz w:val="26"/>
          <w:szCs w:val="26"/>
        </w:rPr>
        <w:t xml:space="preserve">, </w:t>
      </w:r>
      <w:r w:rsidR="00D015BA" w:rsidRPr="006C0DD3">
        <w:rPr>
          <w:rFonts w:ascii="Times New Roman" w:hAnsi="Times New Roman" w:cs="Times New Roman"/>
          <w:sz w:val="26"/>
          <w:szCs w:val="26"/>
        </w:rPr>
        <w:t>người ta xác định rằng điều dưỡng chưa hoàn toàn thực hành dựa vào nghiên cứu</w:t>
      </w:r>
      <w:r w:rsidR="00141DEF" w:rsidRPr="006C0DD3">
        <w:rPr>
          <w:rFonts w:ascii="Times New Roman" w:hAnsi="Times New Roman" w:cs="Times New Roman"/>
          <w:sz w:val="26"/>
          <w:szCs w:val="26"/>
        </w:rPr>
        <w:t xml:space="preserve"> một phần </w:t>
      </w:r>
      <w:r w:rsidR="00D015BA" w:rsidRPr="006C0DD3">
        <w:rPr>
          <w:rFonts w:ascii="Times New Roman" w:hAnsi="Times New Roman" w:cs="Times New Roman"/>
          <w:sz w:val="26"/>
          <w:szCs w:val="26"/>
        </w:rPr>
        <w:t>lý do</w:t>
      </w:r>
      <w:r w:rsidR="00141DEF" w:rsidRPr="006C0DD3">
        <w:rPr>
          <w:rFonts w:ascii="Times New Roman" w:hAnsi="Times New Roman" w:cs="Times New Roman"/>
          <w:sz w:val="26"/>
          <w:szCs w:val="26"/>
        </w:rPr>
        <w:t xml:space="preserve"> là</w:t>
      </w:r>
      <w:r w:rsidR="00D015BA" w:rsidRPr="006C0DD3">
        <w:rPr>
          <w:rFonts w:ascii="Times New Roman" w:hAnsi="Times New Roman" w:cs="Times New Roman"/>
          <w:sz w:val="26"/>
          <w:szCs w:val="26"/>
        </w:rPr>
        <w:t xml:space="preserve"> họ cảm thấy không có đủ nền tảng kiến thức</w:t>
      </w:r>
      <w:r w:rsidR="005B5C9C" w:rsidRPr="006C0DD3">
        <w:rPr>
          <w:rFonts w:ascii="Times New Roman" w:hAnsi="Times New Roman" w:cs="Times New Roman"/>
          <w:sz w:val="26"/>
          <w:szCs w:val="26"/>
        </w:rPr>
        <w:t>, kinh nghiệm</w:t>
      </w:r>
      <w:r w:rsidR="00D015BA" w:rsidRPr="006C0DD3">
        <w:rPr>
          <w:rFonts w:ascii="Times New Roman" w:hAnsi="Times New Roman" w:cs="Times New Roman"/>
          <w:sz w:val="26"/>
          <w:szCs w:val="26"/>
        </w:rPr>
        <w:t xml:space="preserve"> để tìm</w:t>
      </w:r>
      <w:r w:rsidR="005B5C9C" w:rsidRPr="006C0DD3">
        <w:rPr>
          <w:rFonts w:ascii="Times New Roman" w:hAnsi="Times New Roman" w:cs="Times New Roman"/>
          <w:sz w:val="26"/>
          <w:szCs w:val="26"/>
        </w:rPr>
        <w:t xml:space="preserve"> kiếm</w:t>
      </w:r>
      <w:r w:rsidR="00D015BA" w:rsidRPr="006C0DD3">
        <w:rPr>
          <w:rFonts w:ascii="Times New Roman" w:hAnsi="Times New Roman" w:cs="Times New Roman"/>
          <w:sz w:val="26"/>
          <w:szCs w:val="26"/>
        </w:rPr>
        <w:t>, đánh giá các phương pháp và phân tích nghiên cứu.</w:t>
      </w:r>
      <w:r w:rsidR="005B5C9C" w:rsidRPr="006C0DD3">
        <w:rPr>
          <w:rFonts w:ascii="Times New Roman" w:hAnsi="Times New Roman" w:cs="Times New Roman"/>
          <w:sz w:val="26"/>
          <w:szCs w:val="26"/>
        </w:rPr>
        <w:t xml:space="preserve"> </w:t>
      </w:r>
    </w:p>
    <w:p w14:paraId="76D557C5" w14:textId="66A2BD48" w:rsidR="00C80706" w:rsidRPr="006C0DD3" w:rsidRDefault="00644DA9"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Nghị quyết số 29-NQ/TW ngày 4/11/2013 Hội nghị Trung ương 8 khóa XI</w:t>
      </w:r>
      <w:r w:rsidR="0049644F" w:rsidRPr="006C0DD3">
        <w:rPr>
          <w:rFonts w:ascii="Times New Roman" w:hAnsi="Times New Roman" w:cs="Times New Roman"/>
          <w:sz w:val="26"/>
          <w:szCs w:val="26"/>
        </w:rPr>
        <w:t>, hệ thống giáo dục và đào tạo còn nặng lý thuyết, nhẹ thực hành, thiếu gắn kết với nghiên cứu khoa học, đồng thời khuyến khích các cơ sở giáo dục tổ chức hình thức học tập đa dạng, trong đó có đẩy mạnh khuyến khích học sinh, sinh viên nghiên cứu khoa học.</w:t>
      </w:r>
      <w:r w:rsidR="005960A0" w:rsidRPr="006C0DD3">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6C0DD3">
        <w:rPr>
          <w:rFonts w:ascii="Times New Roman" w:hAnsi="Times New Roman" w:cs="Times New Roman"/>
          <w:sz w:val="26"/>
          <w:szCs w:val="26"/>
        </w:rPr>
        <w:instrText xml:space="preserve"> ADDIN EN.CITE </w:instrText>
      </w:r>
      <w:r w:rsidR="00C25F4F" w:rsidRPr="006C0DD3">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6C0DD3">
        <w:rPr>
          <w:rFonts w:ascii="Times New Roman" w:hAnsi="Times New Roman" w:cs="Times New Roman"/>
          <w:sz w:val="26"/>
          <w:szCs w:val="26"/>
        </w:rPr>
        <w:instrText xml:space="preserve"> ADDIN EN.CITE.DATA </w:instrText>
      </w:r>
      <w:r w:rsidR="00C25F4F" w:rsidRPr="006C0DD3">
        <w:rPr>
          <w:rFonts w:ascii="Times New Roman" w:hAnsi="Times New Roman" w:cs="Times New Roman"/>
          <w:sz w:val="26"/>
          <w:szCs w:val="26"/>
        </w:rPr>
      </w:r>
      <w:r w:rsidR="00C25F4F" w:rsidRPr="006C0DD3">
        <w:rPr>
          <w:rFonts w:ascii="Times New Roman" w:hAnsi="Times New Roman" w:cs="Times New Roman"/>
          <w:sz w:val="26"/>
          <w:szCs w:val="26"/>
        </w:rPr>
        <w:fldChar w:fldCharType="end"/>
      </w:r>
      <w:r w:rsidR="005960A0" w:rsidRPr="006C0DD3">
        <w:rPr>
          <w:rFonts w:ascii="Times New Roman" w:hAnsi="Times New Roman" w:cs="Times New Roman"/>
          <w:sz w:val="26"/>
          <w:szCs w:val="26"/>
        </w:rPr>
      </w:r>
      <w:r w:rsidR="005960A0"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4</w:t>
      </w:r>
      <w:r w:rsidR="005960A0" w:rsidRPr="006C0DD3">
        <w:rPr>
          <w:rFonts w:ascii="Times New Roman" w:hAnsi="Times New Roman" w:cs="Times New Roman"/>
          <w:sz w:val="26"/>
          <w:szCs w:val="26"/>
        </w:rPr>
        <w:fldChar w:fldCharType="end"/>
      </w:r>
      <w:r w:rsidR="0049644F" w:rsidRPr="006C0DD3">
        <w:rPr>
          <w:rFonts w:ascii="Times New Roman" w:hAnsi="Times New Roman" w:cs="Times New Roman"/>
          <w:sz w:val="26"/>
          <w:szCs w:val="26"/>
        </w:rPr>
        <w:t xml:space="preserve"> </w:t>
      </w:r>
      <w:r w:rsidR="008D7C0B" w:rsidRPr="006C0DD3">
        <w:rPr>
          <w:rFonts w:ascii="Times New Roman" w:hAnsi="Times New Roman" w:cs="Times New Roman"/>
          <w:sz w:val="26"/>
          <w:szCs w:val="26"/>
        </w:rPr>
        <w:t xml:space="preserve">Chính vì lí do đó, hoạt động NCKH tại Việt Nam, đặc biệt là các trường Cao đẳng và Đại học đang được chú trọng, khuyến khích phát triển. </w:t>
      </w:r>
      <w:r w:rsidR="00AF6934" w:rsidRPr="006C0DD3">
        <w:rPr>
          <w:rFonts w:ascii="Times New Roman" w:hAnsi="Times New Roman" w:cs="Times New Roman"/>
          <w:sz w:val="26"/>
          <w:szCs w:val="26"/>
        </w:rPr>
        <w:t>Nghiên  cứu  khoa  học  là  nội  dung không thể thiếu của giáo dục đại học, nhằm khẳng định vị thế của nhà trường cũng như nâng cao chất lượng đào tạo của nhà trường trong xu thế cạnh tranh như hiện nay.</w:t>
      </w:r>
      <w:r w:rsidR="00AF6934"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AF6934"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5</w:t>
      </w:r>
      <w:r w:rsidR="00AF6934" w:rsidRPr="006C0DD3">
        <w:rPr>
          <w:rFonts w:ascii="Times New Roman" w:hAnsi="Times New Roman" w:cs="Times New Roman"/>
          <w:sz w:val="26"/>
          <w:szCs w:val="26"/>
        </w:rPr>
        <w:fldChar w:fldCharType="end"/>
      </w:r>
      <w:r w:rsidR="00AF6934" w:rsidRPr="006C0DD3">
        <w:rPr>
          <w:rFonts w:ascii="Times New Roman" w:hAnsi="Times New Roman" w:cs="Times New Roman"/>
          <w:sz w:val="26"/>
          <w:szCs w:val="26"/>
        </w:rPr>
        <w:t xml:space="preserve">  </w:t>
      </w:r>
      <w:r w:rsidR="00287C1F" w:rsidRPr="006C0DD3">
        <w:rPr>
          <w:rFonts w:ascii="Times New Roman" w:hAnsi="Times New Roman" w:cs="Times New Roman"/>
          <w:sz w:val="26"/>
          <w:szCs w:val="26"/>
        </w:rPr>
        <w:t xml:space="preserve">Theo đó, năm 2018, số lượng công bố quốc  tế  hàng  năm  của  Việt  Nam  đã  cán  mốc 10.000 bài, trong đó các </w:t>
      </w:r>
      <w:r w:rsidR="007D77D7" w:rsidRPr="006C0DD3">
        <w:rPr>
          <w:rFonts w:ascii="Times New Roman" w:hAnsi="Times New Roman" w:cs="Times New Roman"/>
          <w:sz w:val="26"/>
          <w:szCs w:val="26"/>
        </w:rPr>
        <w:t>Cơ sở giáo dục Đại học (CSGDĐH)</w:t>
      </w:r>
      <w:r w:rsidR="00287C1F" w:rsidRPr="006C0DD3">
        <w:rPr>
          <w:rFonts w:ascii="Times New Roman" w:hAnsi="Times New Roman" w:cs="Times New Roman"/>
          <w:sz w:val="26"/>
          <w:szCs w:val="26"/>
        </w:rPr>
        <w:t xml:space="preserve"> đã đóng góp 70%.</w:t>
      </w:r>
      <w:r w:rsidR="00287C1F"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87C1F"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6</w:t>
      </w:r>
      <w:r w:rsidR="00287C1F" w:rsidRPr="006C0DD3">
        <w:rPr>
          <w:rFonts w:ascii="Times New Roman" w:hAnsi="Times New Roman" w:cs="Times New Roman"/>
          <w:sz w:val="26"/>
          <w:szCs w:val="26"/>
        </w:rPr>
        <w:fldChar w:fldCharType="end"/>
      </w:r>
      <w:r w:rsidR="00287C1F" w:rsidRPr="006C0DD3">
        <w:rPr>
          <w:rFonts w:ascii="Times New Roman" w:hAnsi="Times New Roman" w:cs="Times New Roman"/>
          <w:sz w:val="26"/>
          <w:szCs w:val="26"/>
        </w:rPr>
        <w:t xml:space="preserve"> </w:t>
      </w:r>
      <w:r w:rsidR="00C80706" w:rsidRPr="006C0DD3">
        <w:rPr>
          <w:rFonts w:ascii="Times New Roman" w:hAnsi="Times New Roman" w:cs="Times New Roman"/>
          <w:sz w:val="26"/>
          <w:szCs w:val="26"/>
        </w:rPr>
        <w:t>Yêu cầu làm NCKH</w:t>
      </w:r>
      <w:r w:rsidR="005960A0" w:rsidRPr="006C0DD3">
        <w:rPr>
          <w:rFonts w:ascii="Times New Roman" w:hAnsi="Times New Roman" w:cs="Times New Roman"/>
          <w:sz w:val="26"/>
          <w:szCs w:val="26"/>
        </w:rPr>
        <w:t xml:space="preserve"> trong các CSGDĐH</w:t>
      </w:r>
      <w:r w:rsidR="007D77D7" w:rsidRPr="006C0DD3">
        <w:rPr>
          <w:rFonts w:ascii="Times New Roman" w:hAnsi="Times New Roman" w:cs="Times New Roman"/>
          <w:sz w:val="26"/>
          <w:szCs w:val="26"/>
        </w:rPr>
        <w:t xml:space="preserve"> nói chung và các trường đào tạo nhân lực y tế cho cả nước nói riêng</w:t>
      </w:r>
      <w:r w:rsidR="00C80706" w:rsidRPr="006C0DD3">
        <w:rPr>
          <w:rFonts w:ascii="Times New Roman" w:hAnsi="Times New Roman" w:cs="Times New Roman"/>
          <w:sz w:val="26"/>
          <w:szCs w:val="26"/>
        </w:rPr>
        <w:t xml:space="preserve"> đang được đẩy mạnh, vì thế, thái độ của sinh viên đối với NCKH đóng vai trò quan trọng trong </w:t>
      </w:r>
      <w:r w:rsidR="005960A0" w:rsidRPr="006C0DD3">
        <w:rPr>
          <w:rFonts w:ascii="Times New Roman" w:hAnsi="Times New Roman" w:cs="Times New Roman"/>
          <w:sz w:val="26"/>
          <w:szCs w:val="26"/>
        </w:rPr>
        <w:t xml:space="preserve">việc </w:t>
      </w:r>
      <w:r w:rsidR="00C80706" w:rsidRPr="006C0DD3">
        <w:rPr>
          <w:rFonts w:ascii="Times New Roman" w:hAnsi="Times New Roman" w:cs="Times New Roman"/>
          <w:sz w:val="26"/>
          <w:szCs w:val="26"/>
        </w:rPr>
        <w:t>phản ánh lại chất lượng giảng dạy, mức độ thành công trong phổ biến tầm quan trọng của NCKH và khuyến khích sinh viên tiếp cận với NCKH. Sinh viên phải hiểu rõ tầm quan trọng và có thái độ tích cực đối với NCKH và việc tham gia vào NCKH thì mới có thể thực hiện được các mục tiêu đã đề ra</w:t>
      </w:r>
      <w:r w:rsidR="005960A0" w:rsidRPr="006C0DD3">
        <w:rPr>
          <w:rFonts w:ascii="Times New Roman" w:hAnsi="Times New Roman" w:cs="Times New Roman"/>
          <w:sz w:val="26"/>
          <w:szCs w:val="26"/>
        </w:rPr>
        <w:t>, từ đó</w:t>
      </w:r>
      <w:r w:rsidR="00C80706" w:rsidRPr="006C0DD3">
        <w:rPr>
          <w:rFonts w:ascii="Times New Roman" w:hAnsi="Times New Roman" w:cs="Times New Roman"/>
          <w:sz w:val="26"/>
          <w:szCs w:val="26"/>
        </w:rPr>
        <w:t xml:space="preserve"> nâng cao số lượng cũng như chất lượng NCKH trong và ngoài nước</w:t>
      </w:r>
      <w:r w:rsidR="00846696" w:rsidRPr="006C0DD3">
        <w:rPr>
          <w:rFonts w:ascii="Times New Roman" w:hAnsi="Times New Roman" w:cs="Times New Roman"/>
          <w:sz w:val="26"/>
          <w:szCs w:val="26"/>
        </w:rPr>
        <w:t xml:space="preserve">. </w:t>
      </w:r>
      <w:r w:rsidR="00DE7504" w:rsidRPr="006C0DD3">
        <w:rPr>
          <w:rFonts w:ascii="Times New Roman" w:hAnsi="Times New Roman" w:cs="Times New Roman"/>
          <w:sz w:val="26"/>
          <w:szCs w:val="26"/>
        </w:rPr>
        <w:t>Thật vậy, đã có nghiên cứu chứng minh về mối liên hệ</w:t>
      </w:r>
      <w:r w:rsidR="001500A5" w:rsidRPr="006C0DD3">
        <w:rPr>
          <w:rFonts w:ascii="Times New Roman" w:hAnsi="Times New Roman" w:cs="Times New Roman"/>
          <w:sz w:val="26"/>
          <w:szCs w:val="26"/>
        </w:rPr>
        <w:t xml:space="preserve"> tích cực</w:t>
      </w:r>
      <w:r w:rsidR="00DE7504" w:rsidRPr="006C0DD3">
        <w:rPr>
          <w:rFonts w:ascii="Times New Roman" w:hAnsi="Times New Roman" w:cs="Times New Roman"/>
          <w:sz w:val="26"/>
          <w:szCs w:val="26"/>
        </w:rPr>
        <w:t xml:space="preserve"> giữa thái độ và thực hành NCKH ở SVĐD.</w:t>
      </w:r>
      <w:r w:rsidR="001500A5" w:rsidRPr="006C0DD3">
        <w:rPr>
          <w:rFonts w:ascii="Times New Roman" w:hAnsi="Times New Roman" w:cs="Times New Roman"/>
          <w:sz w:val="26"/>
          <w:szCs w:val="26"/>
        </w:rPr>
        <w:fldChar w:fldCharType="begin"/>
      </w:r>
      <w:r w:rsidR="001500A5" w:rsidRPr="006C0DD3">
        <w:rPr>
          <w:rFonts w:ascii="Times New Roman" w:hAnsi="Times New Roman" w:cs="Times New Roman"/>
          <w:sz w:val="26"/>
          <w:szCs w:val="26"/>
        </w:rPr>
        <w:instrText xml:space="preserve"> ADDIN EN.CITE &lt;EndNote&gt;&lt;Cite&gt;&lt;Author&gt;Ertuğ&lt;/Author&gt;&lt;Year&gt;2014&lt;/Year&gt;&lt;RecNum&gt;6&lt;/RecNum&gt;&lt;DisplayText&gt;&lt;style face="superscript"&gt;27&lt;/style&gt;&lt;/DisplayText&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1500A5" w:rsidRPr="006C0DD3">
        <w:rPr>
          <w:rFonts w:ascii="Times New Roman" w:hAnsi="Times New Roman" w:cs="Times New Roman"/>
          <w:sz w:val="26"/>
          <w:szCs w:val="26"/>
        </w:rPr>
        <w:fldChar w:fldCharType="separate"/>
      </w:r>
      <w:r w:rsidR="001500A5" w:rsidRPr="006C0DD3">
        <w:rPr>
          <w:rFonts w:ascii="Times New Roman" w:hAnsi="Times New Roman" w:cs="Times New Roman"/>
          <w:noProof/>
          <w:sz w:val="26"/>
          <w:szCs w:val="26"/>
          <w:vertAlign w:val="superscript"/>
        </w:rPr>
        <w:t>27</w:t>
      </w:r>
      <w:r w:rsidR="001500A5" w:rsidRPr="006C0DD3">
        <w:rPr>
          <w:rFonts w:ascii="Times New Roman" w:hAnsi="Times New Roman" w:cs="Times New Roman"/>
          <w:sz w:val="26"/>
          <w:szCs w:val="26"/>
        </w:rPr>
        <w:fldChar w:fldCharType="end"/>
      </w:r>
      <w:r w:rsidR="001500A5" w:rsidRPr="006C0DD3">
        <w:rPr>
          <w:rFonts w:ascii="Times New Roman" w:hAnsi="Times New Roman" w:cs="Times New Roman"/>
          <w:sz w:val="26"/>
          <w:szCs w:val="26"/>
        </w:rPr>
        <w:t xml:space="preserve"> Thực tế đã chỉ ra rằng sinh viên Y khoa, bao gồm cả sinh viên Điều dưỡng, thường có tỷ lệ tham gia Nghiên cứu Khoa học (NCKH) không cao và có thái độ tích cực đối với hoạt động này. Một nghiên cứu tại Trường Đại học Y tế Chennai ở Ấn Độ đã ghi nhận rằng chưa đến 1/5 đối tượng tham gia có thái độ tích cực đối với NCKH.</w:t>
      </w:r>
      <w:r w:rsidR="00091346"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Chellaiyan&lt;/Author&gt;&lt;Year&gt;2019&lt;/Year&gt;&lt;RecNum&gt;102&lt;/RecNum&gt;&lt;DisplayText&gt;&lt;style face="superscript"&gt;28&lt;/style&gt;&lt;/DisplayText&gt;&lt;record&gt;&lt;rec-number&gt;102&lt;/rec-number&gt;&lt;foreign-keys&gt;&lt;key app="EN" db-id="f00xez9975zd0se9rt4veed4vwttzzrszx2w" timestamp="1703127902"&gt;102&lt;/key&gt;&lt;key app="ENWeb" db-id=""&gt;0&lt;/key&gt;&lt;/foreign-keys&gt;&lt;ref-type name="Journal Article"&gt;17&lt;/ref-type&gt;&lt;contributors&gt;&lt;authors&gt;&lt;author&gt;Chellaiyan, V. G.&lt;/author&gt;&lt;author&gt;Manoharan, A.&lt;/author&gt;&lt;author&gt;Jasmine, M.&lt;/author&gt;&lt;author&gt;Liaquathali, F.&lt;/author&gt;&lt;/authors&gt;&lt;/contributors&gt;&lt;auth-address&gt;Department of Community Medicine, Chettinad Hospital and Research Institute, Chettinad Academy of Research and Education (CARE), Chennai, Tamil Nadu, India.&lt;/auth-address&gt;&lt;titles&gt;&lt;title&gt;Medical research: Perception and barriers to its practice among medical school students of Chennai&lt;/title&gt;&lt;secondary-title&gt;J Educ Health Promot&lt;/secondary-title&gt;&lt;/titles&gt;&lt;periodical&gt;&lt;full-title&gt;J Educ Health Promot&lt;/full-title&gt;&lt;/periodical&gt;&lt;pages&gt;134&lt;/pages&gt;&lt;volume&gt;8&lt;/volume&gt;&lt;keywords&gt;&lt;keyword&gt;Medical research&lt;/keyword&gt;&lt;keyword&gt;barriers&lt;/keyword&gt;&lt;keyword&gt;medical students&lt;/keyword&gt;&lt;keyword&gt;perception&lt;/keyword&gt;&lt;/keywords&gt;&lt;dates&gt;&lt;year&gt;2019&lt;/year&gt;&lt;/dates&gt;&lt;isbn&gt;2277-9531 (Print)&amp;#xD;2319-6440 (Electronic)&amp;#xD;2277-9531 (Linking)&lt;/isbn&gt;&lt;accession-num&gt;31463319&lt;/accession-num&gt;&lt;urls&gt;&lt;related-urls&gt;&lt;url&gt;https://www.ncbi.nlm.nih.gov/pubmed/31463319&lt;/url&gt;&lt;/related-urls&gt;&lt;/urls&gt;&lt;custom2&gt;PMC6691744&lt;/custom2&gt;&lt;electronic-resource-num&gt;10.4103/jehp.jehp_464_18&lt;/electronic-resource-num&gt;&lt;/record&gt;&lt;/Cite&gt;&lt;/EndNote&gt;</w:instrText>
      </w:r>
      <w:r w:rsidR="00091346"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28</w:t>
      </w:r>
      <w:r w:rsidR="00091346" w:rsidRPr="006C0DD3">
        <w:rPr>
          <w:rFonts w:ascii="Times New Roman" w:hAnsi="Times New Roman" w:cs="Times New Roman"/>
          <w:sz w:val="26"/>
          <w:szCs w:val="26"/>
        </w:rPr>
        <w:fldChar w:fldCharType="end"/>
      </w:r>
    </w:p>
    <w:p w14:paraId="27A561FB" w14:textId="23433914" w:rsidR="000D4456" w:rsidRPr="006C0DD3" w:rsidRDefault="000D4456"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Đại học Y khoa (ĐHYK) Phạm Ngọc Thạch là cơ sở giáo dục đại học công lập nằm trong hệ thống giáo dục quốc dân của Nước Cộng hòa Xã hội Chủ nghĩa Việt Nam, chịu sự quản lý trực tiếp của Ủy ban nhân dân Thành phố Hồ Chí Minh.</w:t>
      </w:r>
      <w:r w:rsidR="002D3E09" w:rsidRPr="006C0DD3">
        <w:rPr>
          <w:rFonts w:ascii="Times New Roman" w:hAnsi="Times New Roman" w:cs="Times New Roman"/>
          <w:sz w:val="26"/>
          <w:szCs w:val="26"/>
        </w:rPr>
        <w:t xml:space="preserve"> </w:t>
      </w:r>
      <w:r w:rsidRPr="006C0DD3">
        <w:rPr>
          <w:rFonts w:ascii="Times New Roman" w:hAnsi="Times New Roman" w:cs="Times New Roman"/>
          <w:sz w:val="26"/>
          <w:szCs w:val="26"/>
        </w:rPr>
        <w:t xml:space="preserve">Trường đã đào tạo và cung cấp số lượng lớn các bác sĩ đa khoa chính quy, điều dưỡng, kỹ thuật viên tham gia vào hệ thống y tế của Thành phố hoặc tuyến y tế cơ sở bổ sung </w:t>
      </w:r>
      <w:r w:rsidRPr="006C0DD3">
        <w:rPr>
          <w:rFonts w:ascii="Times New Roman" w:hAnsi="Times New Roman" w:cs="Times New Roman"/>
          <w:sz w:val="26"/>
          <w:szCs w:val="26"/>
        </w:rPr>
        <w:lastRenderedPageBreak/>
        <w:t>cho nguồn nhân lực y tế cho TP. HCM nói riêng và cả nước nói chung.</w:t>
      </w:r>
      <w:r w:rsidR="002D3E09" w:rsidRPr="006C0DD3">
        <w:rPr>
          <w:rFonts w:ascii="Times New Roman" w:hAnsi="Times New Roman" w:cs="Times New Roman"/>
          <w:sz w:val="26"/>
          <w:szCs w:val="26"/>
        </w:rPr>
        <w:t xml:space="preserve"> </w:t>
      </w:r>
      <w:r w:rsidR="005960A0" w:rsidRPr="006C0DD3">
        <w:rPr>
          <w:rFonts w:ascii="Times New Roman" w:hAnsi="Times New Roman" w:cs="Times New Roman"/>
          <w:sz w:val="26"/>
          <w:szCs w:val="26"/>
        </w:rPr>
        <w:t>Từ năm 2020 -2021, Trường Đại học Y khoa Phạm Ngọc Thạch chính thức áp dụng “Quy định Khóa luận Tốt Nghiệp đại học hệ chính quy theo học chế tín chỉ” kể từ năm học 2020-2021 cho toàn thể các lớp đại học thuộc hệ đào tạo này.</w:t>
      </w:r>
      <w:r w:rsidR="005960A0"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005960A0" w:rsidRPr="006C0DD3">
        <w:rPr>
          <w:rFonts w:ascii="Times New Roman" w:hAnsi="Times New Roman" w:cs="Times New Roman"/>
          <w:sz w:val="26"/>
          <w:szCs w:val="26"/>
        </w:rPr>
      </w:r>
      <w:r w:rsidR="005960A0"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29</w:t>
      </w:r>
      <w:r w:rsidR="005960A0" w:rsidRPr="006C0DD3">
        <w:rPr>
          <w:rFonts w:ascii="Times New Roman" w:hAnsi="Times New Roman" w:cs="Times New Roman"/>
          <w:sz w:val="26"/>
          <w:szCs w:val="26"/>
        </w:rPr>
        <w:fldChar w:fldCharType="end"/>
      </w:r>
      <w:r w:rsidR="007D77D7" w:rsidRPr="006C0DD3">
        <w:rPr>
          <w:rFonts w:ascii="Times New Roman" w:hAnsi="Times New Roman" w:cs="Times New Roman"/>
          <w:sz w:val="26"/>
          <w:szCs w:val="26"/>
        </w:rPr>
        <w:t xml:space="preserve"> Quyết định này giúp sinh viên toàn trường hiểu rõ hơn về những quyền lợi, trách nhiệm và sự khen thưởng khi tham gia hoạt động NCKH, tạo động lực thúc đẩy sinh viên các ngành tích cực thực hiện các bài nghiên cứu phù hợp thực tiễn.</w:t>
      </w:r>
      <w:r w:rsidR="005960A0" w:rsidRPr="006C0DD3">
        <w:rPr>
          <w:rFonts w:ascii="Times New Roman" w:hAnsi="Times New Roman" w:cs="Times New Roman"/>
          <w:sz w:val="26"/>
          <w:szCs w:val="26"/>
        </w:rPr>
        <w:t xml:space="preserve"> </w:t>
      </w:r>
      <w:r w:rsidR="002D3E09" w:rsidRPr="006C0DD3">
        <w:rPr>
          <w:rFonts w:ascii="Times New Roman" w:hAnsi="Times New Roman" w:cs="Times New Roman"/>
          <w:sz w:val="26"/>
          <w:szCs w:val="26"/>
        </w:rPr>
        <w:t>Trong khoảng thời gian từ năm 2014 – 2018, Trường ĐHYK PNT đã được đăng 162 công bố quốc tế và nằm trong top a top 30 CSGDĐH Việt Nam có nhiều công bố</w:t>
      </w:r>
      <w:r w:rsidR="004261B7" w:rsidRPr="006C0DD3">
        <w:rPr>
          <w:rFonts w:ascii="Times New Roman" w:hAnsi="Times New Roman" w:cs="Times New Roman"/>
          <w:sz w:val="26"/>
          <w:szCs w:val="26"/>
        </w:rPr>
        <w:t xml:space="preserve"> </w:t>
      </w:r>
      <w:r w:rsidR="002D3E09" w:rsidRPr="006C0DD3">
        <w:rPr>
          <w:rFonts w:ascii="Times New Roman" w:hAnsi="Times New Roman" w:cs="Times New Roman"/>
          <w:sz w:val="26"/>
          <w:szCs w:val="26"/>
        </w:rPr>
        <w:t>quốc tế nhất giai đoạn 2014-2018.</w:t>
      </w:r>
      <w:r w:rsidR="002D3E09" w:rsidRPr="006C0DD3">
        <w:rPr>
          <w:rFonts w:ascii="Times New Roman" w:hAnsi="Times New Roman" w:cs="Times New Roman"/>
          <w:sz w:val="26"/>
          <w:szCs w:val="26"/>
        </w:rPr>
        <w:fldChar w:fldCharType="begin"/>
      </w:r>
      <w:r w:rsidR="00C25F4F" w:rsidRPr="006C0DD3">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D3E09" w:rsidRPr="006C0DD3">
        <w:rPr>
          <w:rFonts w:ascii="Times New Roman" w:hAnsi="Times New Roman" w:cs="Times New Roman"/>
          <w:sz w:val="26"/>
          <w:szCs w:val="26"/>
        </w:rPr>
        <w:fldChar w:fldCharType="separate"/>
      </w:r>
      <w:r w:rsidR="00C25F4F" w:rsidRPr="006C0DD3">
        <w:rPr>
          <w:rFonts w:ascii="Times New Roman" w:hAnsi="Times New Roman" w:cs="Times New Roman"/>
          <w:noProof/>
          <w:sz w:val="26"/>
          <w:szCs w:val="26"/>
          <w:vertAlign w:val="superscript"/>
        </w:rPr>
        <w:t>26</w:t>
      </w:r>
      <w:r w:rsidR="002D3E09" w:rsidRPr="006C0DD3">
        <w:rPr>
          <w:rFonts w:ascii="Times New Roman" w:hAnsi="Times New Roman" w:cs="Times New Roman"/>
          <w:sz w:val="26"/>
          <w:szCs w:val="26"/>
        </w:rPr>
        <w:fldChar w:fldCharType="end"/>
      </w:r>
      <w:r w:rsidR="002D3E09" w:rsidRPr="006C0DD3">
        <w:rPr>
          <w:rFonts w:ascii="Times New Roman" w:hAnsi="Times New Roman" w:cs="Times New Roman"/>
          <w:sz w:val="26"/>
          <w:szCs w:val="26"/>
        </w:rPr>
        <w:t xml:space="preserve"> </w:t>
      </w:r>
    </w:p>
    <w:p w14:paraId="20D29157" w14:textId="13F3AAE3" w:rsidR="000F0B41" w:rsidRPr="006C0DD3" w:rsidRDefault="004261B7" w:rsidP="00E039A1">
      <w:pPr>
        <w:pStyle w:val="ThngthngWeb"/>
        <w:spacing w:before="0" w:beforeAutospacing="0" w:after="60" w:afterAutospacing="0" w:line="360" w:lineRule="auto"/>
        <w:ind w:firstLine="720"/>
        <w:jc w:val="both"/>
        <w:rPr>
          <w:sz w:val="26"/>
          <w:szCs w:val="26"/>
        </w:rPr>
      </w:pPr>
      <w:r w:rsidRPr="006C0DD3">
        <w:rPr>
          <w:sz w:val="26"/>
          <w:szCs w:val="26"/>
        </w:rPr>
        <w:t xml:space="preserve">Hiện nay, việc đào tạo điều dưỡng tại trường ĐH YKPNT phát triển, năm 2023 có khoảng </w:t>
      </w:r>
      <w:r w:rsidR="00AA1882" w:rsidRPr="006C0DD3">
        <w:rPr>
          <w:sz w:val="26"/>
          <w:szCs w:val="26"/>
        </w:rPr>
        <w:t xml:space="preserve">668 </w:t>
      </w:r>
      <w:r w:rsidR="006C50DD" w:rsidRPr="006C0DD3">
        <w:rPr>
          <w:sz w:val="26"/>
          <w:szCs w:val="26"/>
        </w:rPr>
        <w:t xml:space="preserve">SV Điều dưỡng từ khóa 2023 (năm 1) cho tới khóa 2020 (năm </w:t>
      </w:r>
      <w:r w:rsidR="006C356B" w:rsidRPr="006C0DD3">
        <w:rPr>
          <w:sz w:val="26"/>
          <w:szCs w:val="26"/>
        </w:rPr>
        <w:t>cuối</w:t>
      </w:r>
      <w:r w:rsidR="006C50DD" w:rsidRPr="006C0DD3">
        <w:rPr>
          <w:sz w:val="26"/>
          <w:szCs w:val="26"/>
        </w:rPr>
        <w:t xml:space="preserve">) đang học tập tại trường, trong đó </w:t>
      </w:r>
      <w:r w:rsidR="000D4456" w:rsidRPr="006C0DD3">
        <w:rPr>
          <w:sz w:val="26"/>
          <w:szCs w:val="26"/>
        </w:rPr>
        <w:t xml:space="preserve">có </w:t>
      </w:r>
      <w:r w:rsidRPr="006C0DD3">
        <w:rPr>
          <w:sz w:val="26"/>
          <w:szCs w:val="26"/>
        </w:rPr>
        <w:t xml:space="preserve">SV </w:t>
      </w:r>
      <w:r w:rsidR="000E0BD5" w:rsidRPr="006C0DD3">
        <w:rPr>
          <w:sz w:val="26"/>
          <w:szCs w:val="26"/>
        </w:rPr>
        <w:t>143</w:t>
      </w:r>
      <w:r w:rsidR="000D4456" w:rsidRPr="006C0DD3">
        <w:rPr>
          <w:sz w:val="26"/>
          <w:szCs w:val="26"/>
        </w:rPr>
        <w:t xml:space="preserve"> SV thuộc khối Cử nhân Điều dưỡng (CNĐD) chính quy </w:t>
      </w:r>
      <w:r w:rsidR="006C356B" w:rsidRPr="006C0DD3">
        <w:rPr>
          <w:sz w:val="26"/>
          <w:szCs w:val="26"/>
        </w:rPr>
        <w:t>năm cuối</w:t>
      </w:r>
      <w:r w:rsidR="000D4456" w:rsidRPr="006C0DD3">
        <w:rPr>
          <w:sz w:val="26"/>
          <w:szCs w:val="26"/>
        </w:rPr>
        <w:t xml:space="preserve"> tại trường được phân theo các chuyên ngành đa khoa có </w:t>
      </w:r>
      <w:r w:rsidR="000E0BD5" w:rsidRPr="006C0DD3">
        <w:rPr>
          <w:sz w:val="26"/>
          <w:szCs w:val="26"/>
        </w:rPr>
        <w:t>65</w:t>
      </w:r>
      <w:r w:rsidR="000D4456" w:rsidRPr="006C0DD3">
        <w:rPr>
          <w:sz w:val="26"/>
          <w:szCs w:val="26"/>
        </w:rPr>
        <w:t xml:space="preserve"> SV, gây mê hồi sức </w:t>
      </w:r>
      <w:r w:rsidR="000E0BD5" w:rsidRPr="006C0DD3">
        <w:rPr>
          <w:sz w:val="26"/>
          <w:szCs w:val="26"/>
        </w:rPr>
        <w:t>30</w:t>
      </w:r>
      <w:r w:rsidR="000D4456" w:rsidRPr="006C0DD3">
        <w:rPr>
          <w:sz w:val="26"/>
          <w:szCs w:val="26"/>
        </w:rPr>
        <w:t xml:space="preserve"> SV, cấp cứu ngoại viện 11 SV và hộ sinh </w:t>
      </w:r>
      <w:r w:rsidR="000E0BD5" w:rsidRPr="006C0DD3">
        <w:rPr>
          <w:sz w:val="26"/>
          <w:szCs w:val="26"/>
        </w:rPr>
        <w:t>20</w:t>
      </w:r>
      <w:r w:rsidR="000D4456" w:rsidRPr="006C0DD3">
        <w:rPr>
          <w:sz w:val="26"/>
          <w:szCs w:val="26"/>
        </w:rPr>
        <w:t xml:space="preserve"> SV. </w:t>
      </w:r>
      <w:r w:rsidR="000E0BD5" w:rsidRPr="006C0DD3">
        <w:rPr>
          <w:sz w:val="26"/>
          <w:szCs w:val="26"/>
        </w:rPr>
        <w:t>Đây sẽ là lực lượng y tế cho tương lai, đảm bảo công tác chăm sóc sức khỏe người dân trong</w:t>
      </w:r>
      <w:r w:rsidRPr="006C0DD3">
        <w:rPr>
          <w:sz w:val="26"/>
          <w:szCs w:val="26"/>
        </w:rPr>
        <w:t xml:space="preserve"> trong khu vực TPHCM và các tỉnh lân cận, và cũng là lực lượng chủ chốt, tiềm năng khi tham gia thực hiện các bài NCKH về thực hành và chăm sóc người bệnh có giá trị trên lâm sàng</w:t>
      </w:r>
      <w:r w:rsidR="00752F57" w:rsidRPr="006C0DD3">
        <w:rPr>
          <w:sz w:val="26"/>
          <w:szCs w:val="26"/>
        </w:rPr>
        <w:t>.</w:t>
      </w:r>
      <w:r w:rsidR="00E039A1" w:rsidRPr="006C0DD3">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rPr>
        <w:instrText xml:space="preserve"> ADDIN EN.CITE </w:instrText>
      </w:r>
      <w:r w:rsidR="00091346" w:rsidRPr="006C0DD3">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rPr>
        <w:instrText xml:space="preserve"> ADDIN EN.CITE.DATA </w:instrText>
      </w:r>
      <w:r w:rsidR="00091346" w:rsidRPr="006C0DD3">
        <w:rPr>
          <w:sz w:val="26"/>
          <w:szCs w:val="26"/>
        </w:rPr>
      </w:r>
      <w:r w:rsidR="00091346" w:rsidRPr="006C0DD3">
        <w:rPr>
          <w:sz w:val="26"/>
          <w:szCs w:val="26"/>
        </w:rPr>
        <w:fldChar w:fldCharType="end"/>
      </w:r>
      <w:r w:rsidR="00E039A1" w:rsidRPr="006C0DD3">
        <w:rPr>
          <w:sz w:val="26"/>
          <w:szCs w:val="26"/>
        </w:rPr>
      </w:r>
      <w:r w:rsidR="00E039A1" w:rsidRPr="006C0DD3">
        <w:rPr>
          <w:sz w:val="26"/>
          <w:szCs w:val="26"/>
        </w:rPr>
        <w:fldChar w:fldCharType="separate"/>
      </w:r>
      <w:r w:rsidR="00091346" w:rsidRPr="006C0DD3">
        <w:rPr>
          <w:noProof/>
          <w:sz w:val="26"/>
          <w:szCs w:val="26"/>
          <w:vertAlign w:val="superscript"/>
        </w:rPr>
        <w:t>30</w:t>
      </w:r>
      <w:r w:rsidR="00E039A1" w:rsidRPr="006C0DD3">
        <w:rPr>
          <w:sz w:val="26"/>
          <w:szCs w:val="26"/>
        </w:rPr>
        <w:fldChar w:fldCharType="end"/>
      </w:r>
      <w:r w:rsidR="00752F57" w:rsidRPr="006C0DD3">
        <w:rPr>
          <w:sz w:val="26"/>
          <w:szCs w:val="26"/>
        </w:rPr>
        <w:t xml:space="preserve"> </w:t>
      </w:r>
    </w:p>
    <w:p w14:paraId="181CCFF8" w14:textId="224CB639" w:rsidR="000F0B41" w:rsidRPr="006C0DD3" w:rsidRDefault="000F0B41" w:rsidP="00E039A1">
      <w:pPr>
        <w:pStyle w:val="ThngthngWeb"/>
        <w:spacing w:before="0" w:beforeAutospacing="0" w:after="60" w:afterAutospacing="0" w:line="360" w:lineRule="auto"/>
        <w:ind w:firstLine="720"/>
        <w:jc w:val="both"/>
        <w:rPr>
          <w:sz w:val="26"/>
          <w:szCs w:val="26"/>
        </w:rPr>
      </w:pPr>
      <w:r w:rsidRPr="006C0DD3">
        <w:rPr>
          <w:sz w:val="26"/>
          <w:szCs w:val="26"/>
          <w:shd w:val="clear" w:color="auto" w:fill="FFFFFF"/>
        </w:rPr>
        <w:t>Theo số liệu thống kê tử Phòng Nghiên cứu khoa học và Hợp tác quốc tế Trường Đại học Đại Nam (2018-2020) hoạt động nghiên cứu khoa học chưa được sôi nổi, cụ thể năm 2018 là 1,8%; năm 2019 là 1,71% và 2020 là 2%; riêng sinh viên điều dưỡng chưa có đề tài NCKH nào</w:t>
      </w:r>
      <w:r w:rsidR="00752F57" w:rsidRPr="006C0DD3">
        <w:rPr>
          <w:sz w:val="26"/>
          <w:szCs w:val="26"/>
          <w:shd w:val="clear" w:color="auto" w:fill="FFFFFF"/>
        </w:rPr>
        <w:t>.</w:t>
      </w:r>
      <w:r w:rsidR="00752F57" w:rsidRPr="006C0DD3">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shd w:val="clear" w:color="auto" w:fill="FFFFFF"/>
        </w:rPr>
        <w:instrText xml:space="preserve"> ADDIN EN.CITE </w:instrText>
      </w:r>
      <w:r w:rsidR="00091346" w:rsidRPr="006C0DD3">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6C0DD3">
        <w:rPr>
          <w:sz w:val="26"/>
          <w:szCs w:val="26"/>
          <w:shd w:val="clear" w:color="auto" w:fill="FFFFFF"/>
        </w:rPr>
        <w:instrText xml:space="preserve"> ADDIN EN.CITE.DATA </w:instrText>
      </w:r>
      <w:r w:rsidR="00091346" w:rsidRPr="006C0DD3">
        <w:rPr>
          <w:sz w:val="26"/>
          <w:szCs w:val="26"/>
          <w:shd w:val="clear" w:color="auto" w:fill="FFFFFF"/>
        </w:rPr>
      </w:r>
      <w:r w:rsidR="00091346" w:rsidRPr="006C0DD3">
        <w:rPr>
          <w:sz w:val="26"/>
          <w:szCs w:val="26"/>
          <w:shd w:val="clear" w:color="auto" w:fill="FFFFFF"/>
        </w:rPr>
        <w:fldChar w:fldCharType="end"/>
      </w:r>
      <w:r w:rsidR="00752F57" w:rsidRPr="006C0DD3">
        <w:rPr>
          <w:sz w:val="26"/>
          <w:szCs w:val="26"/>
          <w:shd w:val="clear" w:color="auto" w:fill="FFFFFF"/>
        </w:rPr>
      </w:r>
      <w:r w:rsidR="00752F57" w:rsidRPr="006C0DD3">
        <w:rPr>
          <w:sz w:val="26"/>
          <w:szCs w:val="26"/>
          <w:shd w:val="clear" w:color="auto" w:fill="FFFFFF"/>
        </w:rPr>
        <w:fldChar w:fldCharType="separate"/>
      </w:r>
      <w:r w:rsidR="00091346" w:rsidRPr="006C0DD3">
        <w:rPr>
          <w:noProof/>
          <w:sz w:val="26"/>
          <w:szCs w:val="26"/>
          <w:shd w:val="clear" w:color="auto" w:fill="FFFFFF"/>
          <w:vertAlign w:val="superscript"/>
        </w:rPr>
        <w:t>30</w:t>
      </w:r>
      <w:r w:rsidR="00752F57" w:rsidRPr="006C0DD3">
        <w:rPr>
          <w:sz w:val="26"/>
          <w:szCs w:val="26"/>
          <w:shd w:val="clear" w:color="auto" w:fill="FFFFFF"/>
        </w:rPr>
        <w:fldChar w:fldCharType="end"/>
      </w:r>
      <w:r w:rsidR="00752F57" w:rsidRPr="006C0DD3">
        <w:rPr>
          <w:sz w:val="26"/>
          <w:szCs w:val="26"/>
          <w:shd w:val="clear" w:color="auto" w:fill="FFFFFF"/>
        </w:rPr>
        <w:t xml:space="preserve"> </w:t>
      </w:r>
      <w:r w:rsidRPr="006C0DD3">
        <w:rPr>
          <w:sz w:val="26"/>
          <w:szCs w:val="26"/>
          <w:shd w:val="clear" w:color="auto" w:fill="FFFFFF"/>
        </w:rPr>
        <w:t>Theo trường Đại học Điều dưỡng Nam Định, từ năm 2016 không có sinh viên tham gia các hoạt động nghiên cứu khoa học đến năm 2020 đã có 13 đề tài được xét duyệt thông qua, 10 đề tài được nghiệm thu, 33 ý tưởng sáng tạo và khởi nghiệp, 30 sinh viên tham gia làm khóa luận tốt nghiệp</w:t>
      </w:r>
      <w:r w:rsidR="00E039A1" w:rsidRPr="006C0DD3">
        <w:rPr>
          <w:sz w:val="26"/>
          <w:szCs w:val="26"/>
          <w:shd w:val="clear" w:color="auto" w:fill="FFFFFF"/>
        </w:rPr>
        <w:t>.</w:t>
      </w:r>
      <w:r w:rsidR="00E039A1" w:rsidRPr="006C0DD3">
        <w:rPr>
          <w:sz w:val="26"/>
          <w:szCs w:val="26"/>
          <w:shd w:val="clear" w:color="auto" w:fill="FFFFFF"/>
        </w:rPr>
        <w:fldChar w:fldCharType="begin"/>
      </w:r>
      <w:r w:rsidR="00E039A1" w:rsidRPr="006C0DD3">
        <w:rPr>
          <w:sz w:val="26"/>
          <w:szCs w:val="26"/>
          <w:shd w:val="clear" w:color="auto" w:fill="FFFFFF"/>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E039A1" w:rsidRPr="006C0DD3">
        <w:rPr>
          <w:sz w:val="26"/>
          <w:szCs w:val="26"/>
          <w:shd w:val="clear" w:color="auto" w:fill="FFFFFF"/>
        </w:rPr>
        <w:fldChar w:fldCharType="separate"/>
      </w:r>
      <w:r w:rsidR="00E039A1" w:rsidRPr="006C0DD3">
        <w:rPr>
          <w:noProof/>
          <w:sz w:val="26"/>
          <w:szCs w:val="26"/>
          <w:shd w:val="clear" w:color="auto" w:fill="FFFFFF"/>
          <w:vertAlign w:val="superscript"/>
        </w:rPr>
        <w:t>25</w:t>
      </w:r>
      <w:r w:rsidR="00E039A1" w:rsidRPr="006C0DD3">
        <w:rPr>
          <w:sz w:val="26"/>
          <w:szCs w:val="26"/>
          <w:shd w:val="clear" w:color="auto" w:fill="FFFFFF"/>
        </w:rPr>
        <w:fldChar w:fldCharType="end"/>
      </w:r>
      <w:r w:rsidR="00E039A1" w:rsidRPr="006C0DD3">
        <w:rPr>
          <w:sz w:val="26"/>
          <w:szCs w:val="26"/>
          <w:shd w:val="clear" w:color="auto" w:fill="FFFFFF"/>
        </w:rPr>
        <w:t xml:space="preserve"> Hoặc  trong nghiên cứu về thái độ của </w:t>
      </w:r>
      <w:r w:rsidR="00E039A1" w:rsidRPr="006C0DD3">
        <w:rPr>
          <w:rFonts w:eastAsiaTheme="minorHAnsi"/>
          <w:kern w:val="2"/>
          <w:sz w:val="26"/>
          <w:szCs w:val="26"/>
          <w14:ligatures w14:val="standardContextual"/>
        </w:rPr>
        <w:t>sinh viên Dược tại một số trường đại học tại Thành phố Hồ Chí Minh</w:t>
      </w:r>
      <w:r w:rsidR="00D566DF" w:rsidRPr="006C0DD3">
        <w:rPr>
          <w:sz w:val="26"/>
          <w:szCs w:val="26"/>
          <w:shd w:val="clear" w:color="auto" w:fill="FFFFFF"/>
        </w:rPr>
        <w:t xml:space="preserve"> của Nguyễn Hà Phúc Tâm</w:t>
      </w:r>
      <w:r w:rsidR="00E039A1" w:rsidRPr="006C0DD3">
        <w:rPr>
          <w:sz w:val="26"/>
          <w:szCs w:val="26"/>
          <w:shd w:val="clear" w:color="auto" w:fill="FFFFFF"/>
        </w:rPr>
        <w:t xml:space="preserve"> (2023)</w:t>
      </w:r>
      <w:r w:rsidR="00D566DF" w:rsidRPr="006C0DD3">
        <w:rPr>
          <w:sz w:val="26"/>
          <w:szCs w:val="26"/>
          <w:shd w:val="clear" w:color="auto" w:fill="FFFFFF"/>
        </w:rPr>
        <w:t xml:space="preserve">, 128 (32,8%)  sinh  viên  nam  và  262  (67,2%)  sinh  viên  nữ đều có thái độ tích cực với việc tham gia nghiên cứu. Sinh  viên  nữ có thái độ tích  cực hơn sinh viên nam ,  tuy nhiên sinh viên nam có  điểm  trung  bình  rào  cản  </w:t>
      </w:r>
      <w:r w:rsidR="00D566DF" w:rsidRPr="006C0DD3">
        <w:rPr>
          <w:sz w:val="26"/>
          <w:szCs w:val="26"/>
          <w:shd w:val="clear" w:color="auto" w:fill="FFFFFF"/>
        </w:rPr>
        <w:lastRenderedPageBreak/>
        <w:t>thấp  hơn  sinh  viên  nữ. Thiếu  kỹ năng và kiến thức  là  các  rào  cản  chủ yếu  gặp  phải ở sinh  viên  khi tham gia NCKH.</w:t>
      </w:r>
      <w:r w:rsidR="00E039A1" w:rsidRPr="006C0DD3">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sz w:val="26"/>
          <w:szCs w:val="26"/>
          <w:shd w:val="clear" w:color="auto" w:fill="FFFFFF"/>
        </w:rPr>
        <w:instrText xml:space="preserve"> ADDIN EN.CITE </w:instrText>
      </w:r>
      <w:r w:rsidR="00091346" w:rsidRPr="006C0DD3">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sz w:val="26"/>
          <w:szCs w:val="26"/>
          <w:shd w:val="clear" w:color="auto" w:fill="FFFFFF"/>
        </w:rPr>
        <w:instrText xml:space="preserve"> ADDIN EN.CITE.DATA </w:instrText>
      </w:r>
      <w:r w:rsidR="00091346" w:rsidRPr="006C0DD3">
        <w:rPr>
          <w:sz w:val="26"/>
          <w:szCs w:val="26"/>
          <w:shd w:val="clear" w:color="auto" w:fill="FFFFFF"/>
        </w:rPr>
      </w:r>
      <w:r w:rsidR="00091346" w:rsidRPr="006C0DD3">
        <w:rPr>
          <w:sz w:val="26"/>
          <w:szCs w:val="26"/>
          <w:shd w:val="clear" w:color="auto" w:fill="FFFFFF"/>
        </w:rPr>
        <w:fldChar w:fldCharType="end"/>
      </w:r>
      <w:r w:rsidR="00E039A1" w:rsidRPr="006C0DD3">
        <w:rPr>
          <w:sz w:val="26"/>
          <w:szCs w:val="26"/>
          <w:shd w:val="clear" w:color="auto" w:fill="FFFFFF"/>
        </w:rPr>
      </w:r>
      <w:r w:rsidR="00E039A1" w:rsidRPr="006C0DD3">
        <w:rPr>
          <w:sz w:val="26"/>
          <w:szCs w:val="26"/>
          <w:shd w:val="clear" w:color="auto" w:fill="FFFFFF"/>
        </w:rPr>
        <w:fldChar w:fldCharType="separate"/>
      </w:r>
      <w:r w:rsidR="00091346" w:rsidRPr="006C0DD3">
        <w:rPr>
          <w:noProof/>
          <w:sz w:val="26"/>
          <w:szCs w:val="26"/>
          <w:shd w:val="clear" w:color="auto" w:fill="FFFFFF"/>
          <w:vertAlign w:val="superscript"/>
        </w:rPr>
        <w:t>31</w:t>
      </w:r>
      <w:r w:rsidR="00E039A1" w:rsidRPr="006C0DD3">
        <w:rPr>
          <w:sz w:val="26"/>
          <w:szCs w:val="26"/>
          <w:shd w:val="clear" w:color="auto" w:fill="FFFFFF"/>
        </w:rPr>
        <w:fldChar w:fldCharType="end"/>
      </w:r>
      <w:r w:rsidR="00E039A1" w:rsidRPr="006C0DD3">
        <w:rPr>
          <w:sz w:val="26"/>
          <w:szCs w:val="26"/>
          <w:shd w:val="clear" w:color="auto" w:fill="FFFFFF"/>
        </w:rPr>
        <w:t xml:space="preserve"> </w:t>
      </w:r>
    </w:p>
    <w:p w14:paraId="4CC1992E" w14:textId="3C337DFD" w:rsidR="006C50DD" w:rsidRPr="006C0DD3" w:rsidRDefault="004261B7" w:rsidP="004841AF">
      <w:pPr>
        <w:pStyle w:val="ThngthngWeb"/>
        <w:spacing w:before="0" w:beforeAutospacing="0" w:after="60" w:afterAutospacing="0" w:line="360" w:lineRule="auto"/>
        <w:ind w:firstLine="720"/>
        <w:jc w:val="both"/>
        <w:rPr>
          <w:sz w:val="26"/>
          <w:szCs w:val="26"/>
        </w:rPr>
      </w:pPr>
      <w:r w:rsidRPr="006C0DD3">
        <w:rPr>
          <w:sz w:val="26"/>
          <w:szCs w:val="26"/>
        </w:rPr>
        <w:t xml:space="preserve">Vì vậy, chúng tôi thực hiện nghiên cứu này </w:t>
      </w:r>
      <w:r w:rsidR="000D4456" w:rsidRPr="006C0DD3">
        <w:rPr>
          <w:sz w:val="26"/>
          <w:szCs w:val="26"/>
        </w:rPr>
        <w:t xml:space="preserve">nhằm khảo sát </w:t>
      </w:r>
      <w:r w:rsidR="003D0C19" w:rsidRPr="006C0DD3">
        <w:rPr>
          <w:sz w:val="26"/>
          <w:szCs w:val="26"/>
        </w:rPr>
        <w:t>“Thái độ của sinh viên điều dưỡng năm cuối trường Đại học Y khoa Phạm Ngọc Thạch năm 2020 đối với nghiên cứu khoa học và các yếu tố liên quan”</w:t>
      </w:r>
    </w:p>
    <w:p w14:paraId="46CCB860" w14:textId="5039B5F2" w:rsidR="000D4456" w:rsidRPr="004841AF" w:rsidRDefault="000D4456" w:rsidP="004841AF">
      <w:pPr>
        <w:pStyle w:val="oancuaDanhsach"/>
        <w:numPr>
          <w:ilvl w:val="1"/>
          <w:numId w:val="4"/>
        </w:numPr>
        <w:spacing w:before="240" w:after="0" w:line="360" w:lineRule="auto"/>
        <w:jc w:val="both"/>
        <w:outlineLvl w:val="1"/>
        <w:rPr>
          <w:rFonts w:ascii="Times New Roman" w:hAnsi="Times New Roman" w:cs="Times New Roman"/>
          <w:sz w:val="26"/>
          <w:szCs w:val="26"/>
        </w:rPr>
      </w:pPr>
      <w:bookmarkStart w:id="5" w:name="_Toc154267956"/>
      <w:r w:rsidRPr="004841AF">
        <w:rPr>
          <w:rFonts w:ascii="Times New Roman" w:hAnsi="Times New Roman" w:cs="Times New Roman"/>
          <w:sz w:val="26"/>
          <w:szCs w:val="26"/>
        </w:rPr>
        <w:t>CÂU HỎI NGHIÊN CỨU</w:t>
      </w:r>
      <w:bookmarkEnd w:id="5"/>
    </w:p>
    <w:p w14:paraId="1ACF7CC3" w14:textId="62C7B825" w:rsidR="00AF2118" w:rsidRPr="006C0DD3" w:rsidRDefault="000D445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Sinh viên Cử nhân Điều dưỡng trường ĐHYK Phạm Ngọc Thạch có thái độ như thế nào về nghiên cứu khoa học, thái độ về việc học và làm nghiên cứu, giá trị của nghiên cứu khoa học và mức độ kết nối giữa nghiên cứu khoa học với sự nghiệp trong tương lai và cuộc sống.  </w:t>
      </w:r>
    </w:p>
    <w:p w14:paraId="1C916A58" w14:textId="696FD8A6" w:rsidR="001E7AFF" w:rsidRPr="004841AF" w:rsidRDefault="000D4456" w:rsidP="004841AF">
      <w:pPr>
        <w:pStyle w:val="oancuaDanhsach"/>
        <w:numPr>
          <w:ilvl w:val="1"/>
          <w:numId w:val="4"/>
        </w:numPr>
        <w:spacing w:before="240" w:after="0" w:line="360" w:lineRule="auto"/>
        <w:jc w:val="both"/>
        <w:outlineLvl w:val="1"/>
        <w:rPr>
          <w:rFonts w:ascii="Times New Roman" w:hAnsi="Times New Roman" w:cs="Times New Roman"/>
          <w:sz w:val="26"/>
          <w:szCs w:val="26"/>
        </w:rPr>
      </w:pPr>
      <w:bookmarkStart w:id="6" w:name="_Toc154267957"/>
      <w:r w:rsidRPr="004841AF">
        <w:rPr>
          <w:rFonts w:ascii="Times New Roman" w:hAnsi="Times New Roman" w:cs="Times New Roman"/>
          <w:sz w:val="26"/>
          <w:szCs w:val="26"/>
        </w:rPr>
        <w:t>MỤC TIÊU NGHIÊN CỨU</w:t>
      </w:r>
      <w:bookmarkEnd w:id="6"/>
    </w:p>
    <w:p w14:paraId="2F773F61" w14:textId="3D2B2E28" w:rsidR="000D4456" w:rsidRPr="00601047" w:rsidRDefault="000D4456" w:rsidP="004841AF">
      <w:pPr>
        <w:pStyle w:val="oancuaDanhsach"/>
        <w:numPr>
          <w:ilvl w:val="2"/>
          <w:numId w:val="4"/>
        </w:numPr>
        <w:spacing w:before="240" w:after="0" w:line="360" w:lineRule="auto"/>
        <w:jc w:val="both"/>
        <w:outlineLvl w:val="2"/>
        <w:rPr>
          <w:rFonts w:ascii="Times New Roman" w:hAnsi="Times New Roman" w:cs="Times New Roman"/>
          <w:b/>
          <w:bCs/>
          <w:i/>
          <w:iCs/>
          <w:sz w:val="26"/>
          <w:szCs w:val="26"/>
        </w:rPr>
      </w:pPr>
      <w:bookmarkStart w:id="7" w:name="_Toc154267958"/>
      <w:r w:rsidRPr="00601047">
        <w:rPr>
          <w:rFonts w:ascii="Times New Roman" w:hAnsi="Times New Roman" w:cs="Times New Roman"/>
          <w:b/>
          <w:bCs/>
          <w:i/>
          <w:iCs/>
          <w:sz w:val="26"/>
          <w:szCs w:val="26"/>
        </w:rPr>
        <w:t xml:space="preserve">Mục tiêu </w:t>
      </w:r>
      <w:r w:rsidR="006C50DD" w:rsidRPr="00601047">
        <w:rPr>
          <w:rFonts w:ascii="Times New Roman" w:hAnsi="Times New Roman" w:cs="Times New Roman"/>
          <w:b/>
          <w:bCs/>
          <w:i/>
          <w:iCs/>
          <w:sz w:val="26"/>
          <w:szCs w:val="26"/>
        </w:rPr>
        <w:t>tổng quát</w:t>
      </w:r>
      <w:bookmarkEnd w:id="7"/>
    </w:p>
    <w:p w14:paraId="4F54B2ED" w14:textId="1F76BA79" w:rsidR="000D4456" w:rsidRPr="006C0DD3" w:rsidRDefault="000D4456" w:rsidP="004841AF">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Xác định thái độ đối với NCKH của SV CNĐD chính quy </w:t>
      </w:r>
      <w:r w:rsidR="006C356B" w:rsidRPr="006C0DD3">
        <w:rPr>
          <w:rFonts w:ascii="Times New Roman" w:hAnsi="Times New Roman" w:cs="Times New Roman"/>
          <w:sz w:val="26"/>
          <w:szCs w:val="26"/>
        </w:rPr>
        <w:t>năm cuối</w:t>
      </w:r>
      <w:r w:rsidRPr="006C0DD3">
        <w:rPr>
          <w:rFonts w:ascii="Times New Roman" w:hAnsi="Times New Roman" w:cs="Times New Roman"/>
          <w:sz w:val="26"/>
          <w:szCs w:val="26"/>
        </w:rPr>
        <w:t xml:space="preserve"> tại trường ĐHYK Phạm Ngọc Thạch năm 2024</w:t>
      </w:r>
      <w:r w:rsidR="009450E6" w:rsidRPr="006C0DD3">
        <w:rPr>
          <w:rFonts w:ascii="Times New Roman" w:hAnsi="Times New Roman" w:cs="Times New Roman"/>
          <w:sz w:val="26"/>
          <w:szCs w:val="26"/>
        </w:rPr>
        <w:t xml:space="preserve"> và các yếu tố liên quan</w:t>
      </w:r>
      <w:r w:rsidRPr="006C0DD3">
        <w:rPr>
          <w:rFonts w:ascii="Times New Roman" w:hAnsi="Times New Roman" w:cs="Times New Roman"/>
          <w:sz w:val="26"/>
          <w:szCs w:val="26"/>
        </w:rPr>
        <w:t>.</w:t>
      </w:r>
      <w:r w:rsidR="00E039A1" w:rsidRPr="006C0DD3">
        <w:rPr>
          <w:rFonts w:ascii="Times New Roman" w:hAnsi="Times New Roman" w:cs="Times New Roman"/>
          <w:sz w:val="26"/>
          <w:szCs w:val="26"/>
        </w:rPr>
        <w:t xml:space="preserve"> </w:t>
      </w:r>
    </w:p>
    <w:p w14:paraId="6D67E5A7" w14:textId="071B350C" w:rsidR="000D4456" w:rsidRPr="006C0DD3" w:rsidRDefault="000D4456" w:rsidP="004841AF">
      <w:pPr>
        <w:pStyle w:val="oancuaDanhsach"/>
        <w:numPr>
          <w:ilvl w:val="2"/>
          <w:numId w:val="4"/>
        </w:numPr>
        <w:spacing w:before="240" w:after="0" w:line="360" w:lineRule="auto"/>
        <w:jc w:val="both"/>
        <w:outlineLvl w:val="2"/>
        <w:rPr>
          <w:rFonts w:ascii="Times New Roman" w:hAnsi="Times New Roman" w:cs="Times New Roman"/>
          <w:b/>
          <w:bCs/>
          <w:i/>
          <w:iCs/>
          <w:sz w:val="26"/>
          <w:szCs w:val="26"/>
        </w:rPr>
      </w:pPr>
      <w:bookmarkStart w:id="8" w:name="_Toc154267959"/>
      <w:r w:rsidRPr="006C0DD3">
        <w:rPr>
          <w:rFonts w:ascii="Times New Roman" w:hAnsi="Times New Roman" w:cs="Times New Roman"/>
          <w:b/>
          <w:bCs/>
          <w:i/>
          <w:iCs/>
          <w:sz w:val="26"/>
          <w:szCs w:val="26"/>
        </w:rPr>
        <w:t>Mục tiêu cụ thể</w:t>
      </w:r>
      <w:bookmarkEnd w:id="8"/>
    </w:p>
    <w:p w14:paraId="571F15D3" w14:textId="5CC83F3A" w:rsidR="000D4456" w:rsidRPr="006C0DD3" w:rsidRDefault="000D4456" w:rsidP="00596489">
      <w:pPr>
        <w:pStyle w:val="oancuaDanhsach"/>
        <w:numPr>
          <w:ilvl w:val="3"/>
          <w:numId w:val="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Xác định thái độ về NCKH của SV CNĐD chính quy </w:t>
      </w:r>
      <w:r w:rsidR="006C356B" w:rsidRPr="006C0DD3">
        <w:rPr>
          <w:rFonts w:ascii="Times New Roman" w:hAnsi="Times New Roman" w:cs="Times New Roman"/>
          <w:sz w:val="26"/>
          <w:szCs w:val="26"/>
        </w:rPr>
        <w:t>năm cuối</w:t>
      </w:r>
      <w:r w:rsidRPr="006C0DD3">
        <w:rPr>
          <w:rFonts w:ascii="Times New Roman" w:hAnsi="Times New Roman" w:cs="Times New Roman"/>
          <w:sz w:val="26"/>
          <w:szCs w:val="26"/>
        </w:rPr>
        <w:t xml:space="preserve"> tại trường ĐHYK Phạm Ngọc Thạch năm 2024.</w:t>
      </w:r>
    </w:p>
    <w:p w14:paraId="269B6B33" w14:textId="3FEE3288" w:rsidR="004841AF" w:rsidRPr="002D6DED" w:rsidRDefault="000D4456" w:rsidP="002D6DED">
      <w:pPr>
        <w:pStyle w:val="oancuaDanhsach"/>
        <w:numPr>
          <w:ilvl w:val="3"/>
          <w:numId w:val="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Xác định </w:t>
      </w:r>
      <w:r w:rsidR="009450E6" w:rsidRPr="006C0DD3">
        <w:rPr>
          <w:rFonts w:ascii="Times New Roman" w:hAnsi="Times New Roman" w:cs="Times New Roman"/>
          <w:sz w:val="26"/>
          <w:szCs w:val="26"/>
        </w:rPr>
        <w:t>mối liên quan giữa một số yếu tố (tuổi, giới tính, dân tộc, chuyên ngành, điểm tích lũy học tập, hoạt động NCKH, biết thông tin về NCKHkinh nghiệm tham gia đề tài NCKH, tham gia nhóm/CLB NCKH, kinh nghiệm tham gia vào</w:t>
      </w:r>
      <w:r w:rsidR="004841AF">
        <w:rPr>
          <w:rFonts w:ascii="Times New Roman" w:hAnsi="Times New Roman" w:cs="Times New Roman"/>
          <w:sz w:val="26"/>
          <w:szCs w:val="26"/>
        </w:rPr>
        <w:t xml:space="preserve"> NCKH)</w:t>
      </w:r>
      <w:r w:rsidRPr="006C0DD3">
        <w:rPr>
          <w:rFonts w:ascii="Times New Roman" w:hAnsi="Times New Roman" w:cs="Times New Roman"/>
          <w:sz w:val="26"/>
          <w:szCs w:val="26"/>
        </w:rPr>
        <w:t>.</w:t>
      </w:r>
      <w:bookmarkStart w:id="9" w:name="_Toc154267960"/>
      <w:r w:rsidR="004841AF" w:rsidRPr="002D6DED">
        <w:rPr>
          <w:rFonts w:ascii="Times New Roman" w:hAnsi="Times New Roman" w:cs="Times New Roman"/>
          <w:b/>
          <w:bCs/>
          <w:sz w:val="26"/>
          <w:szCs w:val="26"/>
        </w:rPr>
        <w:br w:type="page"/>
      </w:r>
    </w:p>
    <w:p w14:paraId="4492A94A" w14:textId="00A720A1" w:rsidR="00E449BF" w:rsidRPr="006C0DD3" w:rsidRDefault="00E449BF" w:rsidP="00C1128D">
      <w:pPr>
        <w:pStyle w:val="u1"/>
        <w:spacing w:after="120"/>
        <w:jc w:val="center"/>
        <w:rPr>
          <w:rFonts w:ascii="Times New Roman" w:hAnsi="Times New Roman" w:cs="Times New Roman"/>
          <w:b/>
          <w:bCs/>
          <w:color w:val="auto"/>
          <w:sz w:val="26"/>
          <w:szCs w:val="26"/>
        </w:rPr>
      </w:pPr>
      <w:r w:rsidRPr="006C0DD3">
        <w:rPr>
          <w:rFonts w:ascii="Times New Roman" w:hAnsi="Times New Roman" w:cs="Times New Roman"/>
          <w:b/>
          <w:bCs/>
          <w:color w:val="auto"/>
          <w:sz w:val="26"/>
          <w:szCs w:val="26"/>
        </w:rPr>
        <w:lastRenderedPageBreak/>
        <w:t>CHƯƠNG II: TỔNG QUAN TÀI LIỆU</w:t>
      </w:r>
      <w:bookmarkEnd w:id="9"/>
    </w:p>
    <w:p w14:paraId="39E461EC" w14:textId="59A13FBA" w:rsidR="006C356B" w:rsidRPr="004841AF" w:rsidRDefault="006C356B" w:rsidP="004841AF">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0" w:name="_Toc154267961"/>
      <w:r w:rsidRPr="004841AF">
        <w:rPr>
          <w:rFonts w:ascii="Times New Roman" w:hAnsi="Times New Roman" w:cs="Times New Roman"/>
          <w:sz w:val="26"/>
          <w:szCs w:val="26"/>
        </w:rPr>
        <w:t>KHÁI NIỆM ĐIỀU DƯỠNG</w:t>
      </w:r>
      <w:bookmarkEnd w:id="10"/>
    </w:p>
    <w:p w14:paraId="552C7660" w14:textId="08483DB6" w:rsidR="009D683A" w:rsidRPr="004841AF" w:rsidRDefault="009D683A" w:rsidP="006C0DD3">
      <w:pPr>
        <w:spacing w:line="360" w:lineRule="auto"/>
        <w:ind w:firstLine="720"/>
        <w:jc w:val="both"/>
        <w:rPr>
          <w:rFonts w:ascii="Times New Roman" w:hAnsi="Times New Roman" w:cs="Times New Roman"/>
          <w:sz w:val="26"/>
          <w:szCs w:val="26"/>
        </w:rPr>
      </w:pPr>
      <w:r w:rsidRPr="004841AF">
        <w:rPr>
          <w:rFonts w:ascii="Times New Roman" w:hAnsi="Times New Roman" w:cs="Times New Roman"/>
          <w:sz w:val="26"/>
          <w:szCs w:val="26"/>
        </w:rPr>
        <w:t xml:space="preserve">Florence Nightingale, nữ học thuyết gia Điều dưỡng </w:t>
      </w:r>
      <w:r w:rsidR="005F7CA0" w:rsidRPr="004841AF">
        <w:rPr>
          <w:rFonts w:ascii="Times New Roman" w:hAnsi="Times New Roman" w:cs="Times New Roman"/>
          <w:sz w:val="26"/>
          <w:szCs w:val="26"/>
        </w:rPr>
        <w:t>đầu tiên trên</w:t>
      </w:r>
      <w:r w:rsidRPr="004841AF">
        <w:rPr>
          <w:rFonts w:ascii="Times New Roman" w:hAnsi="Times New Roman" w:cs="Times New Roman"/>
          <w:sz w:val="26"/>
          <w:szCs w:val="26"/>
        </w:rPr>
        <w:t xml:space="preserve"> </w:t>
      </w:r>
      <w:r w:rsidR="005F7CA0" w:rsidRPr="004841AF">
        <w:rPr>
          <w:rFonts w:ascii="Times New Roman" w:hAnsi="Times New Roman" w:cs="Times New Roman"/>
          <w:sz w:val="26"/>
          <w:szCs w:val="26"/>
        </w:rPr>
        <w:t>T</w:t>
      </w:r>
      <w:r w:rsidRPr="004841AF">
        <w:rPr>
          <w:rFonts w:ascii="Times New Roman" w:hAnsi="Times New Roman" w:cs="Times New Roman"/>
          <w:sz w:val="26"/>
          <w:szCs w:val="26"/>
        </w:rPr>
        <w:t>hế giới, là một nhà cải cách xã hội và nhà thống kê người Anh,</w:t>
      </w:r>
      <w:r w:rsidR="005F7CA0" w:rsidRPr="004841AF">
        <w:rPr>
          <w:rFonts w:ascii="Times New Roman" w:hAnsi="Times New Roman" w:cs="Times New Roman"/>
          <w:sz w:val="26"/>
          <w:szCs w:val="26"/>
        </w:rPr>
        <w:t xml:space="preserve"> đồng thời</w:t>
      </w:r>
      <w:r w:rsidRPr="004841AF">
        <w:rPr>
          <w:rFonts w:ascii="Times New Roman" w:hAnsi="Times New Roman" w:cs="Times New Roman"/>
          <w:sz w:val="26"/>
          <w:szCs w:val="26"/>
        </w:rPr>
        <w:t xml:space="preserve"> cũng là người sáng lập </w:t>
      </w:r>
      <w:r w:rsidR="005F7CA0" w:rsidRPr="004841AF">
        <w:rPr>
          <w:rFonts w:ascii="Times New Roman" w:hAnsi="Times New Roman" w:cs="Times New Roman"/>
          <w:sz w:val="26"/>
          <w:szCs w:val="26"/>
        </w:rPr>
        <w:t xml:space="preserve">ra </w:t>
      </w:r>
      <w:r w:rsidRPr="004841AF">
        <w:rPr>
          <w:rFonts w:ascii="Times New Roman" w:hAnsi="Times New Roman" w:cs="Times New Roman"/>
          <w:sz w:val="26"/>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7B6CE648" w:rsidR="009D683A" w:rsidRPr="004841AF" w:rsidRDefault="005F7CA0" w:rsidP="006C0DD3">
      <w:pPr>
        <w:spacing w:line="360" w:lineRule="auto"/>
        <w:ind w:firstLine="720"/>
        <w:jc w:val="both"/>
        <w:rPr>
          <w:rFonts w:ascii="Times New Roman" w:hAnsi="Times New Roman" w:cs="Times New Roman"/>
          <w:sz w:val="26"/>
          <w:szCs w:val="26"/>
        </w:rPr>
      </w:pPr>
      <w:r w:rsidRPr="004841AF">
        <w:rPr>
          <w:rFonts w:ascii="Times New Roman" w:hAnsi="Times New Roman" w:cs="Times New Roman"/>
          <w:sz w:val="26"/>
          <w:szCs w:val="26"/>
        </w:rPr>
        <w:t>Học thuyết gia</w:t>
      </w:r>
      <w:r w:rsidR="009D683A" w:rsidRPr="004841AF">
        <w:rPr>
          <w:rFonts w:ascii="Times New Roman" w:hAnsi="Times New Roman" w:cs="Times New Roman"/>
          <w:sz w:val="26"/>
          <w:szCs w:val="26"/>
        </w:rPr>
        <w:t xml:space="preserve"> hiện đại Virginia Henderson cũng đã đưa ra một định nghĩa quan trọng về Điều dưỡng, </w:t>
      </w:r>
      <w:r w:rsidRPr="004841AF">
        <w:rPr>
          <w:rFonts w:ascii="Times New Roman" w:hAnsi="Times New Roman" w:cs="Times New Roman"/>
          <w:sz w:val="26"/>
          <w:szCs w:val="26"/>
        </w:rPr>
        <w:t xml:space="preserve">đã </w:t>
      </w:r>
      <w:r w:rsidR="009D683A" w:rsidRPr="004841AF">
        <w:rPr>
          <w:rFonts w:ascii="Times New Roman" w:hAnsi="Times New Roman" w:cs="Times New Roman"/>
          <w:sz w:val="26"/>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p>
    <w:p w14:paraId="098D5CAD" w14:textId="512DA64F" w:rsidR="006C356B" w:rsidRPr="006C0DD3" w:rsidRDefault="005F7CA0" w:rsidP="006C0DD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6C0DD3">
        <w:rPr>
          <w:rFonts w:ascii="Times New Roman" w:hAnsi="Times New Roman" w:cs="Times New Roman"/>
          <w:sz w:val="26"/>
          <w:szCs w:val="26"/>
        </w:rPr>
        <w:t>.</w:t>
      </w:r>
      <w:r w:rsidR="006C356B"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International Council of Nurses&lt;/Autho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dates&gt;&lt;pub-location&gt;International Council of Nurses&lt;/pub-location&gt;&lt;urls&gt;&lt;related-urls&gt;&lt;url&gt;https://www.icn.ch/resources/nursing-definitions&lt;/url&gt;&lt;/related-urls&gt;&lt;/urls&gt;&lt;/record&gt;&lt;/Cite&gt;&lt;/EndNote&gt;</w:instrText>
      </w:r>
      <w:r w:rsidR="006C356B"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2</w:t>
      </w:r>
      <w:r w:rsidR="006C356B" w:rsidRPr="006C0DD3">
        <w:rPr>
          <w:rFonts w:ascii="Times New Roman" w:hAnsi="Times New Roman" w:cs="Times New Roman"/>
          <w:sz w:val="26"/>
          <w:szCs w:val="26"/>
        </w:rPr>
        <w:fldChar w:fldCharType="end"/>
      </w:r>
    </w:p>
    <w:p w14:paraId="59A4B4C2" w14:textId="77777777" w:rsidR="004C04C3" w:rsidRPr="006C0DD3" w:rsidRDefault="006C356B" w:rsidP="006C0DD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77777777" w:rsidR="004C04C3"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ham gia vào phạm vi chung của hành nghề điều dưỡng, bao gồm nâng cao sức khỏe, phòng ngừa bệnh tật và chăm sóc người bệnh về thể chất, bệnh tâm </w:t>
      </w:r>
      <w:r w:rsidRPr="006C0DD3">
        <w:rPr>
          <w:rFonts w:ascii="Times New Roman" w:hAnsi="Times New Roman" w:cs="Times New Roman"/>
          <w:sz w:val="26"/>
          <w:szCs w:val="26"/>
        </w:rPr>
        <w:lastRenderedPageBreak/>
        <w:t xml:space="preserve">thần và người khuyết tật ở mọi lứa tuổi và trong tất cả các cơ sở chăm sóc sức khỏe và cộng đồng khác </w:t>
      </w:r>
    </w:p>
    <w:p w14:paraId="241F7276" w14:textId="77777777" w:rsidR="004C04C3"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hực hiện giảng dạy chăm sóc sức khỏe</w:t>
      </w:r>
      <w:r w:rsidR="004C04C3" w:rsidRPr="006C0DD3">
        <w:rPr>
          <w:rFonts w:ascii="Times New Roman" w:hAnsi="Times New Roman" w:cs="Times New Roman"/>
          <w:sz w:val="26"/>
          <w:szCs w:val="26"/>
        </w:rPr>
        <w:t>.</w:t>
      </w:r>
    </w:p>
    <w:p w14:paraId="0A0A7A43" w14:textId="77777777" w:rsidR="004C04C3"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ham gia đầy đủ với tư cách là thành viên của nhóm chăm sóc sức khỏe (4) Giám sát và đào tạo nhân viên điều dưỡng, chăm sóc sức khỏe </w:t>
      </w:r>
    </w:p>
    <w:p w14:paraId="0F290655" w14:textId="3D75180B" w:rsidR="006C356B" w:rsidRPr="006C0DD3" w:rsidRDefault="006C356B"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ham gia nghiên cứu.</w:t>
      </w:r>
      <w:r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International Council of Nurses&lt;/Author&gt;&lt;Year&gt;1987&lt;/Year&gt;&lt;RecNum&gt;76&lt;/RecNum&gt;&lt;DisplayText&gt;&lt;style face="superscript"&gt;33&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3</w:t>
      </w:r>
      <w:r w:rsidRPr="006C0DD3">
        <w:rPr>
          <w:rFonts w:ascii="Times New Roman" w:hAnsi="Times New Roman" w:cs="Times New Roman"/>
          <w:sz w:val="26"/>
          <w:szCs w:val="26"/>
        </w:rPr>
        <w:fldChar w:fldCharType="end"/>
      </w:r>
    </w:p>
    <w:p w14:paraId="01D7305C" w14:textId="3CF446BD" w:rsidR="009D683A" w:rsidRPr="006C0DD3" w:rsidRDefault="006C0DD3" w:rsidP="006C0DD3">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9D683A" w:rsidRPr="006C0DD3">
        <w:rPr>
          <w:rFonts w:ascii="Times New Roman" w:hAnsi="Times New Roman" w:cs="Times New Roman"/>
          <w:sz w:val="26"/>
          <w:szCs w:val="26"/>
        </w:rPr>
        <w:t>Hội Điều dưỡng Hoa Kỳ (ANA),</w:t>
      </w:r>
      <w:r w:rsidR="005F7CA0" w:rsidRPr="006C0DD3">
        <w:rPr>
          <w:rFonts w:ascii="Times New Roman" w:hAnsi="Times New Roman" w:cs="Times New Roman"/>
          <w:sz w:val="26"/>
          <w:szCs w:val="26"/>
        </w:rPr>
        <w:t xml:space="preserve"> là tổ chức hàng đầu đại diện cho cộng đồng điều dưỡng tại Hoa Kỳ.</w:t>
      </w:r>
      <w:r w:rsidR="009D683A" w:rsidRPr="006C0DD3">
        <w:rPr>
          <w:rFonts w:ascii="Times New Roman" w:hAnsi="Times New Roman" w:cs="Times New Roman"/>
          <w:sz w:val="26"/>
          <w:szCs w:val="26"/>
        </w:rPr>
        <w:t xml:space="preserve"> một trong những hiệp hội </w:t>
      </w:r>
      <w:r w:rsidR="005F7CA0" w:rsidRPr="006C0DD3">
        <w:rPr>
          <w:rFonts w:ascii="Times New Roman" w:hAnsi="Times New Roman" w:cs="Times New Roman"/>
          <w:sz w:val="26"/>
          <w:szCs w:val="26"/>
        </w:rPr>
        <w:t>về Điều dưỡng</w:t>
      </w:r>
      <w:r w:rsidR="009D683A" w:rsidRPr="006C0DD3">
        <w:rPr>
          <w:rFonts w:ascii="Times New Roman" w:hAnsi="Times New Roman" w:cs="Times New Roman"/>
          <w:sz w:val="26"/>
          <w:szCs w:val="26"/>
        </w:rPr>
        <w:t xml:space="preserve"> có uy tín và có ảnh hưởng nhất trên thế giới, đã xác định bốn Trách nhiệm chính của Điều dưỡng:</w:t>
      </w:r>
    </w:p>
    <w:p w14:paraId="6C922923" w14:textId="2B911BFF" w:rsidR="009D683A"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hực hiện thăm khám thể chất và khai thác tiền sử sức khỏe trước khi đưa ra các quyết định quan trọng</w:t>
      </w:r>
      <w:r w:rsidR="005F7CA0" w:rsidRPr="006C0DD3">
        <w:rPr>
          <w:rFonts w:ascii="Times New Roman" w:hAnsi="Times New Roman" w:cs="Times New Roman"/>
          <w:sz w:val="26"/>
          <w:szCs w:val="26"/>
        </w:rPr>
        <w:t>.</w:t>
      </w:r>
    </w:p>
    <w:p w14:paraId="7378B969" w14:textId="179433BA" w:rsidR="009D683A"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ung cấp dịch vụ tư vấn và giáo dục nâng cao sức khỏe</w:t>
      </w:r>
      <w:r w:rsidR="005F7CA0" w:rsidRPr="006C0DD3">
        <w:rPr>
          <w:rFonts w:ascii="Times New Roman" w:hAnsi="Times New Roman" w:cs="Times New Roman"/>
          <w:sz w:val="26"/>
          <w:szCs w:val="26"/>
        </w:rPr>
        <w:t>.</w:t>
      </w:r>
    </w:p>
    <w:p w14:paraId="01C34D22" w14:textId="56E12D50" w:rsidR="009D683A"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Quản lý thuốc và các can thiệp cá nhân khác</w:t>
      </w:r>
      <w:r w:rsidR="005F7CA0" w:rsidRPr="006C0DD3">
        <w:rPr>
          <w:rFonts w:ascii="Times New Roman" w:hAnsi="Times New Roman" w:cs="Times New Roman"/>
          <w:sz w:val="26"/>
          <w:szCs w:val="26"/>
        </w:rPr>
        <w:t>.</w:t>
      </w:r>
    </w:p>
    <w:p w14:paraId="4454EEDB" w14:textId="20D2ED2A" w:rsidR="004C04C3" w:rsidRPr="006C0DD3" w:rsidRDefault="009D683A" w:rsidP="00596489">
      <w:pPr>
        <w:pStyle w:val="oancuaDanhsach"/>
        <w:numPr>
          <w:ilvl w:val="0"/>
          <w:numId w:val="5"/>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Phối hợp chăm sóc, trong việc hợp tác sâu rộng với nhiều chuyên ngành chăm sóc sức khỏe</w:t>
      </w:r>
      <w:r w:rsidR="005F7CA0" w:rsidRPr="006C0DD3">
        <w:rPr>
          <w:rFonts w:ascii="Times New Roman" w:hAnsi="Times New Roman" w:cs="Times New Roman"/>
          <w:sz w:val="26"/>
          <w:szCs w:val="26"/>
        </w:rPr>
        <w:t>.</w:t>
      </w:r>
    </w:p>
    <w:p w14:paraId="230BA3E4" w14:textId="60627A22" w:rsidR="005F7CA0" w:rsidRPr="006C0DD3" w:rsidRDefault="006C0DD3" w:rsidP="006C0DD3">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5F7CA0" w:rsidRPr="006C0DD3">
        <w:rPr>
          <w:rFonts w:ascii="Times New Roman" w:hAnsi="Times New Roman" w:cs="Times New Roman"/>
          <w:sz w:val="26"/>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p>
    <w:p w14:paraId="25CCB910" w14:textId="30155031" w:rsidR="006C356B" w:rsidRPr="006C0DD3" w:rsidRDefault="006C356B" w:rsidP="002D6DE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òn theo Thông tư số 31/2021/TT-BYT về việc quy định hoạt động điều dưỡng trong bệnh viện</w:t>
      </w:r>
      <w:r w:rsidR="005F7CA0" w:rsidRPr="006C0DD3">
        <w:rPr>
          <w:rFonts w:ascii="Times New Roman" w:hAnsi="Times New Roman" w:cs="Times New Roman"/>
          <w:sz w:val="26"/>
          <w:szCs w:val="26"/>
        </w:rPr>
        <w:t xml:space="preserve"> ở tại Việt Nam</w:t>
      </w:r>
      <w:r w:rsidRPr="006C0DD3">
        <w:rPr>
          <w:rFonts w:ascii="Times New Roman" w:hAnsi="Times New Roman" w:cs="Times New Roman"/>
          <w:sz w:val="26"/>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6C0DD3">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0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0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4</w:t>
      </w:r>
      <w:r w:rsidRPr="006C0DD3">
        <w:rPr>
          <w:rFonts w:ascii="Times New Roman" w:hAnsi="Times New Roman" w:cs="Times New Roman"/>
          <w:sz w:val="26"/>
          <w:szCs w:val="26"/>
        </w:rPr>
        <w:fldChar w:fldCharType="end"/>
      </w:r>
    </w:p>
    <w:p w14:paraId="571C5B14" w14:textId="10D76415" w:rsidR="00E449BF" w:rsidRPr="004841AF" w:rsidRDefault="00E449BF" w:rsidP="004841AF">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1" w:name="_Toc154267963"/>
      <w:r w:rsidRPr="004841AF">
        <w:rPr>
          <w:rFonts w:ascii="Times New Roman" w:hAnsi="Times New Roman" w:cs="Times New Roman"/>
          <w:sz w:val="26"/>
          <w:szCs w:val="26"/>
        </w:rPr>
        <w:t xml:space="preserve">KHÁI NIỆM </w:t>
      </w:r>
      <w:r w:rsidR="00905AB7" w:rsidRPr="004841AF">
        <w:rPr>
          <w:rFonts w:ascii="Times New Roman" w:hAnsi="Times New Roman" w:cs="Times New Roman"/>
          <w:sz w:val="26"/>
          <w:szCs w:val="26"/>
        </w:rPr>
        <w:t>THÁI ĐỘ</w:t>
      </w:r>
      <w:bookmarkEnd w:id="11"/>
    </w:p>
    <w:p w14:paraId="1BD0A149" w14:textId="288CC99E" w:rsidR="00E449BF" w:rsidRPr="006C0DD3" w:rsidRDefault="00BB2A19" w:rsidP="00E039A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 xml:space="preserve">"Thái độ" thường được sử dụng như một từ đồng nghĩa với thói quen. </w:t>
      </w:r>
      <w:r w:rsidR="00241C38" w:rsidRPr="006C0DD3">
        <w:rPr>
          <w:rFonts w:ascii="Times New Roman" w:hAnsi="Times New Roman" w:cs="Times New Roman"/>
          <w:sz w:val="26"/>
          <w:szCs w:val="26"/>
        </w:rPr>
        <w:t>Điều này thường phức tạp do nó liên quan đến giả thuyết về bản năng, tâm lý, cảm xúc, hoặc cảm giác đồng thời với sự tiềm ẩn, bị ức chế hoặc hoạt động trong phản ứng</w:t>
      </w:r>
      <w:r w:rsidRPr="006C0DD3">
        <w:rPr>
          <w:rFonts w:ascii="Times New Roman" w:hAnsi="Times New Roman" w:cs="Times New Roman"/>
          <w:sz w:val="26"/>
          <w:szCs w:val="26"/>
        </w:rPr>
        <w:t>.</w:t>
      </w:r>
      <w:r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Bain&lt;/Author&gt;&lt;Year&gt;1928&lt;/Year&gt;&lt;RecNum&gt;82&lt;/RecNum&gt;&lt;DisplayText&gt;&lt;style face="superscript"&gt;35&lt;/style&gt;&lt;/DisplayText&gt;&lt;record&gt;&lt;rec-number&gt;82&lt;/rec-number&gt;&lt;foreign-keys&gt;&lt;key app="EN" db-id="f00xez9975zd0se9rt4veed4vwttzzrszx2w" timestamp="1702129838"&gt;82&lt;/key&gt;&lt;/foreign-keys&gt;&lt;ref-type name="Journal Article"&gt;17&lt;/ref-type&gt;&lt;contributors&gt;&lt;authors&gt;&lt;author&gt;Bain, Read&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5</w:t>
      </w:r>
      <w:r w:rsidRPr="006C0DD3">
        <w:rPr>
          <w:rFonts w:ascii="Times New Roman" w:hAnsi="Times New Roman" w:cs="Times New Roman"/>
          <w:sz w:val="26"/>
          <w:szCs w:val="26"/>
        </w:rPr>
        <w:fldChar w:fldCharType="end"/>
      </w:r>
    </w:p>
    <w:p w14:paraId="39752C8F" w14:textId="3244C16D" w:rsidR="00C91F5C" w:rsidRPr="006C0DD3" w:rsidRDefault="00C94B93"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Từ điển Tiếng Việt, thái độ được hiểu là: “Cách nghĩ, cách nhìn và cách hành động theo một hướng nào đó trước một vấn đề, một tình hình”.</w:t>
      </w:r>
      <w:r w:rsidR="001D015D"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Author&gt;Hoàng Phê&lt;/Author&gt;&lt;Year&gt;2011&lt;/Year&gt;&lt;RecNum&gt;83&lt;/RecNum&gt;&lt;DisplayText&gt;&lt;style face="superscript"&gt;36&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6</w:t>
      </w:r>
      <w:r w:rsidR="001D015D"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Trong Từ điển Anh - Việt, “thái độ” được viết là “Attitude” và được định nghĩa là “cách ứng xử, quan điểm của một cá nhân”</w:t>
      </w:r>
      <w:r w:rsidR="001D015D" w:rsidRPr="006C0DD3">
        <w:rPr>
          <w:rFonts w:ascii="Times New Roman" w:hAnsi="Times New Roman" w:cs="Times New Roman"/>
          <w:sz w:val="26"/>
          <w:szCs w:val="26"/>
        </w:rPr>
        <w:fldChar w:fldCharType="begin"/>
      </w:r>
      <w:r w:rsidR="00091346" w:rsidRPr="006C0DD3">
        <w:rPr>
          <w:rFonts w:ascii="Times New Roman" w:hAnsi="Times New Roman" w:cs="Times New Roman"/>
          <w:sz w:val="26"/>
          <w:szCs w:val="26"/>
        </w:rPr>
        <w:instrText xml:space="preserve"> ADDIN EN.CITE &lt;EndNote&gt;&lt;Cite&gt;&lt;Year&gt;2010&lt;/Year&gt;&lt;RecNum&gt;84&lt;/RecNum&gt;&lt;DisplayText&gt;&lt;style face="superscript"&gt;37&lt;/style&gt;&lt;/DisplayText&gt;&lt;record&gt;&lt;rec-number&gt;84&lt;/rec-number&gt;&lt;foreign-keys&gt;&lt;key app="EN" db-id="f00xez9975zd0se9rt4veed4vwttzzrszx2w" timestamp="1702130617"&gt;84&lt;/key&gt;&lt;/foreign-keys&gt;&lt;ref-type name="Book"&gt;6&lt;/ref-type&gt;&lt;contribut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7</w:t>
      </w:r>
      <w:r w:rsidR="001D015D" w:rsidRPr="006C0DD3">
        <w:rPr>
          <w:rFonts w:ascii="Times New Roman" w:hAnsi="Times New Roman" w:cs="Times New Roman"/>
          <w:sz w:val="26"/>
          <w:szCs w:val="26"/>
        </w:rPr>
        <w:fldChar w:fldCharType="end"/>
      </w:r>
      <w:r w:rsidRPr="006C0DD3">
        <w:rPr>
          <w:rFonts w:ascii="Times New Roman" w:hAnsi="Times New Roman" w:cs="Times New Roman"/>
          <w:sz w:val="26"/>
          <w:szCs w:val="26"/>
        </w:rPr>
        <w:t>. 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50721ED8" w14:textId="7D68DCD7" w:rsidR="005F7CA0" w:rsidRPr="006C0DD3" w:rsidRDefault="005F7CA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ái độ được định nghĩa là vị trí tinh thần thể hiện mức độ thích hoặc không thích của một cá nhân đối với một món đồ - quan điểm chung tích cực hoặc tiêu cực về một người, địa điểm, sự vật hoặc sự kiện. Do đó, một thái độ tích cực là xu hướng nói chung ở trạng thái tinh thần lạc quan, đầy hy vọng. Tuy nhiên, thái độ dự kiến sẽ thay đổi theo kinh</w:t>
      </w:r>
      <w:r w:rsidR="003377FC" w:rsidRPr="006C0DD3">
        <w:rPr>
          <w:rFonts w:ascii="Times New Roman" w:hAnsi="Times New Roman" w:cs="Times New Roman"/>
          <w:sz w:val="26"/>
          <w:szCs w:val="26"/>
        </w:rPr>
        <w:t>.</w:t>
      </w:r>
      <w:r w:rsidR="003377FC"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Kabir&lt;/Author&gt;&lt;Year&gt;2013&lt;/Year&gt;&lt;RecNum&gt;100&lt;/RecNum&gt;&lt;DisplayText&gt;&lt;style face="superscript"&gt;38&lt;/style&gt;&lt;/DisplayText&gt;&lt;record&gt;&lt;rec-number&gt;100&lt;/rec-number&gt;&lt;foreign-keys&gt;&lt;key app="EN" db-id="f00xez9975zd0se9rt4veed4vwttzzrszx2w" timestamp="1703007935"&gt;100&lt;/key&gt;&lt;key app="ENWeb" db-id=""&gt;0&lt;/key&gt;&lt;/foreign-keys&gt;&lt;ref-type name="Journal Article"&gt;17&lt;/ref-type&gt;&lt;contributors&gt;&lt;authors&gt;&lt;author&gt;Syed Muhammad Sajjad Kabir &lt;/author&gt;&lt;/authors&gt;&lt;/contributors&gt;&lt;titles&gt;&lt;title&gt;Positive Attitude Can Change Life&lt;/title&gt;&lt;secondary-title&gt;Journal of Chittagong University Teachers’ Association&lt;/secondary-title&gt;&lt;/titles&gt;&lt;periodical&gt;&lt;full-title&gt;Journal of Chittagong University Teachers’ Association&lt;/full-title&gt;&lt;/periodical&gt;&lt;pages&gt;55-63&lt;/pages&gt;&lt;volume&gt;7&lt;/volume&gt;&lt;dates&gt;&lt;year&gt;2013&lt;/year&gt;&lt;/dates&gt;&lt;urls&gt;&lt;/urls&gt;&lt;/record&gt;&lt;/Cite&gt;&lt;/EndNote&gt;</w:instrText>
      </w:r>
      <w:r w:rsidR="003377FC"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38</w:t>
      </w:r>
      <w:r w:rsidR="003377FC" w:rsidRPr="006C0DD3">
        <w:rPr>
          <w:rFonts w:ascii="Times New Roman" w:hAnsi="Times New Roman" w:cs="Times New Roman"/>
          <w:sz w:val="26"/>
          <w:szCs w:val="26"/>
        </w:rPr>
        <w:fldChar w:fldCharType="end"/>
      </w:r>
    </w:p>
    <w:p w14:paraId="3A338984" w14:textId="4035628C" w:rsidR="004841B4" w:rsidRPr="004841AF" w:rsidRDefault="004841B4" w:rsidP="004841AF">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2" w:name="_Toc154267964"/>
      <w:r w:rsidRPr="004841AF">
        <w:rPr>
          <w:rFonts w:ascii="Times New Roman" w:hAnsi="Times New Roman" w:cs="Times New Roman"/>
          <w:sz w:val="26"/>
          <w:szCs w:val="26"/>
        </w:rPr>
        <w:t>KHÁI NIỆM NGHIÊN CỨU KHOA HỌC</w:t>
      </w:r>
      <w:bookmarkEnd w:id="12"/>
    </w:p>
    <w:p w14:paraId="1839ADD0" w14:textId="1C498479"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3" w:name="_Toc154267965"/>
      <w:r w:rsidRPr="006C0DD3">
        <w:rPr>
          <w:rFonts w:ascii="Times New Roman" w:hAnsi="Times New Roman" w:cs="Times New Roman"/>
          <w:b/>
          <w:bCs/>
          <w:i/>
          <w:iCs/>
          <w:sz w:val="26"/>
          <w:szCs w:val="26"/>
        </w:rPr>
        <w:t>Khái niệm</w:t>
      </w:r>
      <w:bookmarkEnd w:id="13"/>
    </w:p>
    <w:p w14:paraId="7FDFFC40" w14:textId="423A02DF" w:rsidR="00C91F5C" w:rsidRDefault="00C91F5C" w:rsidP="00C91F5C">
      <w:pPr>
        <w:spacing w:line="360" w:lineRule="auto"/>
        <w:ind w:firstLine="720"/>
        <w:jc w:val="both"/>
        <w:rPr>
          <w:rFonts w:ascii="Times New Roman" w:hAnsi="Times New Roman" w:cs="Times New Roman"/>
          <w:sz w:val="26"/>
          <w:szCs w:val="26"/>
        </w:rPr>
      </w:pPr>
      <w:r w:rsidRPr="00C91F5C">
        <w:rPr>
          <w:rFonts w:ascii="Times New Roman" w:hAnsi="Times New Roman" w:cs="Times New Roman"/>
          <w:sz w:val="26"/>
          <w:szCs w:val="26"/>
        </w:rPr>
        <w:t>Nghiên cứu là quá trình nghiên cứu nhằm khám phá bản chất và quy luật của sự vật, hiện tượng trong tự nhiên, xã hội và tư duy.</w:t>
      </w:r>
      <w:r w:rsidRPr="00C91F5C">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zO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zO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Pr="00C91F5C">
        <w:rPr>
          <w:rFonts w:ascii="Times New Roman" w:hAnsi="Times New Roman" w:cs="Times New Roman"/>
          <w:noProof/>
          <w:sz w:val="26"/>
          <w:szCs w:val="26"/>
          <w:vertAlign w:val="superscript"/>
        </w:rPr>
        <w:t>39</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w:t>
      </w:r>
    </w:p>
    <w:p w14:paraId="626AC149" w14:textId="50A061FE" w:rsidR="004841B4" w:rsidRPr="00C91F5C" w:rsidRDefault="004841B4" w:rsidP="00C91F5C">
      <w:pPr>
        <w:spacing w:line="360" w:lineRule="auto"/>
        <w:ind w:firstLine="720"/>
        <w:jc w:val="both"/>
        <w:rPr>
          <w:rFonts w:ascii="Times New Roman" w:hAnsi="Times New Roman" w:cs="Times New Roman"/>
          <w:sz w:val="26"/>
          <w:szCs w:val="26"/>
        </w:rPr>
      </w:pPr>
      <w:r w:rsidRPr="00C91F5C">
        <w:rPr>
          <w:rFonts w:ascii="Times New Roman" w:hAnsi="Times New Roman" w:cs="Times New Roman"/>
          <w:sz w:val="26"/>
          <w:szCs w:val="26"/>
        </w:rPr>
        <w:t>Khoa học về bản chất là hệ thống tri thức, quy luật tồn tại và phát triển của sự vật, hiện tượng tự nhiên, xã hội và tư duy.</w:t>
      </w:r>
      <w:r w:rsidRPr="00C91F5C">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ội&lt;/Author&gt;&lt;Year&gt;2018&lt;/Year&gt;&lt;RecNum&gt;73&lt;/RecNum&gt;&lt;DisplayText&gt;&lt;style face="superscript"&gt;40&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amp;#xD;&lt;/style&gt;&lt;/title&gt;&lt;/titles&gt;&lt;dates&gt;&lt;year&gt;2018&lt;/year&gt;&lt;/dates&gt;&lt;urls&gt;&lt;/urls&gt;&lt;/record&gt;&lt;/Cite&gt;&lt;/EndNote&gt;</w:instrText>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0</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Khái niệm "khoa học," được biết đến bằng tiếng Anh là "science," mang ý nghĩa của "tri thức" và "hiểu biết". Cho đến nay, có nhiều cách định nghĩa khác nhau về khái niệm này. Theo nhận định của Pierre Auger, "khoa học là hệ thống tri thức về mọi loại quy luật vận động của vật chất, những quy luật của tự nhiên, xã hội, và tư duy" (tr.17).</w:t>
      </w:r>
      <w:r w:rsidRPr="00C91F5C">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Auger&lt;/Author&gt;&lt;Year&gt;1961&lt;/Year&gt;&lt;RecNum&gt;79&lt;/RecNum&gt;&lt;DisplayText&gt;&lt;style face="superscript"&gt;41&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1</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 (tr.508).</w:t>
      </w:r>
      <w:r w:rsidRPr="00C91F5C">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y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y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2</w:t>
      </w:r>
      <w:r w:rsidRPr="00C91F5C">
        <w:rPr>
          <w:rFonts w:ascii="Times New Roman" w:hAnsi="Times New Roman" w:cs="Times New Roman"/>
          <w:sz w:val="26"/>
          <w:szCs w:val="26"/>
        </w:rPr>
        <w:fldChar w:fldCharType="end"/>
      </w:r>
    </w:p>
    <w:p w14:paraId="3058E5B2" w14:textId="0C9792D5" w:rsidR="004841B4" w:rsidRPr="00C91F5C" w:rsidRDefault="004841B4" w:rsidP="00C91F5C">
      <w:pPr>
        <w:spacing w:line="360" w:lineRule="auto"/>
        <w:ind w:firstLine="720"/>
        <w:jc w:val="both"/>
        <w:rPr>
          <w:rFonts w:ascii="Times New Roman" w:hAnsi="Times New Roman" w:cs="Times New Roman"/>
          <w:sz w:val="26"/>
          <w:szCs w:val="26"/>
        </w:rPr>
      </w:pPr>
      <w:r w:rsidRPr="00C91F5C">
        <w:rPr>
          <w:rFonts w:ascii="Times New Roman" w:hAnsi="Times New Roman" w:cs="Times New Roman"/>
          <w:sz w:val="26"/>
          <w:szCs w:val="26"/>
        </w:rPr>
        <w:lastRenderedPageBreak/>
        <w:t>Nghiên cứu được thực hiện với mục đích đóng góp cho khoa học bằng cách thu thập và giải thích thông tin một cách có hệ thống và đánh giá dữ liệu một cách có 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C91F5C">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w:t>
      </w:r>
    </w:p>
    <w:p w14:paraId="5AC3DAB2" w14:textId="1BF1A7B1"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4" w:name="_Toc154267966"/>
      <w:r w:rsidRPr="006C0DD3">
        <w:rPr>
          <w:rFonts w:ascii="Times New Roman" w:hAnsi="Times New Roman" w:cs="Times New Roman"/>
          <w:b/>
          <w:bCs/>
          <w:i/>
          <w:iCs/>
          <w:sz w:val="26"/>
          <w:szCs w:val="26"/>
        </w:rPr>
        <w:t>Phân loại</w:t>
      </w:r>
      <w:bookmarkEnd w:id="14"/>
    </w:p>
    <w:p w14:paraId="6A9D3D5C" w14:textId="4E5C94B0"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194206">
        <w:rPr>
          <w:rFonts w:ascii="Times New Roman" w:hAnsi="Times New Roman" w:cs="Times New Roman"/>
          <w:sz w:val="26"/>
          <w:szCs w:val="26"/>
        </w:rPr>
        <w:t xml:space="preserve">và </w:t>
      </w:r>
      <w:r w:rsidRPr="00194206">
        <w:rPr>
          <w:rFonts w:ascii="Times New Roman" w:hAnsi="Times New Roman" w:cs="Times New Roman"/>
          <w:sz w:val="26"/>
          <w:szCs w:val="26"/>
        </w:rPr>
        <w:t xml:space="preserve">Asli Donmez (2016): </w:t>
      </w:r>
    </w:p>
    <w:p w14:paraId="2D47E0A5" w14:textId="2B45FE1D"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heo kỹ thuật thu thập dữ liệu: Quan sát, thực nghiệm.</w:t>
      </w:r>
    </w:p>
    <w:p w14:paraId="3981D4D6" w14:textId="69538711"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heo mối quan hệ nhân quả: Mô tả, phân tích.</w:t>
      </w:r>
    </w:p>
    <w:p w14:paraId="44CEE6BD" w14:textId="116BBCBC" w:rsidR="004841B4" w:rsidRPr="006C0DD3" w:rsidRDefault="004841B4"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mối quan hệ với thời gian: Hồi tưởng, có triển vọng, mặt cắt ngang.</w:t>
      </w:r>
    </w:p>
    <w:p w14:paraId="5076C80F" w14:textId="7ED75E7F" w:rsidR="004841B4" w:rsidRPr="006C0DD3" w:rsidRDefault="004841B4"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phương tiện mà chúng được áp dụng: Lâm sàng, phòng thí nghiệm, nghiên cứu mô tả xã hội.</w:t>
      </w:r>
      <w:r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6C0DD3">
        <w:rPr>
          <w:rFonts w:ascii="Times New Roman" w:hAnsi="Times New Roman" w:cs="Times New Roman"/>
          <w:sz w:val="26"/>
          <w:szCs w:val="26"/>
        </w:rPr>
        <w:fldChar w:fldCharType="end"/>
      </w:r>
    </w:p>
    <w:p w14:paraId="6BDCDCD9" w14:textId="0C5EA8DF" w:rsidR="006C0DD3" w:rsidRPr="00194206" w:rsidRDefault="004841B4"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ột phương pháp khác là phân loại nghiên cứu theo các đặc điểm mô tả hoặc phân tích của nó. Đánh giá này được viết theo phương pháp phân loại này:</w:t>
      </w:r>
    </w:p>
    <w:p w14:paraId="4445CE7A" w14:textId="5719F215" w:rsidR="006C0DD3"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mô tả: người tham gia nghiên cứu chú trọng vào việc quan sát và phân tích sự phân bố của các loại bệnh dựa trên vị trí và thời gian trong cộng đồng. Phương pháp này bao gồm việc thực hiện các báo cáo trường hợp, chuỗi trường hợp, và nghiên cứu giám sát để hiểu rõ hơn về xu hướng và biến động của các bệnh lý trong xã hội.</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4D3354A7" w14:textId="716843D8" w:rsidR="006C0DD3"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w:t>
      </w:r>
      <w:r w:rsidRPr="00194206">
        <w:rPr>
          <w:rFonts w:ascii="Times New Roman" w:hAnsi="Times New Roman" w:cs="Times New Roman"/>
          <w:sz w:val="26"/>
          <w:szCs w:val="26"/>
        </w:rPr>
        <w:lastRenderedPageBreak/>
        <w:t>mang thai mắc bệnh mucopolysaccharidosis, nhằm đánh giá và mô tả chi tiết về tình huống đó.</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0A9F8228" w14:textId="43F4E0DD" w:rsidR="006C0DD3"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chúng hiếm khi xuất hiện trong quá trình phát triển lịch sử và không được chấp nhận như là một dạng chuỗi trường hợp.</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5C16BF5A" w14:textId="39B3C622"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7691EBB9" w14:textId="32F5FAB1"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570D0E38" w14:textId="504AFA22"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tra không nằm trong tầm kiểm soát của nhà nghiên cứu, không thể thay đổi chúng khi cần. Tất cả các yếu tố, trừ những điểm đã được kiểm tra, không giữ được cố định. Việc sử dụng lấy ngẫu nhiên có thể bị hạn chế trong một số tình huống, và không phải 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w:t>
      </w:r>
      <w:r w:rsidRPr="00194206">
        <w:rPr>
          <w:rFonts w:ascii="Times New Roman" w:hAnsi="Times New Roman" w:cs="Times New Roman"/>
          <w:sz w:val="26"/>
          <w:szCs w:val="26"/>
        </w:rPr>
        <w:lastRenderedPageBreak/>
        <w:t>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2AE7577B" w14:textId="3955902D"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thuần tập (Tiền cứu, Hồi cứu và Đa hướng): Một nhóm thuần tập là một nhóm được tạo ra bởi những bệnh nhân có những đặc điểm chung. Nghiên cứu 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7CC78BF6" w14:textId="57AE7B48"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bệnh chủng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0E516171" w14:textId="381230D7"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ong nghiên cứu cắt ngang, các bệnh nhân hoặc sự kiện được kiểm tra tại một thời điểm cụ thể. Các nghiên cứu về tỷ lệ hiện mắc (tỷ lệ phần trăm dân số mắc bệnh tại một thời điểm nhất định) tập trung vào chẩn đoán và cơ chế bệnh, xem xét mối quan hệ nguyên nhân và kết quả ở cùng một cấp độ. Nghiên cứu cắt ngang mang lại lợi ích là có thể đưa ra kết luận tương đối nhanh chóng. Tuy nhiên, đối với các bệnh hiếm gặp, việc có được kết quả đáng tin cậy từ các nghiên cứu như vậy có thể khó khăn.</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6313F64E" w14:textId="06D312CB"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w:t>
      </w:r>
      <w:r w:rsidRPr="00194206">
        <w:rPr>
          <w:rFonts w:ascii="Times New Roman" w:hAnsi="Times New Roman" w:cs="Times New Roman"/>
          <w:sz w:val="26"/>
          <w:szCs w:val="26"/>
        </w:rPr>
        <w:lastRenderedPageBreak/>
        <w:t>Các nghiên cứu can thiệp thường được phân chia thành hai loại chính là nghiên cứu bản thực nghiệm và nghiên cứu lâm sàng.</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0FDCE867" w14:textId="227C872C" w:rsidR="004841B4" w:rsidRPr="00194206"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về rửa tay và so sánh tần suất nhiễm trùng trong bệnh viện trước và sau khi thực hiện biện pháp rửa tay.</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3769A2F4" w14:textId="7BB533F6" w:rsidR="004841B4" w:rsidRPr="00C91F5C" w:rsidRDefault="004841B4" w:rsidP="00C91F5C">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194206">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Caparlar&lt;/Author&gt;&lt;Year&gt;2016&lt;/Year&gt;&lt;RecNum&gt;74&lt;/RecNum&gt;&lt;DisplayText&gt;&lt;style face="superscript"&gt;43&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3</w:t>
      </w:r>
      <w:r w:rsidRPr="00194206">
        <w:rPr>
          <w:rFonts w:ascii="Times New Roman" w:hAnsi="Times New Roman" w:cs="Times New Roman"/>
          <w:sz w:val="26"/>
          <w:szCs w:val="26"/>
        </w:rPr>
        <w:fldChar w:fldCharType="end"/>
      </w:r>
    </w:p>
    <w:p w14:paraId="3B1E56F9" w14:textId="526C4171"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5" w:name="_Toc154267967"/>
      <w:r w:rsidRPr="006C0DD3">
        <w:rPr>
          <w:rFonts w:ascii="Times New Roman" w:hAnsi="Times New Roman" w:cs="Times New Roman"/>
          <w:b/>
          <w:bCs/>
          <w:i/>
          <w:iCs/>
          <w:sz w:val="26"/>
          <w:szCs w:val="26"/>
        </w:rPr>
        <w:t>Các lĩnh vực nghiên cứu khoa học</w:t>
      </w:r>
      <w:bookmarkEnd w:id="15"/>
    </w:p>
    <w:p w14:paraId="7C6943AC" w14:textId="6ADF3160" w:rsidR="00480618" w:rsidRPr="006C0DD3" w:rsidRDefault="00241C38"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Pr="006C0DD3">
        <w:rPr>
          <w:rFonts w:ascii="Times New Roman" w:hAnsi="Times New Roman" w:cs="Times New Roman"/>
          <w:sz w:val="26"/>
          <w:szCs w:val="26"/>
        </w:rPr>
        <w:fldChar w:fldCharType="end"/>
      </w:r>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6C0DD3" w14:paraId="5F1F06D7" w14:textId="77777777" w:rsidTr="000F0B41">
        <w:trPr>
          <w:trHeight w:val="449"/>
        </w:trPr>
        <w:tc>
          <w:tcPr>
            <w:tcW w:w="1710" w:type="dxa"/>
            <w:vAlign w:val="bottom"/>
          </w:tcPr>
          <w:p w14:paraId="6D56088E"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MÃ CẤP 1</w:t>
            </w:r>
          </w:p>
        </w:tc>
        <w:tc>
          <w:tcPr>
            <w:tcW w:w="5220" w:type="dxa"/>
            <w:vAlign w:val="bottom"/>
          </w:tcPr>
          <w:p w14:paraId="18931F28"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TÊN GỌI</w:t>
            </w:r>
          </w:p>
        </w:tc>
      </w:tr>
      <w:tr w:rsidR="006C0DD3" w:rsidRPr="006C0DD3" w14:paraId="7ACA24E5" w14:textId="77777777" w:rsidTr="000F0B41">
        <w:tc>
          <w:tcPr>
            <w:tcW w:w="1710" w:type="dxa"/>
            <w:vAlign w:val="bottom"/>
          </w:tcPr>
          <w:p w14:paraId="4456409E"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1</w:t>
            </w:r>
          </w:p>
        </w:tc>
        <w:tc>
          <w:tcPr>
            <w:tcW w:w="5220" w:type="dxa"/>
            <w:vAlign w:val="bottom"/>
          </w:tcPr>
          <w:p w14:paraId="3BF9D76C"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tự nhiên</w:t>
            </w:r>
          </w:p>
        </w:tc>
      </w:tr>
      <w:tr w:rsidR="006C0DD3" w:rsidRPr="006C0DD3" w14:paraId="6C421A12" w14:textId="77777777" w:rsidTr="000F0B41">
        <w:tc>
          <w:tcPr>
            <w:tcW w:w="1710" w:type="dxa"/>
            <w:vAlign w:val="bottom"/>
          </w:tcPr>
          <w:p w14:paraId="37F65D27"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2</w:t>
            </w:r>
          </w:p>
        </w:tc>
        <w:tc>
          <w:tcPr>
            <w:tcW w:w="5220" w:type="dxa"/>
            <w:vAlign w:val="bottom"/>
          </w:tcPr>
          <w:p w14:paraId="016073AB"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kỹ thuật và công nghệ</w:t>
            </w:r>
          </w:p>
        </w:tc>
      </w:tr>
      <w:tr w:rsidR="006C0DD3" w:rsidRPr="006C0DD3" w14:paraId="1B01A320" w14:textId="77777777" w:rsidTr="000F0B41">
        <w:tc>
          <w:tcPr>
            <w:tcW w:w="1710" w:type="dxa"/>
            <w:vAlign w:val="bottom"/>
          </w:tcPr>
          <w:p w14:paraId="3EEF1229"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3</w:t>
            </w:r>
          </w:p>
        </w:tc>
        <w:tc>
          <w:tcPr>
            <w:tcW w:w="5220" w:type="dxa"/>
            <w:vAlign w:val="bottom"/>
          </w:tcPr>
          <w:p w14:paraId="74988A61"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y, dược</w:t>
            </w:r>
          </w:p>
        </w:tc>
      </w:tr>
      <w:tr w:rsidR="006C0DD3" w:rsidRPr="006C0DD3" w14:paraId="5732164D" w14:textId="77777777" w:rsidTr="000F0B41">
        <w:tc>
          <w:tcPr>
            <w:tcW w:w="1710" w:type="dxa"/>
            <w:vAlign w:val="bottom"/>
          </w:tcPr>
          <w:p w14:paraId="28DBCE14"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4</w:t>
            </w:r>
          </w:p>
        </w:tc>
        <w:tc>
          <w:tcPr>
            <w:tcW w:w="5220" w:type="dxa"/>
            <w:vAlign w:val="bottom"/>
          </w:tcPr>
          <w:p w14:paraId="137DABBC"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nông nghiệp</w:t>
            </w:r>
          </w:p>
        </w:tc>
      </w:tr>
      <w:tr w:rsidR="006C0DD3" w:rsidRPr="006C0DD3" w14:paraId="69FE4522" w14:textId="77777777" w:rsidTr="000F0B41">
        <w:tc>
          <w:tcPr>
            <w:tcW w:w="1710" w:type="dxa"/>
            <w:vAlign w:val="bottom"/>
          </w:tcPr>
          <w:p w14:paraId="378E5AFE"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5</w:t>
            </w:r>
          </w:p>
        </w:tc>
        <w:tc>
          <w:tcPr>
            <w:tcW w:w="5220" w:type="dxa"/>
            <w:vAlign w:val="bottom"/>
          </w:tcPr>
          <w:p w14:paraId="6B45A600"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xã hội</w:t>
            </w:r>
          </w:p>
        </w:tc>
      </w:tr>
      <w:tr w:rsidR="00480618" w:rsidRPr="006C0DD3" w14:paraId="47944DDD" w14:textId="77777777" w:rsidTr="000F0B41">
        <w:tc>
          <w:tcPr>
            <w:tcW w:w="1710" w:type="dxa"/>
            <w:vAlign w:val="bottom"/>
          </w:tcPr>
          <w:p w14:paraId="5AAF225C" w14:textId="77777777" w:rsidR="00480618" w:rsidRPr="006C0DD3" w:rsidRDefault="00480618" w:rsidP="000B28E5">
            <w:pPr>
              <w:spacing w:before="240" w:line="360" w:lineRule="auto"/>
              <w:jc w:val="center"/>
              <w:rPr>
                <w:rFonts w:ascii="Times New Roman" w:hAnsi="Times New Roman" w:cs="Times New Roman"/>
                <w:sz w:val="26"/>
                <w:szCs w:val="26"/>
              </w:rPr>
            </w:pPr>
            <w:r w:rsidRPr="006C0DD3">
              <w:rPr>
                <w:rFonts w:ascii="Times New Roman" w:hAnsi="Times New Roman" w:cs="Times New Roman"/>
                <w:sz w:val="26"/>
                <w:szCs w:val="26"/>
              </w:rPr>
              <w:t>6</w:t>
            </w:r>
          </w:p>
        </w:tc>
        <w:tc>
          <w:tcPr>
            <w:tcW w:w="5220" w:type="dxa"/>
            <w:vAlign w:val="bottom"/>
          </w:tcPr>
          <w:p w14:paraId="0BC60AAD" w14:textId="77777777" w:rsidR="00480618" w:rsidRPr="006C0DD3" w:rsidRDefault="00480618" w:rsidP="000B28E5">
            <w:pPr>
              <w:spacing w:before="240" w:line="360" w:lineRule="auto"/>
              <w:rPr>
                <w:rFonts w:ascii="Times New Roman" w:hAnsi="Times New Roman" w:cs="Times New Roman"/>
                <w:sz w:val="26"/>
                <w:szCs w:val="26"/>
              </w:rPr>
            </w:pPr>
            <w:r w:rsidRPr="006C0DD3">
              <w:rPr>
                <w:rFonts w:ascii="Times New Roman" w:hAnsi="Times New Roman" w:cs="Times New Roman"/>
                <w:sz w:val="26"/>
                <w:szCs w:val="26"/>
              </w:rPr>
              <w:t>Khoa học nhân văn</w:t>
            </w:r>
          </w:p>
        </w:tc>
      </w:tr>
    </w:tbl>
    <w:p w14:paraId="4421C07E" w14:textId="77777777" w:rsidR="00B25CED" w:rsidRPr="006C0DD3" w:rsidRDefault="00B25CED" w:rsidP="000B28E5">
      <w:pPr>
        <w:spacing w:line="360" w:lineRule="auto"/>
        <w:jc w:val="both"/>
        <w:rPr>
          <w:rFonts w:ascii="Times New Roman" w:hAnsi="Times New Roman" w:cs="Times New Roman"/>
          <w:sz w:val="26"/>
          <w:szCs w:val="26"/>
        </w:rPr>
      </w:pPr>
    </w:p>
    <w:p w14:paraId="263115E5" w14:textId="441E0B9F"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Khoa học tự nhiên: các khoa học trái đất và môi trường liên quan, hóa học, khoa học máy tính và thông tin, khoa học tự nhiên khác, sinh học, toán học và thống kê, vật lý.</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1A349E73" w14:textId="4B5FCD9A" w:rsidR="00480618" w:rsidRPr="006C0DD3" w:rsidRDefault="00480618"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24542CFD" w14:textId="73AADA51"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y, dược: Y học cơ sở, y học lâm sàng, y tế, dược học, công nghệ sinh học trong y học, khoa học y, dược khác.</w:t>
      </w:r>
      <w:r w:rsidR="00FE5F11" w:rsidRPr="006C0DD3">
        <w:rPr>
          <w:rFonts w:ascii="Times New Roman" w:hAnsi="Times New Roman" w:cs="Times New Roman"/>
          <w:sz w:val="26"/>
          <w:szCs w:val="26"/>
        </w:rPr>
        <w:t xml:space="preserve"> </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15FB8C4E" w14:textId="6C2FBE95"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nông nghiệp: Trồng trọt, chăn nuôi, thú y, lâm nghiệp, thủy sản, công nghệ sinh học trong nông nghiệp, khoa học nông nghiệp khác.</w:t>
      </w:r>
      <w:r w:rsidR="00FE5F11" w:rsidRPr="006C0DD3">
        <w:rPr>
          <w:rFonts w:ascii="Times New Roman" w:hAnsi="Times New Roman" w:cs="Times New Roman"/>
          <w:sz w:val="26"/>
          <w:szCs w:val="26"/>
        </w:rPr>
        <w:t xml:space="preserve"> </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18C5D197" w14:textId="2C75FC02" w:rsidR="00B25CED" w:rsidRPr="006C0DD3" w:rsidRDefault="00B25CED"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6C0DD3">
        <w:rPr>
          <w:rFonts w:ascii="Times New Roman" w:hAnsi="Times New Roman" w:cs="Times New Roman"/>
          <w:sz w:val="26"/>
          <w:szCs w:val="26"/>
        </w:rPr>
        <w:t xml:space="preserve"> </w:t>
      </w:r>
      <w:r w:rsidR="00FE5F11"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FE5F11" w:rsidRPr="006C0DD3">
        <w:rPr>
          <w:rFonts w:ascii="Times New Roman" w:hAnsi="Times New Roman" w:cs="Times New Roman"/>
          <w:sz w:val="26"/>
          <w:szCs w:val="26"/>
        </w:rPr>
      </w:r>
      <w:r w:rsidR="00FE5F11"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00FE5F11" w:rsidRPr="006C0DD3">
        <w:rPr>
          <w:rFonts w:ascii="Times New Roman" w:hAnsi="Times New Roman" w:cs="Times New Roman"/>
          <w:sz w:val="26"/>
          <w:szCs w:val="26"/>
        </w:rPr>
        <w:fldChar w:fldCharType="end"/>
      </w:r>
    </w:p>
    <w:p w14:paraId="1F585E12" w14:textId="05649AB6" w:rsidR="00480618" w:rsidRPr="006C0DD3" w:rsidRDefault="00480618" w:rsidP="00C91F5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oa học nhân văn: Triết học, đạo đức học và tôn giáo, lịch sử và khảo cổ học, nghệ thuật, ngôn ngữ học và văn học, khoa học nhân văn khác.</w:t>
      </w:r>
      <w:r w:rsidR="00B25CED" w:rsidRPr="006C0DD3">
        <w:rPr>
          <w:rFonts w:ascii="Times New Roman" w:hAnsi="Times New Roman" w:cs="Times New Roman"/>
          <w:sz w:val="26"/>
          <w:szCs w:val="26"/>
        </w:rPr>
        <w:t xml:space="preserve"> </w:t>
      </w:r>
      <w:r w:rsidRPr="006C0DD3">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0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4</w:t>
      </w:r>
      <w:r w:rsidRPr="006C0DD3">
        <w:rPr>
          <w:rFonts w:ascii="Times New Roman" w:hAnsi="Times New Roman" w:cs="Times New Roman"/>
          <w:sz w:val="26"/>
          <w:szCs w:val="26"/>
        </w:rPr>
        <w:fldChar w:fldCharType="end"/>
      </w:r>
    </w:p>
    <w:p w14:paraId="5ACB8D5F" w14:textId="207E6535"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6" w:name="_Toc154267968"/>
      <w:r w:rsidRPr="006C0DD3">
        <w:rPr>
          <w:rFonts w:ascii="Times New Roman" w:hAnsi="Times New Roman" w:cs="Times New Roman"/>
          <w:b/>
          <w:bCs/>
          <w:i/>
          <w:iCs/>
          <w:sz w:val="26"/>
          <w:szCs w:val="26"/>
        </w:rPr>
        <w:t>Các mức độ của bằng chứng y học</w:t>
      </w:r>
      <w:bookmarkEnd w:id="16"/>
    </w:p>
    <w:p w14:paraId="348EB162" w14:textId="4F935E20" w:rsidR="00184115" w:rsidRPr="006C0DD3" w:rsidRDefault="00C42D6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184115" w:rsidRPr="006C0DD3">
        <w:rPr>
          <w:rFonts w:ascii="Times New Roman" w:hAnsi="Times New Roman" w:cs="Times New Roman"/>
          <w:sz w:val="26"/>
          <w:szCs w:val="26"/>
        </w:rPr>
        <w:t>Mức độ chứng cứ được phân loại từ 1 đến 5 theo thứ tự giảm dần về chất lượng. Các loại nghiên cứ tại mỗi cấp độ có sự khác biệt nhất định đối với các câu hỏi lâm sàng (ví dụ: chẩn đoán, điều trị hoặc phân tích kinh tế), nhưng thường bao gồm các yếu tố sau:</w:t>
      </w:r>
    </w:p>
    <w:p w14:paraId="7FA8BE0D" w14:textId="0806D148" w:rsidR="00A10266" w:rsidRPr="006C0DD3" w:rsidRDefault="00A10266" w:rsidP="00C91F5C">
      <w:pPr>
        <w:spacing w:line="360" w:lineRule="auto"/>
        <w:ind w:left="720"/>
        <w:jc w:val="both"/>
        <w:rPr>
          <w:rFonts w:ascii="Times New Roman" w:hAnsi="Times New Roman" w:cs="Times New Roman"/>
          <w:sz w:val="26"/>
          <w:szCs w:val="26"/>
        </w:rPr>
      </w:pPr>
      <w:r w:rsidRPr="006C0DD3">
        <w:rPr>
          <w:rFonts w:ascii="Times New Roman" w:hAnsi="Times New Roman" w:cs="Times New Roman"/>
          <w:i/>
          <w:iCs/>
          <w:sz w:val="26"/>
          <w:szCs w:val="26"/>
        </w:rPr>
        <w:t>Cấp độ 1 (chất lượng cao nhất)</w:t>
      </w:r>
      <w:r w:rsidRPr="006C0DD3">
        <w:rPr>
          <w:rFonts w:ascii="Times New Roman" w:hAnsi="Times New Roman" w:cs="Times New Roman"/>
          <w:sz w:val="26"/>
          <w:szCs w:val="26"/>
        </w:rPr>
        <w:t>: Đánh giá hệ thống hoặc phân tích gộp các thử nghiệm đối chứng ngẫu nhiên và các thử nghiệm đối chứng ngẫu nhiên, chất lượng cao</w:t>
      </w:r>
      <w:r w:rsidR="0056673E">
        <w:rPr>
          <w:rFonts w:ascii="Times New Roman" w:hAnsi="Times New Roman" w:cs="Times New Roman"/>
          <w:sz w:val="26"/>
          <w:szCs w:val="26"/>
        </w:rPr>
        <w:t>.</w:t>
      </w:r>
    </w:p>
    <w:p w14:paraId="078FEA2B" w14:textId="69A6750A" w:rsidR="00A10266" w:rsidRPr="0056673E" w:rsidRDefault="00A10266" w:rsidP="0056673E">
      <w:pPr>
        <w:spacing w:line="360" w:lineRule="auto"/>
        <w:ind w:left="720"/>
        <w:jc w:val="both"/>
        <w:rPr>
          <w:rFonts w:ascii="Times New Roman" w:hAnsi="Times New Roman" w:cs="Times New Roman"/>
          <w:i/>
          <w:iCs/>
          <w:sz w:val="26"/>
          <w:szCs w:val="26"/>
        </w:rPr>
      </w:pPr>
      <w:r w:rsidRPr="006C0DD3">
        <w:rPr>
          <w:rFonts w:ascii="Times New Roman" w:hAnsi="Times New Roman" w:cs="Times New Roman"/>
          <w:i/>
          <w:iCs/>
          <w:sz w:val="26"/>
          <w:szCs w:val="26"/>
        </w:rPr>
        <w:t>Cấp độ 2:</w:t>
      </w:r>
      <w:r w:rsidRPr="0056673E">
        <w:rPr>
          <w:rFonts w:ascii="Times New Roman" w:hAnsi="Times New Roman" w:cs="Times New Roman"/>
          <w:i/>
          <w:iCs/>
          <w:sz w:val="26"/>
          <w:szCs w:val="26"/>
        </w:rPr>
        <w:t xml:space="preserve"> Nghiên cứu thuần tập được thiết kế tốt</w:t>
      </w:r>
      <w:r w:rsidR="00C91F5C" w:rsidRPr="0056673E">
        <w:rPr>
          <w:rFonts w:ascii="Times New Roman" w:hAnsi="Times New Roman" w:cs="Times New Roman"/>
          <w:i/>
          <w:iCs/>
          <w:sz w:val="26"/>
          <w:szCs w:val="26"/>
        </w:rPr>
        <w:t>.</w:t>
      </w:r>
    </w:p>
    <w:p w14:paraId="37172766" w14:textId="31E4EB8F" w:rsidR="00A10266" w:rsidRPr="0056673E" w:rsidRDefault="00A10266" w:rsidP="0056673E">
      <w:pPr>
        <w:spacing w:line="360" w:lineRule="auto"/>
        <w:ind w:left="720"/>
        <w:jc w:val="both"/>
        <w:rPr>
          <w:rFonts w:ascii="Times New Roman" w:hAnsi="Times New Roman" w:cs="Times New Roman"/>
          <w:i/>
          <w:iCs/>
          <w:sz w:val="26"/>
          <w:szCs w:val="26"/>
        </w:rPr>
      </w:pPr>
      <w:r w:rsidRPr="006C0DD3">
        <w:rPr>
          <w:rFonts w:ascii="Times New Roman" w:hAnsi="Times New Roman" w:cs="Times New Roman"/>
          <w:i/>
          <w:iCs/>
          <w:sz w:val="26"/>
          <w:szCs w:val="26"/>
        </w:rPr>
        <w:t>Cấp độ 3:</w:t>
      </w:r>
      <w:r w:rsidRPr="0056673E">
        <w:rPr>
          <w:rFonts w:ascii="Times New Roman" w:hAnsi="Times New Roman" w:cs="Times New Roman"/>
          <w:i/>
          <w:iCs/>
          <w:sz w:val="26"/>
          <w:szCs w:val="26"/>
        </w:rPr>
        <w:t xml:space="preserve"> Các nghiên cứu bệnh chứng được xem xét có hệ thống</w:t>
      </w:r>
      <w:r w:rsidR="00C91F5C" w:rsidRPr="0056673E">
        <w:rPr>
          <w:rFonts w:ascii="Times New Roman" w:hAnsi="Times New Roman" w:cs="Times New Roman"/>
          <w:i/>
          <w:iCs/>
          <w:sz w:val="26"/>
          <w:szCs w:val="26"/>
        </w:rPr>
        <w:t>.</w:t>
      </w:r>
    </w:p>
    <w:p w14:paraId="0E4F3B3D" w14:textId="48067632" w:rsidR="00A10266" w:rsidRPr="0056673E" w:rsidRDefault="00A10266" w:rsidP="000B28E5">
      <w:pPr>
        <w:spacing w:line="360" w:lineRule="auto"/>
        <w:ind w:left="720"/>
        <w:jc w:val="both"/>
        <w:rPr>
          <w:rFonts w:ascii="Times New Roman" w:hAnsi="Times New Roman" w:cs="Times New Roman"/>
          <w:i/>
          <w:iCs/>
          <w:sz w:val="26"/>
          <w:szCs w:val="26"/>
        </w:rPr>
      </w:pPr>
      <w:r w:rsidRPr="006C0DD3">
        <w:rPr>
          <w:rFonts w:ascii="Times New Roman" w:hAnsi="Times New Roman" w:cs="Times New Roman"/>
          <w:i/>
          <w:iCs/>
          <w:sz w:val="26"/>
          <w:szCs w:val="26"/>
        </w:rPr>
        <w:lastRenderedPageBreak/>
        <w:t>Cấp độ 4:</w:t>
      </w:r>
      <w:r w:rsidRPr="0056673E">
        <w:rPr>
          <w:rFonts w:ascii="Times New Roman" w:hAnsi="Times New Roman" w:cs="Times New Roman"/>
          <w:i/>
          <w:iCs/>
          <w:sz w:val="26"/>
          <w:szCs w:val="26"/>
        </w:rPr>
        <w:t xml:space="preserve"> Chuỗi ca bệnh và nghiên cứu đoàn hệ và nghiên cứu bệnh chứng kém chất lượng hơn</w:t>
      </w:r>
      <w:r w:rsidR="00C91F5C" w:rsidRPr="0056673E">
        <w:rPr>
          <w:rFonts w:ascii="Times New Roman" w:hAnsi="Times New Roman" w:cs="Times New Roman"/>
          <w:i/>
          <w:iCs/>
          <w:sz w:val="26"/>
          <w:szCs w:val="26"/>
        </w:rPr>
        <w:t>.</w:t>
      </w:r>
    </w:p>
    <w:p w14:paraId="72F8C7E6" w14:textId="50FCA9B1" w:rsidR="00A10266" w:rsidRPr="006C0DD3" w:rsidRDefault="00A10266" w:rsidP="000B28E5">
      <w:pPr>
        <w:spacing w:line="360" w:lineRule="auto"/>
        <w:ind w:left="720"/>
        <w:jc w:val="both"/>
        <w:rPr>
          <w:rFonts w:ascii="Times New Roman" w:hAnsi="Times New Roman" w:cs="Times New Roman"/>
          <w:sz w:val="26"/>
          <w:szCs w:val="26"/>
        </w:rPr>
      </w:pPr>
      <w:r w:rsidRPr="006C0DD3">
        <w:rPr>
          <w:rFonts w:ascii="Times New Roman" w:hAnsi="Times New Roman" w:cs="Times New Roman"/>
          <w:i/>
          <w:iCs/>
          <w:sz w:val="26"/>
          <w:szCs w:val="26"/>
        </w:rPr>
        <w:t>Cấp độ 5:</w:t>
      </w:r>
      <w:r w:rsidRPr="0056673E">
        <w:rPr>
          <w:rFonts w:ascii="Times New Roman" w:hAnsi="Times New Roman" w:cs="Times New Roman"/>
          <w:i/>
          <w:iCs/>
          <w:sz w:val="26"/>
          <w:szCs w:val="26"/>
        </w:rPr>
        <w:t xml:space="preserve"> Ý kiến chuyên gia không dựa trên đánh giá phê bình, mà dựa trên lý luận từ sinh lý học, nghiên cứu cơ bản trong phòng thí nghiệm hoặc các nguyên tắc cơ bản</w:t>
      </w:r>
      <w:r w:rsidRPr="006C0DD3">
        <w:rPr>
          <w:rFonts w:ascii="Times New Roman" w:hAnsi="Times New Roman" w:cs="Times New Roman"/>
          <w:sz w:val="26"/>
          <w:szCs w:val="26"/>
        </w:rPr>
        <w:t>.</w:t>
      </w:r>
      <w:r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MANUAL&lt;/Author&gt;&lt;Year&gt;2021&lt;/Year&gt;&lt;RecNum&gt;87&lt;/RecNum&gt;&lt;DisplayText&gt;&lt;style face="superscript"&gt;45&lt;/style&gt;&lt;/DisplayText&gt;&lt;record&gt;&lt;rec-number&gt;87&lt;/rec-number&gt;&lt;foreign-keys&gt;&lt;key app="EN" db-id="f00xez9975zd0se9rt4veed4vwttzzrszx2w" timestamp="1702215986"&gt;87&lt;/key&gt;&lt;/foreign-keys&gt;&lt;ref-type name="Web Page"&gt;12&lt;/ref-type&gt;&lt;contributors&gt;&lt;authors&gt;&lt;author&gt;MSD MANUAL&lt;/author&gt;&lt;/authors&gt;&lt;/contributors&gt;&lt;titles&gt;&lt;title&gt;&lt;style face="normal" font="default" size="100%"&gt;B&lt;/style&gt;&lt;style face="normal" font="default" charset="163" size="100%"&gt;ằng chứng dựa tr&lt;/style&gt;&lt;style face="normal" font="default" size="100%"&gt;ên Y h&lt;/style&gt;&lt;style face="normal" font="default" charset="163" size="100%"&gt;ọc v&lt;/style&gt;&lt;style face="normal" font="default" size="100%"&gt;à h&lt;/style&gt;&lt;style face="normal" font="default" charset="238" size="100%"&gt;ư&lt;/style&gt;&lt;style face="normal" font="default" charset="163" size="100%"&gt;ớng dẫn l&lt;/style&gt;&lt;style face="normal" font="default" size="100%"&gt;âm sàng&lt;/style&gt;&lt;/title&gt;&lt;secondary-title&gt;&lt;style face="normal" font="default" size="100%"&gt;Quy&lt;/style&gt;&lt;style face="normal" font="default" charset="163" size="100%"&gt;ế&lt;/style&gt;&lt;style face="normal" font="default" size="100%"&gt;t &lt;/style&gt;&lt;style face="normal" font="default" charset="238" size="100%"&gt;đ&lt;/style&gt;&lt;style face="normal" font="default" charset="163" size="100%"&gt;ị&lt;/style&gt;&lt;style face="normal" font="default" size="100%"&gt;nh lâm sàng&lt;/style&gt;&lt;/secondary-title&gt;&lt;/titles&gt;&lt;volume&gt;2023&lt;/volume&gt;&lt;dates&gt;&lt;year&gt;2021&lt;/year&gt;&lt;pub-dates&gt;&lt;date&gt;05/2021&lt;/date&gt;&lt;/pub-dates&gt;&lt;/dates&gt;&lt;pub-location&gt;MSD MANUAL&lt;/pub-location&gt;&lt;publisher&gt;MSD MANUAL&lt;/publisher&gt;&lt;urls&gt;&lt;related-urls&gt;&lt;url&gt;https://www.msdmanuals.com/vi/chuy%C3%AAn-gia/%C4%91%E1%BB%91i-t%C6%B0%E1%BB%A3ng-%C4%91%E1%BA%B7c-bi%E1%BB%87t/quy%E1%BA%BFt-%C4%91%E1%BB%8Bnh-l%C3%A2m-s%C3%A0ng/b%E1%BA%B1ng-ch%E1%BB%A9ng-d%E1%BB%B1a-tr%C3%AAn-y-h%E1%BB%8Dc-v%C3%A0-h%C6%B0%E1%BB%9Bng-d%E1%BA%ABn-l%C3%A2m-s%C3%A0ng &lt;/url&gt;&lt;/related-urls&gt;&lt;/urls&gt;&lt;language&gt;Vie&lt;/language&gt;&lt;/record&gt;&lt;/Cite&gt;&lt;/EndNote&gt;</w:instrText>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5</w:t>
      </w:r>
      <w:r w:rsidRPr="006C0DD3">
        <w:rPr>
          <w:rFonts w:ascii="Times New Roman" w:hAnsi="Times New Roman" w:cs="Times New Roman"/>
          <w:sz w:val="26"/>
          <w:szCs w:val="26"/>
        </w:rPr>
        <w:fldChar w:fldCharType="end"/>
      </w:r>
    </w:p>
    <w:p w14:paraId="10533747" w14:textId="638ED7AD" w:rsidR="00114DFA" w:rsidRPr="006C0DD3" w:rsidRDefault="00C42D6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A10266" w:rsidRPr="006C0DD3">
        <w:rPr>
          <w:rFonts w:ascii="Times New Roman" w:hAnsi="Times New Roman" w:cs="Times New Roman"/>
          <w:sz w:val="26"/>
          <w:szCs w:val="26"/>
        </w:rPr>
        <w:t>Nói tóm lại, điều này giúp phân loại mức độ tin cậy của thông tin từ các nghiên cứu khác nhau, từ các nghiên cứu lâm sàng đến ý kiến chuyên gia, dựa trên cấp độ bằng chứng mà mỗi loại nghiên cứu mang lại.</w:t>
      </w:r>
    </w:p>
    <w:p w14:paraId="1BB091A5" w14:textId="20068108" w:rsidR="004841B4" w:rsidRPr="006C0DD3" w:rsidRDefault="004841B4" w:rsidP="00C91F5C">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7" w:name="_Toc154267969"/>
      <w:r w:rsidRPr="006C0DD3">
        <w:rPr>
          <w:rFonts w:ascii="Times New Roman" w:hAnsi="Times New Roman" w:cs="Times New Roman"/>
          <w:b/>
          <w:bCs/>
          <w:i/>
          <w:iCs/>
          <w:sz w:val="26"/>
          <w:szCs w:val="26"/>
        </w:rPr>
        <w:t>Các bước tiến hành</w:t>
      </w:r>
      <w:bookmarkEnd w:id="17"/>
    </w:p>
    <w:p w14:paraId="573DB833" w14:textId="65A28B69" w:rsidR="00FE5F11" w:rsidRPr="00C91F5C" w:rsidRDefault="00FE5F11" w:rsidP="00C91F5C">
      <w:pPr>
        <w:spacing w:line="360" w:lineRule="auto"/>
        <w:ind w:firstLine="720"/>
        <w:jc w:val="both"/>
        <w:rPr>
          <w:rFonts w:ascii="Times New Roman" w:hAnsi="Times New Roman" w:cs="Times New Roman"/>
          <w:b/>
          <w:bCs/>
          <w:sz w:val="26"/>
          <w:szCs w:val="26"/>
        </w:rPr>
      </w:pPr>
      <w:r w:rsidRPr="00C91F5C">
        <w:rPr>
          <w:rFonts w:ascii="Times New Roman" w:hAnsi="Times New Roman" w:cs="Times New Roman"/>
          <w:sz w:val="26"/>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7C4C044A" w:rsidR="00F31F0F" w:rsidRPr="006C0DD3" w:rsidRDefault="00FF745A"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rình tự của một hoạt động NCKH theo </w:t>
      </w:r>
      <w:r w:rsidR="00F31F0F" w:rsidRPr="006C0DD3">
        <w:rPr>
          <w:rFonts w:ascii="Times New Roman" w:hAnsi="Times New Roman" w:cs="Times New Roman"/>
          <w:sz w:val="26"/>
          <w:szCs w:val="26"/>
        </w:rPr>
        <w:t>Vũ Cao Đàm (2010)</w:t>
      </w:r>
      <w:r w:rsidRPr="006C0DD3">
        <w:rPr>
          <w:rFonts w:ascii="Times New Roman" w:hAnsi="Times New Roman" w:cs="Times New Roman"/>
          <w:sz w:val="26"/>
          <w:szCs w:val="26"/>
        </w:rPr>
        <w:t xml:space="preserve"> có </w:t>
      </w:r>
      <w:r w:rsidR="00A10266" w:rsidRPr="006C0DD3">
        <w:rPr>
          <w:rFonts w:ascii="Times New Roman" w:hAnsi="Times New Roman" w:cs="Times New Roman"/>
          <w:sz w:val="26"/>
          <w:szCs w:val="26"/>
        </w:rPr>
        <w:t>7</w:t>
      </w:r>
      <w:r w:rsidR="00F31F0F" w:rsidRPr="006C0DD3">
        <w:rPr>
          <w:rFonts w:ascii="Times New Roman" w:hAnsi="Times New Roman" w:cs="Times New Roman"/>
          <w:sz w:val="26"/>
          <w:szCs w:val="26"/>
        </w:rPr>
        <w:t xml:space="preserve"> bước</w:t>
      </w:r>
      <w:r w:rsidRPr="006C0DD3">
        <w:rPr>
          <w:rFonts w:ascii="Times New Roman" w:hAnsi="Times New Roman" w:cs="Times New Roman"/>
          <w:sz w:val="26"/>
          <w:szCs w:val="26"/>
        </w:rPr>
        <w:t>:</w:t>
      </w:r>
      <w:r w:rsidR="00A10266"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6&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6</w:t>
      </w:r>
      <w:r w:rsidR="00A10266" w:rsidRPr="006C0DD3">
        <w:rPr>
          <w:rFonts w:ascii="Times New Roman" w:hAnsi="Times New Roman" w:cs="Times New Roman"/>
          <w:sz w:val="26"/>
          <w:szCs w:val="26"/>
        </w:rPr>
        <w:fldChar w:fldCharType="end"/>
      </w:r>
    </w:p>
    <w:p w14:paraId="1495AA33" w14:textId="10687A13"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Phát hiện vấn đề</w:t>
      </w:r>
    </w:p>
    <w:p w14:paraId="14A35C62" w14:textId="5D9AA90D"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ặt giả thuyết</w:t>
      </w:r>
    </w:p>
    <w:p w14:paraId="66239EF0" w14:textId="3165E902"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Lập phương án thu thập thông tin </w:t>
      </w:r>
    </w:p>
    <w:p w14:paraId="3CBF0C11" w14:textId="68F339D1"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Luận cứ lí thuyết</w:t>
      </w:r>
    </w:p>
    <w:p w14:paraId="0BE0401F" w14:textId="28465FE0"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Luận cứ thực tiễn</w:t>
      </w:r>
    </w:p>
    <w:p w14:paraId="4DD3C3BA" w14:textId="72DD27FA"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Phân tích và bàn luận kết quả thông tin </w:t>
      </w:r>
    </w:p>
    <w:p w14:paraId="5B0A47A5" w14:textId="06112D58" w:rsidR="00FF745A" w:rsidRPr="006C0DD3" w:rsidRDefault="00FF745A"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ổng hợp kết quả/ Kết luận/ Khuyến nghị”</w:t>
      </w:r>
      <w:r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6&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6</w:t>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71780B4B" w14:textId="0040FDD2" w:rsidR="00905AB7" w:rsidRPr="006C0DD3" w:rsidRDefault="00C70456"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Trình tự của một hoạt động NCKH </w:t>
      </w:r>
      <w:r w:rsidR="00A10266" w:rsidRPr="006C0DD3">
        <w:rPr>
          <w:rFonts w:ascii="Times New Roman" w:hAnsi="Times New Roman" w:cs="Times New Roman"/>
          <w:sz w:val="26"/>
          <w:szCs w:val="26"/>
        </w:rPr>
        <w:t xml:space="preserve">theo </w:t>
      </w:r>
      <w:r w:rsidRPr="006C0DD3">
        <w:rPr>
          <w:rFonts w:ascii="Times New Roman" w:hAnsi="Times New Roman" w:cs="Times New Roman"/>
          <w:sz w:val="26"/>
          <w:szCs w:val="26"/>
        </w:rPr>
        <w:t>có thể được khái quát thành 7 bước (Ary et al., 2010):</w:t>
      </w:r>
      <w:r w:rsidR="00324232"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Donald Ary&lt;/Author&gt;&lt;Year&gt;2010&lt;/Year&gt;&lt;RecNum&gt;89&lt;/RecNum&gt;&lt;DisplayText&gt;&lt;style face="superscript"&gt;47&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7</w:t>
      </w:r>
      <w:r w:rsidR="00324232" w:rsidRPr="006C0DD3">
        <w:rPr>
          <w:rFonts w:ascii="Times New Roman" w:hAnsi="Times New Roman" w:cs="Times New Roman"/>
          <w:sz w:val="26"/>
          <w:szCs w:val="26"/>
        </w:rPr>
        <w:fldChar w:fldCharType="end"/>
      </w:r>
    </w:p>
    <w:p w14:paraId="7A534E6B" w14:textId="46D645E8" w:rsidR="00324232" w:rsidRPr="006C0DD3" w:rsidRDefault="00C42D6B" w:rsidP="00596489">
      <w:pPr>
        <w:pStyle w:val="oancuaDanhsach"/>
        <w:numPr>
          <w:ilvl w:val="0"/>
          <w:numId w:val="3"/>
        </w:numPr>
        <w:spacing w:line="360" w:lineRule="auto"/>
        <w:jc w:val="both"/>
        <w:rPr>
          <w:rFonts w:ascii="Times New Roman" w:hAnsi="Times New Roman" w:cs="Times New Roman"/>
          <w:sz w:val="26"/>
          <w:szCs w:val="26"/>
        </w:rPr>
      </w:pPr>
      <w:r>
        <w:rPr>
          <w:rFonts w:ascii="Times New Roman" w:hAnsi="Times New Roman" w:cs="Times New Roman"/>
          <w:sz w:val="26"/>
          <w:szCs w:val="26"/>
        </w:rPr>
        <w:t>Lên kế hoạch</w:t>
      </w:r>
    </w:p>
    <w:p w14:paraId="29E34DF1" w14:textId="7683C366" w:rsidR="00C42D6B" w:rsidRDefault="00C42D6B" w:rsidP="00596489">
      <w:pPr>
        <w:pStyle w:val="oancuaDanhsach"/>
        <w:numPr>
          <w:ilvl w:val="0"/>
          <w:numId w:val="3"/>
        </w:numPr>
        <w:spacing w:line="360" w:lineRule="auto"/>
        <w:jc w:val="both"/>
        <w:rPr>
          <w:rFonts w:ascii="Times New Roman" w:hAnsi="Times New Roman" w:cs="Times New Roman"/>
          <w:sz w:val="26"/>
          <w:szCs w:val="26"/>
        </w:rPr>
      </w:pPr>
      <w:r w:rsidRPr="00C42D6B">
        <w:rPr>
          <w:rFonts w:ascii="Times New Roman" w:hAnsi="Times New Roman" w:cs="Times New Roman"/>
          <w:sz w:val="26"/>
          <w:szCs w:val="26"/>
        </w:rPr>
        <w:t xml:space="preserve">Xác định </w:t>
      </w:r>
      <w:r>
        <w:rPr>
          <w:rFonts w:ascii="Times New Roman" w:hAnsi="Times New Roman" w:cs="Times New Roman"/>
          <w:sz w:val="26"/>
          <w:szCs w:val="26"/>
        </w:rPr>
        <w:t>số mẫu kiểm thử</w:t>
      </w:r>
    </w:p>
    <w:p w14:paraId="30E68DC5" w14:textId="77777777" w:rsidR="00C42D6B" w:rsidRDefault="00C42D6B" w:rsidP="00596489">
      <w:pPr>
        <w:pStyle w:val="oancuaDanhsach"/>
        <w:numPr>
          <w:ilvl w:val="0"/>
          <w:numId w:val="3"/>
        </w:numPr>
        <w:spacing w:line="360" w:lineRule="auto"/>
        <w:jc w:val="both"/>
        <w:rPr>
          <w:rFonts w:ascii="Times New Roman" w:hAnsi="Times New Roman" w:cs="Times New Roman"/>
          <w:sz w:val="26"/>
          <w:szCs w:val="26"/>
        </w:rPr>
      </w:pPr>
      <w:r>
        <w:rPr>
          <w:rFonts w:ascii="Times New Roman" w:hAnsi="Times New Roman" w:cs="Times New Roman"/>
          <w:sz w:val="26"/>
          <w:szCs w:val="26"/>
        </w:rPr>
        <w:t>Lấy mẫu</w:t>
      </w:r>
    </w:p>
    <w:p w14:paraId="256577EE" w14:textId="2D8DB85D" w:rsidR="00324232" w:rsidRPr="006C0DD3" w:rsidRDefault="00324232"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onstructing the instrument</w:t>
      </w:r>
    </w:p>
    <w:p w14:paraId="5BB73BF2" w14:textId="77777777" w:rsidR="00324232" w:rsidRPr="006C0DD3" w:rsidRDefault="00324232" w:rsidP="00596489">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Tiến hành khảo sát</w:t>
      </w:r>
    </w:p>
    <w:p w14:paraId="129AC3E9" w14:textId="3E9F1861" w:rsidR="00324232" w:rsidRPr="00C91F5C" w:rsidRDefault="00324232" w:rsidP="000B28E5">
      <w:pPr>
        <w:pStyle w:val="oancuaDanhsach"/>
        <w:numPr>
          <w:ilvl w:val="0"/>
          <w:numId w:val="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Phân tích dữ liệu </w:t>
      </w:r>
    </w:p>
    <w:p w14:paraId="5C5865D6" w14:textId="06979A2D" w:rsidR="00704C4C" w:rsidRPr="004841AF" w:rsidRDefault="004841B4" w:rsidP="00542DAE">
      <w:pPr>
        <w:pStyle w:val="oancuaDanhsach"/>
        <w:numPr>
          <w:ilvl w:val="1"/>
          <w:numId w:val="1"/>
        </w:numPr>
        <w:spacing w:before="240" w:after="0" w:line="360" w:lineRule="auto"/>
        <w:jc w:val="both"/>
        <w:outlineLvl w:val="1"/>
        <w:rPr>
          <w:rFonts w:ascii="Times New Roman" w:hAnsi="Times New Roman" w:cs="Times New Roman"/>
          <w:sz w:val="26"/>
          <w:szCs w:val="26"/>
        </w:rPr>
      </w:pPr>
      <w:bookmarkStart w:id="18" w:name="_Toc154267970"/>
      <w:r w:rsidRPr="004841AF">
        <w:rPr>
          <w:rFonts w:ascii="Times New Roman" w:hAnsi="Times New Roman" w:cs="Times New Roman"/>
          <w:sz w:val="26"/>
          <w:szCs w:val="26"/>
        </w:rPr>
        <w:lastRenderedPageBreak/>
        <w:t>NCKH TẠI VIỆT NAM</w:t>
      </w:r>
      <w:bookmarkEnd w:id="18"/>
    </w:p>
    <w:p w14:paraId="39FAAF65" w14:textId="058F3376" w:rsidR="000F7B9F" w:rsidRPr="004841AF" w:rsidRDefault="00E75EDE" w:rsidP="004841AF">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bookmarkStart w:id="19" w:name="_Toc154267971"/>
      <w:r w:rsidRPr="004841AF">
        <w:rPr>
          <w:rFonts w:ascii="Times New Roman" w:hAnsi="Times New Roman" w:cs="Times New Roman"/>
          <w:b/>
          <w:bCs/>
          <w:i/>
          <w:iCs/>
          <w:sz w:val="26"/>
          <w:szCs w:val="26"/>
        </w:rPr>
        <w:t>Đại học Y khoa Phạm Ngọc Thạch</w:t>
      </w:r>
      <w:bookmarkEnd w:id="19"/>
    </w:p>
    <w:p w14:paraId="3A4D13BB" w14:textId="27E735E4" w:rsidR="000F7B9F" w:rsidRPr="00194206" w:rsidRDefault="00F173AF"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194206">
        <w:rPr>
          <w:rFonts w:ascii="Times New Roman" w:hAnsi="Times New Roman" w:cs="Times New Roman"/>
          <w:b/>
          <w:bCs/>
          <w:sz w:val="26"/>
          <w:szCs w:val="26"/>
        </w:rPr>
        <w:t xml:space="preserve">Tổng quan </w:t>
      </w:r>
    </w:p>
    <w:p w14:paraId="0CFFE54F" w14:textId="2249AC22" w:rsidR="00C42D6B" w:rsidRPr="00194206" w:rsidRDefault="000F7B9F" w:rsidP="0019420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mới để đào tạo bác sĩ tổng quát chủ trương cộng đồng. Bác sĩ được đào tạo theo mô hình này sở hữu kiến thức vững về y học cơ sở, kết hợp với học tập lâm sàng và thực tập cộng đồng. Mô hình "Trường - Viện - Cộng đồng" đã đóng góp tích cực vào việc kiện toàn mạng lưới y tế thành phố.</w:t>
      </w:r>
    </w:p>
    <w:p w14:paraId="4721C321" w14:textId="0E15208A" w:rsidR="000F7B9F" w:rsidRPr="00194206" w:rsidRDefault="000F7B9F" w:rsidP="0019420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Pr="00194206">
        <w:rPr>
          <w:rFonts w:ascii="Times New Roman" w:hAnsi="Times New Roman" w:cs="Times New Roman"/>
          <w:sz w:val="26"/>
          <w:szCs w:val="26"/>
        </w:rPr>
        <w:fldChar w:fldCharType="end"/>
      </w:r>
    </w:p>
    <w:p w14:paraId="45DF4CF4" w14:textId="202D0888" w:rsidR="000F7B9F" w:rsidRPr="006C0DD3" w:rsidRDefault="000F7B9F"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Sứ mạng, tầm nhìn, giá trị cốt lõi, triết lý giáo dục và khẩu hiệu.</w:t>
      </w:r>
    </w:p>
    <w:p w14:paraId="72EF5F7C"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SỨ MẠNG:</w:t>
      </w:r>
    </w:p>
    <w:p w14:paraId="642F1A92" w14:textId="05C47735"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Đào tạo nguồn nhân lực y tế chất lượng cao, nghiên cứu khoa học và phục vụ cộng đồng"</w:t>
      </w:r>
    </w:p>
    <w:p w14:paraId="7E1B3D0F"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ẦM NHÌN:</w:t>
      </w:r>
    </w:p>
    <w:p w14:paraId="76026979" w14:textId="34D52DC5"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thành một trong những Đại học khoa học sức khỏe hàng đầu trong cả nước, hội nhập quốc tế" </w:t>
      </w:r>
    </w:p>
    <w:p w14:paraId="55953F11"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 TRỊ CỐT LÕI:</w:t>
      </w:r>
    </w:p>
    <w:p w14:paraId="59A14F9B" w14:textId="4549552A"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Y đức - Chất lượng - Đoàn kết" </w:t>
      </w:r>
    </w:p>
    <w:p w14:paraId="1C77E4BF"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IẾT LÝ GIÁO DỤC:</w:t>
      </w:r>
    </w:p>
    <w:p w14:paraId="3E8F3B65" w14:textId="45364ECD"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o dục toàn diện – Hướng về cộng đồng – Lấy người học làm trung tâm"</w:t>
      </w:r>
    </w:p>
    <w:p w14:paraId="17E65A86" w14:textId="77777777"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KHẨU HIỆU:</w:t>
      </w:r>
    </w:p>
    <w:p w14:paraId="654DB468" w14:textId="3C590EA2" w:rsidR="000F7B9F" w:rsidRPr="00194206" w:rsidRDefault="000F7B9F" w:rsidP="0019420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lastRenderedPageBreak/>
        <w:t>"Phát triển - Năng động  - Toàn diện"</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Pr="00194206">
        <w:rPr>
          <w:rFonts w:ascii="Times New Roman" w:hAnsi="Times New Roman" w:cs="Times New Roman"/>
          <w:sz w:val="26"/>
          <w:szCs w:val="26"/>
        </w:rPr>
        <w:fldChar w:fldCharType="end"/>
      </w:r>
    </w:p>
    <w:p w14:paraId="426EF940" w14:textId="4DEDF96F" w:rsidR="00905AB7" w:rsidRPr="006C0DD3" w:rsidRDefault="000F7B9F"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Quy mô đào tạo</w:t>
      </w:r>
    </w:p>
    <w:p w14:paraId="0F8635F1" w14:textId="20FD41E6" w:rsidR="00905AB7" w:rsidRPr="006C0DD3" w:rsidRDefault="00905AB7"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Ban Điều hành và giảng viên đến từ Trường ĐHYK Phạm Ngọc Thạch và Đại học Y khoa Johannes Gutenberg, Đại học Mainz (Cộng hòa Liên bang Đức).</w:t>
      </w:r>
    </w:p>
    <w:p w14:paraId="0C72BB28" w14:textId="766620D7" w:rsidR="00905AB7" w:rsidRPr="006C0DD3" w:rsidRDefault="00905AB7"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y mô đào tạo sau đại học của Trường gồm có 23 chuyên ngành Chuyên khoa cấp I; 18 chuyên ngành Chuyên khoa cấp II; 10 chuyên ngành Bác sĩ Nội trú; 11 chuyên ngành Thạc sĩ; 04 chuyên ngành Tiến sĩ.</w:t>
      </w:r>
    </w:p>
    <w:p w14:paraId="2882A654" w14:textId="00121671" w:rsidR="00905AB7" w:rsidRPr="006C0DD3" w:rsidRDefault="00905AB7"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008B70AE"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6&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8B70AE"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6</w:t>
      </w:r>
      <w:r w:rsidR="008B70AE" w:rsidRPr="006C0DD3">
        <w:rPr>
          <w:rFonts w:ascii="Times New Roman" w:hAnsi="Times New Roman" w:cs="Times New Roman"/>
          <w:sz w:val="26"/>
          <w:szCs w:val="26"/>
        </w:rPr>
        <w:fldChar w:fldCharType="end"/>
      </w:r>
    </w:p>
    <w:p w14:paraId="79C8BDAB" w14:textId="40457043" w:rsidR="00E53A09" w:rsidRPr="00194206" w:rsidRDefault="00E53A09"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194206">
        <w:rPr>
          <w:rFonts w:ascii="Times New Roman" w:hAnsi="Times New Roman" w:cs="Times New Roman"/>
          <w:b/>
          <w:bCs/>
          <w:sz w:val="26"/>
          <w:szCs w:val="26"/>
        </w:rPr>
        <w:t xml:space="preserve">Phát triển nghiên cứu khoa học </w:t>
      </w:r>
    </w:p>
    <w:p w14:paraId="25214282" w14:textId="00F32138" w:rsidR="00E53A09" w:rsidRPr="006C0DD3"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45037BFF" w14:textId="77777777" w:rsidR="00194206"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30FEC1FE" w14:textId="31B8D20F" w:rsidR="00E53A09" w:rsidRPr="006C0DD3"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đã tổ chức 07 Hội nghị Khoa Học Công Nghệ và09 Hội nghị Khoa Học Công Nghệ Tuổi Trẻ cấp cơ sở. Trong Hội nghị Khoa Học Công Nghệ Tuổi Trẻ Các trường Y Dược Toàn Quốc lần thứ XVI tổ chức năm 2012 tại trường Đại học Điều dưỡng Nam Định vào ngày 19–20/5/2012, trường ĐHYK Phạm Ngọc Thạch đạt 03 giải xuất sắc trong tổng số 9 giải xuất sắc.</w:t>
      </w:r>
    </w:p>
    <w:p w14:paraId="6F58C44F" w14:textId="02C752CA" w:rsidR="00905AB7" w:rsidRPr="006C0DD3" w:rsidRDefault="00E53A09" w:rsidP="0019420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008B70AE"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8B70AE" w:rsidRPr="006C0DD3">
        <w:rPr>
          <w:rFonts w:ascii="Times New Roman" w:hAnsi="Times New Roman" w:cs="Times New Roman"/>
          <w:sz w:val="26"/>
          <w:szCs w:val="26"/>
        </w:rPr>
      </w:r>
      <w:r w:rsidR="008B70AE"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008B70AE" w:rsidRPr="006C0DD3">
        <w:rPr>
          <w:rFonts w:ascii="Times New Roman" w:hAnsi="Times New Roman" w:cs="Times New Roman"/>
          <w:sz w:val="26"/>
          <w:szCs w:val="26"/>
        </w:rPr>
        <w:fldChar w:fldCharType="end"/>
      </w:r>
    </w:p>
    <w:p w14:paraId="0809FC7F" w14:textId="7C53D237" w:rsidR="00E75EDE" w:rsidRPr="00194206" w:rsidRDefault="00E75EDE"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194206">
        <w:rPr>
          <w:rFonts w:ascii="Times New Roman" w:hAnsi="Times New Roman" w:cs="Times New Roman"/>
          <w:b/>
          <w:bCs/>
          <w:sz w:val="26"/>
          <w:szCs w:val="26"/>
        </w:rPr>
        <w:t xml:space="preserve">Chính sách phát triển </w:t>
      </w:r>
    </w:p>
    <w:p w14:paraId="03E435FA" w14:textId="4CCA58AF" w:rsidR="00E75EDE" w:rsidRDefault="00E75EDE" w:rsidP="0019420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ghị định số 99/2014/NĐ-CP là hướng dẫn chi tiết về Khoản 1 Điều 42 của Luật</w:t>
      </w:r>
      <w:r w:rsidR="0081767A">
        <w:rPr>
          <w:rFonts w:ascii="Times New Roman" w:hAnsi="Times New Roman" w:cs="Times New Roman"/>
          <w:sz w:val="26"/>
          <w:szCs w:val="26"/>
        </w:rPr>
        <w:t xml:space="preserve"> </w:t>
      </w:r>
      <w:r w:rsidRPr="0081767A">
        <w:rPr>
          <w:rFonts w:ascii="Times New Roman" w:hAnsi="Times New Roman" w:cs="Times New Roman"/>
          <w:sz w:val="26"/>
          <w:szCs w:val="26"/>
        </w:rPr>
        <w:t>Giáo dục Đại học, đề cập đến việc đầu tư phát triển tiềm lực và khuyến khích hoạt động nghiên cứu khoa học và công nghệ trong các cơ sở giáo dục đại học. Nghị 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Q5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Q5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9</w:t>
      </w:r>
      <w:r w:rsidRPr="0081767A">
        <w:rPr>
          <w:rFonts w:ascii="Times New Roman" w:hAnsi="Times New Roman" w:cs="Times New Roman"/>
          <w:sz w:val="26"/>
          <w:szCs w:val="26"/>
        </w:rPr>
        <w:fldChar w:fldCharType="end"/>
      </w:r>
    </w:p>
    <w:p w14:paraId="64F76C58" w14:textId="6EFA1426" w:rsidR="00E75EDE" w:rsidRPr="0081767A" w:rsidRDefault="00E75EDE" w:rsidP="0019420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81767A">
        <w:rPr>
          <w:rFonts w:ascii="Times New Roman" w:hAnsi="Times New Roman" w:cs="Times New Roman"/>
          <w:sz w:val="26"/>
          <w:szCs w:val="26"/>
        </w:rPr>
        <w:instrText xml:space="preserve"> ADDIN EN.CITE </w:instrText>
      </w:r>
      <w:r w:rsidR="00091346"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81767A">
        <w:rPr>
          <w:rFonts w:ascii="Times New Roman" w:hAnsi="Times New Roman" w:cs="Times New Roman"/>
          <w:sz w:val="26"/>
          <w:szCs w:val="26"/>
        </w:rPr>
        <w:instrText xml:space="preserve"> ADDIN EN.CITE.DATA </w:instrText>
      </w:r>
      <w:r w:rsidR="00091346" w:rsidRPr="0081767A">
        <w:rPr>
          <w:rFonts w:ascii="Times New Roman" w:hAnsi="Times New Roman" w:cs="Times New Roman"/>
          <w:sz w:val="26"/>
          <w:szCs w:val="26"/>
        </w:rPr>
      </w:r>
      <w:r w:rsidR="00091346" w:rsidRPr="0081767A">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00091346" w:rsidRPr="00194206">
        <w:rPr>
          <w:rFonts w:ascii="Times New Roman" w:hAnsi="Times New Roman" w:cs="Times New Roman"/>
          <w:sz w:val="26"/>
          <w:szCs w:val="26"/>
        </w:rPr>
        <w:t>29</w:t>
      </w:r>
      <w:r w:rsidRPr="0081767A">
        <w:rPr>
          <w:rFonts w:ascii="Times New Roman" w:hAnsi="Times New Roman" w:cs="Times New Roman"/>
          <w:sz w:val="26"/>
          <w:szCs w:val="26"/>
        </w:rPr>
        <w:fldChar w:fldCharType="end"/>
      </w:r>
    </w:p>
    <w:p w14:paraId="25AD495D" w14:textId="3CB237E6" w:rsidR="00E75EDE" w:rsidRPr="006C0DD3" w:rsidRDefault="00E75EDE" w:rsidP="002D6DED">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  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Đại học Y khoa Phạm Ngọc Thạch lần thứ XV – năm 2022 chuyên đề Điều dưỡng – Kỹ thuật Y học”,…</w:t>
      </w:r>
      <w:r w:rsidRPr="0081767A">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ọc&lt;/Author&gt;&lt;Year&gt;2018&lt;/Year&gt;&lt;RecNum&gt;96&lt;/RecNum&gt;&lt;DisplayText&gt;&lt;style face="superscript"&gt;50&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0</w:t>
      </w:r>
      <w:r w:rsidRPr="0081767A">
        <w:rPr>
          <w:rFonts w:ascii="Times New Roman" w:hAnsi="Times New Roman" w:cs="Times New Roman"/>
          <w:sz w:val="26"/>
          <w:szCs w:val="26"/>
        </w:rPr>
        <w:fldChar w:fldCharType="end"/>
      </w:r>
    </w:p>
    <w:p w14:paraId="3C252A9E" w14:textId="373DFB17" w:rsidR="00336503" w:rsidRPr="00194206" w:rsidRDefault="00194206" w:rsidP="00194206">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r w:rsidRPr="00194206">
        <w:rPr>
          <w:rFonts w:ascii="Times New Roman" w:hAnsi="Times New Roman" w:cs="Times New Roman"/>
          <w:b/>
          <w:bCs/>
          <w:i/>
          <w:iCs/>
          <w:sz w:val="26"/>
          <w:szCs w:val="26"/>
        </w:rPr>
        <w:t>Khoa Điều dưỡng – Kỹ thuật Y học</w:t>
      </w:r>
    </w:p>
    <w:p w14:paraId="01C79996" w14:textId="05967D8C" w:rsidR="00E75EDE" w:rsidRPr="006C0DD3" w:rsidRDefault="00E75EDE" w:rsidP="00194206">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Giới thiệu</w:t>
      </w:r>
    </w:p>
    <w:p w14:paraId="65625E45" w14:textId="39F40F8B" w:rsidR="00E90C90" w:rsidRPr="00194206" w:rsidRDefault="00E90C90" w:rsidP="00C91F5C">
      <w:pPr>
        <w:spacing w:after="0" w:line="360" w:lineRule="auto"/>
        <w:ind w:firstLine="720"/>
        <w:jc w:val="both"/>
        <w:rPr>
          <w:rFonts w:ascii="Times New Roman" w:hAnsi="Times New Roman" w:cs="Times New Roman"/>
          <w:i/>
          <w:iCs/>
          <w:sz w:val="26"/>
          <w:szCs w:val="26"/>
        </w:rPr>
      </w:pPr>
      <w:r w:rsidRPr="00194206">
        <w:rPr>
          <w:rFonts w:ascii="Times New Roman" w:hAnsi="Times New Roman" w:cs="Times New Roman"/>
          <w:i/>
          <w:iCs/>
          <w:sz w:val="26"/>
          <w:szCs w:val="26"/>
        </w:rPr>
        <w:lastRenderedPageBreak/>
        <w:t>Tên khoa</w:t>
      </w:r>
    </w:p>
    <w:p w14:paraId="09C7769B" w14:textId="3B05BB71" w:rsidR="00E90C90" w:rsidRPr="00C91F5C" w:rsidRDefault="00E90C90" w:rsidP="00C91F5C">
      <w:pPr>
        <w:pStyle w:val="oancuaDanhsach"/>
        <w:numPr>
          <w:ilvl w:val="0"/>
          <w:numId w:val="3"/>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Việt: Khoa Điều dưỡng – Kỹ thuật Y học</w:t>
      </w:r>
      <w:r w:rsidR="00C91F5C">
        <w:rPr>
          <w:rFonts w:ascii="Times New Roman" w:hAnsi="Times New Roman" w:cs="Times New Roman"/>
          <w:sz w:val="26"/>
          <w:szCs w:val="26"/>
        </w:rPr>
        <w:t>.</w:t>
      </w:r>
    </w:p>
    <w:p w14:paraId="44C9FE10" w14:textId="0056F511" w:rsidR="00E90C90" w:rsidRPr="00C91F5C" w:rsidRDefault="00E90C90" w:rsidP="00C91F5C">
      <w:pPr>
        <w:pStyle w:val="oancuaDanhsach"/>
        <w:numPr>
          <w:ilvl w:val="0"/>
          <w:numId w:val="3"/>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Anh: Faculty of Nursing and Medical Technology</w:t>
      </w:r>
      <w:r w:rsidR="008B70AE" w:rsidRPr="00C91F5C">
        <w:rPr>
          <w:rFonts w:ascii="Times New Roman" w:hAnsi="Times New Roman" w:cs="Times New Roman"/>
          <w:sz w:val="26"/>
          <w:szCs w:val="26"/>
        </w:rPr>
        <w:t>.</w:t>
      </w:r>
      <w:r w:rsidR="00C72678"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E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C91F5C" w:rsidRPr="00C91F5C">
        <w:rPr>
          <w:rFonts w:ascii="Times New Roman" w:hAnsi="Times New Roman" w:cs="Times New Roman"/>
          <w:sz w:val="26"/>
          <w:szCs w:val="26"/>
        </w:rPr>
        <w:instrText xml:space="preserve"> ADDIN EN.CITE </w:instrText>
      </w:r>
      <w:r w:rsidR="00C91F5C"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E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C91F5C" w:rsidRPr="00C91F5C">
        <w:rPr>
          <w:rFonts w:ascii="Times New Roman" w:hAnsi="Times New Roman" w:cs="Times New Roman"/>
          <w:sz w:val="26"/>
          <w:szCs w:val="26"/>
        </w:rPr>
        <w:instrText xml:space="preserve"> ADDIN EN.CITE.DATA </w:instrText>
      </w:r>
      <w:r w:rsidR="00C91F5C" w:rsidRPr="00C91F5C">
        <w:rPr>
          <w:rFonts w:ascii="Times New Roman" w:hAnsi="Times New Roman" w:cs="Times New Roman"/>
          <w:sz w:val="26"/>
          <w:szCs w:val="26"/>
        </w:rPr>
      </w:r>
      <w:r w:rsidR="00C91F5C" w:rsidRPr="00C91F5C">
        <w:rPr>
          <w:rFonts w:ascii="Times New Roman" w:hAnsi="Times New Roman" w:cs="Times New Roman"/>
          <w:sz w:val="26"/>
          <w:szCs w:val="26"/>
        </w:rPr>
        <w:fldChar w:fldCharType="end"/>
      </w:r>
      <w:r w:rsidR="00C72678" w:rsidRPr="00C91F5C">
        <w:rPr>
          <w:rFonts w:ascii="Times New Roman" w:hAnsi="Times New Roman" w:cs="Times New Roman"/>
          <w:sz w:val="26"/>
          <w:szCs w:val="26"/>
        </w:rPr>
      </w:r>
      <w:r w:rsidR="00C72678" w:rsidRPr="00C91F5C">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1</w:t>
      </w:r>
      <w:r w:rsidR="00C72678" w:rsidRPr="00C91F5C">
        <w:rPr>
          <w:rFonts w:ascii="Times New Roman" w:hAnsi="Times New Roman" w:cs="Times New Roman"/>
          <w:sz w:val="26"/>
          <w:szCs w:val="26"/>
        </w:rPr>
        <w:fldChar w:fldCharType="end"/>
      </w:r>
      <w:r w:rsidR="00C72678" w:rsidRPr="00C91F5C">
        <w:rPr>
          <w:rFonts w:ascii="Times New Roman" w:hAnsi="Times New Roman" w:cs="Times New Roman"/>
          <w:sz w:val="26"/>
          <w:szCs w:val="26"/>
        </w:rPr>
        <w:t xml:space="preserve"> </w:t>
      </w:r>
    </w:p>
    <w:p w14:paraId="572B34B8" w14:textId="25A21500" w:rsidR="00E90C90" w:rsidRPr="00C91F5C" w:rsidRDefault="00E90C90" w:rsidP="00C91F5C">
      <w:pPr>
        <w:spacing w:after="0" w:line="360" w:lineRule="auto"/>
        <w:ind w:firstLine="720"/>
        <w:jc w:val="both"/>
        <w:rPr>
          <w:rFonts w:ascii="Times New Roman" w:hAnsi="Times New Roman" w:cs="Times New Roman"/>
          <w:i/>
          <w:iCs/>
          <w:sz w:val="26"/>
          <w:szCs w:val="26"/>
        </w:rPr>
      </w:pPr>
      <w:r w:rsidRPr="00C91F5C">
        <w:rPr>
          <w:rFonts w:ascii="Times New Roman" w:hAnsi="Times New Roman" w:cs="Times New Roman"/>
          <w:i/>
          <w:iCs/>
          <w:sz w:val="26"/>
          <w:szCs w:val="26"/>
        </w:rPr>
        <w:t>Quá trình thành lập và phát triển</w:t>
      </w:r>
    </w:p>
    <w:p w14:paraId="4EC4B129" w14:textId="3BC95EEC" w:rsidR="00E90C90" w:rsidRPr="006C0DD3" w:rsidRDefault="00E90C9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rung tâm Đào tạo và Bồi dưỡng Cán bộ Y tế được thành lập năm 1989, cùng lúc đó Bộ môn Chăm sóc người bệnh cũng ra đời với số lượng giảng viên khoảng 20 người. Đối tượng đào tạo trong giai đoạn này là điều dưỡng sơ, trung cấp, hộ sinh, y sĩ. </w:t>
      </w:r>
    </w:p>
    <w:p w14:paraId="49B861AB" w14:textId="374B4765" w:rsidR="00E90C90" w:rsidRPr="006C0DD3" w:rsidRDefault="00E90C9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ăm 2010 Khoa được nhà trường giao nhiệm vụ đào tạo đối tượng Cử nhân Điều dưỡng chính quy.</w:t>
      </w:r>
    </w:p>
    <w:p w14:paraId="1A4351F4" w14:textId="4CE074E6" w:rsidR="00C72678" w:rsidRPr="006C0DD3" w:rsidRDefault="00E90C90"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27/7 /2011: Khoa điều dưỡng – Kỹ thuật Y học thành lập</w:t>
      </w:r>
      <w:r w:rsidR="00271F1D" w:rsidRPr="006C0DD3">
        <w:rPr>
          <w:rFonts w:ascii="Times New Roman" w:hAnsi="Times New Roman" w:cs="Times New Roman"/>
          <w:sz w:val="26"/>
          <w:szCs w:val="26"/>
        </w:rPr>
        <w:t>.</w:t>
      </w:r>
      <w:r w:rsidR="008B70AE"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ọc&lt;/Author&gt;&lt;Year&gt;2018&lt;/Year&gt;&lt;RecNum&gt;91&lt;/RecNum&gt;&lt;DisplayText&gt;&lt;style face="superscript"&gt;52&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8B70AE"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2</w:t>
      </w:r>
      <w:r w:rsidR="008B70AE" w:rsidRPr="006C0DD3">
        <w:rPr>
          <w:rFonts w:ascii="Times New Roman" w:hAnsi="Times New Roman" w:cs="Times New Roman"/>
          <w:sz w:val="26"/>
          <w:szCs w:val="26"/>
        </w:rPr>
        <w:fldChar w:fldCharType="end"/>
      </w:r>
    </w:p>
    <w:p w14:paraId="5AE4066B" w14:textId="46269378" w:rsidR="00193997" w:rsidRPr="00C91F5C" w:rsidRDefault="00E53A09" w:rsidP="00C91F5C">
      <w:pPr>
        <w:spacing w:after="0" w:line="360" w:lineRule="auto"/>
        <w:ind w:firstLine="720"/>
        <w:jc w:val="both"/>
        <w:rPr>
          <w:rFonts w:ascii="Times New Roman" w:hAnsi="Times New Roman" w:cs="Times New Roman"/>
          <w:i/>
          <w:iCs/>
          <w:sz w:val="26"/>
          <w:szCs w:val="26"/>
        </w:rPr>
      </w:pPr>
      <w:r w:rsidRPr="00C91F5C">
        <w:rPr>
          <w:rFonts w:ascii="Times New Roman" w:hAnsi="Times New Roman" w:cs="Times New Roman"/>
          <w:i/>
          <w:iCs/>
          <w:sz w:val="26"/>
          <w:szCs w:val="26"/>
        </w:rPr>
        <w:t>Phát triển NCKH tại khoa</w:t>
      </w:r>
    </w:p>
    <w:p w14:paraId="08CFBFB3" w14:textId="382A59A6" w:rsidR="00F0769D"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193997" w:rsidRPr="006C0DD3">
        <w:rPr>
          <w:rFonts w:ascii="Times New Roman" w:hAnsi="Times New Roman" w:cs="Times New Roman"/>
          <w:sz w:val="26"/>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00C72678"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Dg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C72678" w:rsidRPr="006C0DD3">
        <w:rPr>
          <w:rFonts w:ascii="Times New Roman" w:hAnsi="Times New Roman" w:cs="Times New Roman"/>
          <w:sz w:val="26"/>
          <w:szCs w:val="26"/>
        </w:rPr>
      </w:r>
      <w:r w:rsidR="00C72678"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48</w:t>
      </w:r>
      <w:r w:rsidR="00C72678" w:rsidRPr="006C0DD3">
        <w:rPr>
          <w:rFonts w:ascii="Times New Roman" w:hAnsi="Times New Roman" w:cs="Times New Roman"/>
          <w:sz w:val="26"/>
          <w:szCs w:val="26"/>
        </w:rPr>
        <w:fldChar w:fldCharType="end"/>
      </w:r>
    </w:p>
    <w:p w14:paraId="449574EB" w14:textId="301DBE90" w:rsidR="00E75EDE" w:rsidRPr="006C0DD3" w:rsidRDefault="00542DAE" w:rsidP="00542DAE">
      <w:pPr>
        <w:pStyle w:val="oancuaDanhsach"/>
        <w:numPr>
          <w:ilvl w:val="3"/>
          <w:numId w:val="1"/>
        </w:numPr>
        <w:spacing w:after="0" w:line="360" w:lineRule="auto"/>
        <w:ind w:left="0"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 xml:space="preserve">Hoạt động </w:t>
      </w:r>
      <w:r>
        <w:rPr>
          <w:rFonts w:ascii="Times New Roman" w:hAnsi="Times New Roman" w:cs="Times New Roman"/>
          <w:b/>
          <w:bCs/>
          <w:sz w:val="26"/>
          <w:szCs w:val="26"/>
        </w:rPr>
        <w:t>N</w:t>
      </w:r>
      <w:r w:rsidRPr="006C0DD3">
        <w:rPr>
          <w:rFonts w:ascii="Times New Roman" w:hAnsi="Times New Roman" w:cs="Times New Roman"/>
          <w:b/>
          <w:bCs/>
          <w:sz w:val="26"/>
          <w:szCs w:val="26"/>
        </w:rPr>
        <w:t>ghiên cứu khoa học</w:t>
      </w:r>
    </w:p>
    <w:p w14:paraId="530CB226" w14:textId="2B4760C0" w:rsidR="0004748A" w:rsidRPr="006C0DD3" w:rsidRDefault="0004748A" w:rsidP="000B28E5">
      <w:pPr>
        <w:spacing w:line="360" w:lineRule="auto"/>
        <w:jc w:val="both"/>
        <w:rPr>
          <w:rFonts w:ascii="Times New Roman" w:hAnsi="Times New Roman" w:cs="Times New Roman"/>
          <w:sz w:val="26"/>
          <w:szCs w:val="26"/>
        </w:rPr>
      </w:pPr>
      <w:r w:rsidRPr="006C0DD3">
        <w:rPr>
          <w:rFonts w:ascii="Tahoma" w:hAnsi="Tahoma" w:cs="Tahoma"/>
          <w:sz w:val="26"/>
          <w:szCs w:val="26"/>
        </w:rPr>
        <w:t>﻿</w:t>
      </w:r>
      <w:r w:rsidR="0081767A">
        <w:rPr>
          <w:rFonts w:ascii="Tahoma" w:hAnsi="Tahoma" w:cs="Tahoma"/>
          <w:sz w:val="26"/>
          <w:szCs w:val="26"/>
        </w:rPr>
        <w:tab/>
      </w:r>
      <w:r w:rsidRPr="006C0DD3">
        <w:rPr>
          <w:rFonts w:ascii="Times New Roman" w:hAnsi="Times New Roman" w:cs="Times New Roman"/>
          <w:sz w:val="26"/>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71BE4464" w14:textId="5F9E59C5" w:rsidR="0004748A" w:rsidRPr="00542DAE" w:rsidRDefault="0004748A" w:rsidP="00542DAE">
      <w:pPr>
        <w:spacing w:after="0" w:line="360" w:lineRule="auto"/>
        <w:ind w:firstLine="720"/>
        <w:jc w:val="both"/>
        <w:rPr>
          <w:rFonts w:ascii="Times New Roman" w:hAnsi="Times New Roman" w:cs="Times New Roman"/>
          <w:i/>
          <w:iCs/>
          <w:sz w:val="26"/>
          <w:szCs w:val="26"/>
        </w:rPr>
      </w:pPr>
      <w:r w:rsidRPr="00542DAE">
        <w:rPr>
          <w:rFonts w:ascii="Times New Roman" w:hAnsi="Times New Roman" w:cs="Times New Roman"/>
          <w:i/>
          <w:iCs/>
          <w:sz w:val="26"/>
          <w:szCs w:val="26"/>
        </w:rPr>
        <w:t>Tình hình khóa luận tốt nghiệp</w:t>
      </w:r>
    </w:p>
    <w:p w14:paraId="69B05AA2" w14:textId="42308113" w:rsidR="0004748A" w:rsidRPr="006C0DD3" w:rsidRDefault="0004748A"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ầu học kỳ cuối khóa, các sinh viên được đăng ký làm khóa luận tốt nghiệp</w:t>
      </w:r>
      <w:r w:rsidR="00704C4C" w:rsidRPr="006C0DD3">
        <w:rPr>
          <w:rFonts w:ascii="Times New Roman" w:hAnsi="Times New Roman" w:cs="Times New Roman"/>
          <w:sz w:val="26"/>
          <w:szCs w:val="26"/>
        </w:rPr>
        <w:t>:</w:t>
      </w:r>
      <w:r w:rsidRPr="006C0DD3">
        <w:rPr>
          <w:rFonts w:ascii="Times New Roman" w:hAnsi="Times New Roman" w:cs="Times New Roman"/>
          <w:sz w:val="26"/>
          <w:szCs w:val="26"/>
        </w:rPr>
        <w:t xml:space="preserve"> </w:t>
      </w:r>
    </w:p>
    <w:p w14:paraId="44587871" w14:textId="775D0925" w:rsidR="00AA1882" w:rsidRPr="006C0DD3" w:rsidRDefault="00AA1882"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5, khối CNĐD chính quy có 04 SV đăng ký khóa luận tốt nghiệp tron</w:t>
      </w:r>
      <w:r w:rsidR="00542DAE">
        <w:rPr>
          <w:rFonts w:ascii="Times New Roman" w:hAnsi="Times New Roman" w:cs="Times New Roman"/>
          <w:sz w:val="26"/>
          <w:szCs w:val="26"/>
        </w:rPr>
        <w:t xml:space="preserve">g </w:t>
      </w:r>
      <w:r w:rsidRPr="006C0DD3">
        <w:rPr>
          <w:rFonts w:ascii="Times New Roman" w:hAnsi="Times New Roman" w:cs="Times New Roman"/>
          <w:sz w:val="26"/>
          <w:szCs w:val="26"/>
        </w:rPr>
        <w:t>tổng số 73 SV.</w:t>
      </w:r>
    </w:p>
    <w:p w14:paraId="47F60632" w14:textId="1F24B0F5" w:rsidR="00AA1882" w:rsidRPr="006C0DD3" w:rsidRDefault="00AA1882"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6, khối CNĐD chính quy có 02 SV đăng ký khóa luận tốt nghiệp trong tổng số 93 SV.</w:t>
      </w:r>
    </w:p>
    <w:p w14:paraId="4D95CCAC" w14:textId="5FA13EE0" w:rsidR="00704C4C" w:rsidRPr="006C0DD3" w:rsidRDefault="00704C4C"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Khóa 2017, khối CNĐD chính quy có 02 SV đăng ký khóa luận tốt nghiệp trong tổng số 113 SV.</w:t>
      </w:r>
    </w:p>
    <w:p w14:paraId="4528E995" w14:textId="11AC5076" w:rsidR="00704C4C" w:rsidRPr="006C0DD3" w:rsidRDefault="00704C4C"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8, khối CNĐD chính quy có 02 SV đăng ký khóa luận tốt nghiệp trong tổng số 114 SV.</w:t>
      </w:r>
    </w:p>
    <w:p w14:paraId="182518CE" w14:textId="2B5091C8" w:rsidR="009112F9" w:rsidRPr="006C0DD3" w:rsidRDefault="009112F9"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Khóa 2019, khối CNĐD chính quy có 08 SV đăng ký khóa luận tốt nghiệp trong tổng số </w:t>
      </w:r>
      <w:r w:rsidR="00704C4C" w:rsidRPr="006C0DD3">
        <w:rPr>
          <w:rFonts w:ascii="Times New Roman" w:hAnsi="Times New Roman" w:cs="Times New Roman"/>
          <w:sz w:val="26"/>
          <w:szCs w:val="26"/>
        </w:rPr>
        <w:t>98</w:t>
      </w:r>
      <w:r w:rsidRPr="006C0DD3">
        <w:rPr>
          <w:rFonts w:ascii="Times New Roman" w:hAnsi="Times New Roman" w:cs="Times New Roman"/>
          <w:sz w:val="26"/>
          <w:szCs w:val="26"/>
        </w:rPr>
        <w:t xml:space="preserve"> SV.</w:t>
      </w:r>
    </w:p>
    <w:p w14:paraId="266D7C70" w14:textId="410ADB7F" w:rsidR="000D6C3A" w:rsidRPr="006C0DD3" w:rsidRDefault="00DE1C42"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ượng sinh viên tham gia khóa luận tốt nghiệp là rất ít so với tổng số sinh viên trong mỗi khóa, một phần vì sinh viên tham gia khóa luận tốt nghiệp phải đáp ứng một số tiêu chí sau</w:t>
      </w:r>
      <w:r w:rsidR="0004748A" w:rsidRPr="006C0DD3">
        <w:rPr>
          <w:rFonts w:ascii="Times New Roman" w:hAnsi="Times New Roman" w:cs="Times New Roman"/>
          <w:sz w:val="26"/>
          <w:szCs w:val="26"/>
        </w:rPr>
        <w:t>:</w:t>
      </w:r>
    </w:p>
    <w:p w14:paraId="5ACA5862" w14:textId="77777777" w:rsidR="000D6C3A" w:rsidRPr="006C0DD3" w:rsidRDefault="000D6C3A" w:rsidP="00C1128D">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a. Không bị truy cứu trách nhiệm hình sự hoặc bị kỷ luật trong suốt quá trình học tập và không còn nợ học phí.</w:t>
      </w:r>
    </w:p>
    <w:p w14:paraId="3EAA4CDD" w14:textId="77777777" w:rsidR="00542DAE" w:rsidRDefault="000D6C3A" w:rsidP="00C1128D">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 Đạt mức điểm trung bình chung tích lũy (ghi rõ tính theo điểm lần 1 hay lần 2)</w:t>
      </w:r>
      <w:r w:rsidR="0081767A">
        <w:rPr>
          <w:rFonts w:ascii="Times New Roman" w:hAnsi="Times New Roman" w:cs="Times New Roman"/>
          <w:sz w:val="26"/>
          <w:szCs w:val="26"/>
        </w:rPr>
        <w:t xml:space="preserve"> </w:t>
      </w:r>
      <w:r w:rsidRPr="006C0DD3">
        <w:rPr>
          <w:rFonts w:ascii="Times New Roman" w:hAnsi="Times New Roman" w:cs="Times New Roman"/>
          <w:sz w:val="26"/>
          <w:szCs w:val="26"/>
        </w:rPr>
        <w:t xml:space="preserve">tính đến thời điểm xét đạt theo yêu cầu của từng Khoa theo từng đối tượng cụ thể. </w:t>
      </w:r>
    </w:p>
    <w:p w14:paraId="6FF8F9C7" w14:textId="1D401675" w:rsidR="000D6C3A" w:rsidRPr="006C0DD3" w:rsidRDefault="000D6C3A" w:rsidP="00C1128D">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c. Các Khoa sẽ có quy định riêng về số lượng sinh viên được làm KLTN và các điều</w:t>
      </w:r>
      <w:r w:rsidR="0081767A">
        <w:rPr>
          <w:rFonts w:ascii="Times New Roman" w:hAnsi="Times New Roman" w:cs="Times New Roman"/>
          <w:sz w:val="26"/>
          <w:szCs w:val="26"/>
        </w:rPr>
        <w:t xml:space="preserve"> </w:t>
      </w:r>
      <w:r w:rsidRPr="006C0DD3">
        <w:rPr>
          <w:rFonts w:ascii="Times New Roman" w:hAnsi="Times New Roman" w:cs="Times New Roman"/>
          <w:sz w:val="26"/>
          <w:szCs w:val="26"/>
        </w:rPr>
        <w:t>kiện đặc thù khác cho từng khóa và từng ngành học.</w:t>
      </w:r>
    </w:p>
    <w:p w14:paraId="30B52D25" w14:textId="7FB114C5" w:rsidR="0004748A" w:rsidRPr="006C0DD3" w:rsidRDefault="000D6C3A"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ồng thời, sinh viên cần cân nhắc các yêu cầu về năng lực nghiên cứu khi viết KLTN, nếu bảo thân thấy không phù hợp có thể làm đơn gửi Khoa để được chuyển sang học Môn học thay thế hoặc Lý thuyết tổng hợp</w:t>
      </w:r>
      <w:r w:rsidR="0004748A" w:rsidRPr="006C0DD3">
        <w:rPr>
          <w:rFonts w:ascii="Times New Roman" w:hAnsi="Times New Roman" w:cs="Times New Roman"/>
          <w:sz w:val="26"/>
          <w:szCs w:val="26"/>
        </w:rPr>
        <w:t>.</w: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29</w:t>
      </w:r>
      <w:r w:rsidRPr="006C0DD3">
        <w:rPr>
          <w:rFonts w:ascii="Times New Roman" w:hAnsi="Times New Roman" w:cs="Times New Roman"/>
          <w:sz w:val="26"/>
          <w:szCs w:val="26"/>
        </w:rPr>
        <w:fldChar w:fldCharType="end"/>
      </w:r>
    </w:p>
    <w:p w14:paraId="31919FDC" w14:textId="3AA8C150" w:rsidR="0004748A" w:rsidRPr="00542DAE" w:rsidRDefault="0004748A" w:rsidP="00542DAE">
      <w:pPr>
        <w:spacing w:after="0" w:line="360" w:lineRule="auto"/>
        <w:ind w:firstLine="720"/>
        <w:jc w:val="both"/>
        <w:rPr>
          <w:rFonts w:ascii="Times New Roman" w:hAnsi="Times New Roman" w:cs="Times New Roman"/>
          <w:i/>
          <w:iCs/>
          <w:sz w:val="26"/>
          <w:szCs w:val="26"/>
        </w:rPr>
      </w:pPr>
      <w:r w:rsidRPr="00542DAE">
        <w:rPr>
          <w:rFonts w:ascii="Times New Roman" w:hAnsi="Times New Roman" w:cs="Times New Roman"/>
          <w:i/>
          <w:iCs/>
          <w:sz w:val="26"/>
          <w:szCs w:val="26"/>
        </w:rPr>
        <w:t>Về nội dung nghiên cứu khoa học của sinh viên</w:t>
      </w:r>
    </w:p>
    <w:p w14:paraId="69600A8D" w14:textId="2CAA9DDF" w:rsidR="009112F9" w:rsidRPr="006C0DD3" w:rsidRDefault="0081767A" w:rsidP="00542DA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009112F9" w:rsidRPr="006C0DD3">
        <w:rPr>
          <w:rFonts w:ascii="Times New Roman" w:hAnsi="Times New Roman" w:cs="Times New Roman"/>
          <w:sz w:val="26"/>
          <w:szCs w:val="26"/>
        </w:rPr>
        <w:t xml:space="preserve">Hoạt động NCKH thường tập trung vào mục đích học tập và thường bắt nguồn từ nội dung học tập. Đối với sinh viên, thường có sự hướng dẫn từ giảng viên. </w:t>
      </w:r>
    </w:p>
    <w:p w14:paraId="2021EA8F" w14:textId="28775040" w:rsidR="009112F9" w:rsidRPr="006C0DD3" w:rsidRDefault="0081767A" w:rsidP="00542DA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009112F9" w:rsidRPr="006C0DD3">
        <w:rPr>
          <w:rFonts w:ascii="Times New Roman" w:hAnsi="Times New Roman" w:cs="Times New Roman"/>
          <w:sz w:val="26"/>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4910D689" w14:textId="5C0B0E51" w:rsidR="00F173AF" w:rsidRPr="006C0DD3" w:rsidRDefault="0081767A" w:rsidP="00542DA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009112F9" w:rsidRPr="006C0DD3">
        <w:rPr>
          <w:rFonts w:ascii="Times New Roman" w:hAnsi="Times New Roman" w:cs="Times New Roman"/>
          <w:sz w:val="26"/>
          <w:szCs w:val="26"/>
        </w:rPr>
        <w:t xml:space="preserve">Sinh viên có thể thực hiện nghiên cứu một mình hoặc hợp tác với giảng viên, thậm chí là tham gia vào nhóm nghiên cứu với mỗi thành viên chịu trách nhiệm đặc biệt </w:t>
      </w:r>
      <w:r w:rsidR="009112F9" w:rsidRPr="006C0DD3">
        <w:rPr>
          <w:rFonts w:ascii="Times New Roman" w:hAnsi="Times New Roman" w:cs="Times New Roman"/>
          <w:sz w:val="26"/>
          <w:szCs w:val="26"/>
        </w:rPr>
        <w:lastRenderedPageBreak/>
        <w:t>về một phần cụ thể của đề tài. Trong quá trình này, nhận thức khoa học của sinh viên đóng vai trò quan trọng, là động lực chính cho hoạt động nghiên cứu.</w:t>
      </w:r>
    </w:p>
    <w:p w14:paraId="10D1C435" w14:textId="5C8B0102" w:rsidR="00336503" w:rsidRPr="00542DAE" w:rsidRDefault="00E127D9" w:rsidP="00C1128D">
      <w:pPr>
        <w:pStyle w:val="oancuaDanhsach"/>
        <w:numPr>
          <w:ilvl w:val="1"/>
          <w:numId w:val="1"/>
        </w:numPr>
        <w:spacing w:after="0" w:line="360" w:lineRule="auto"/>
        <w:jc w:val="both"/>
        <w:outlineLvl w:val="1"/>
        <w:rPr>
          <w:rFonts w:ascii="Times New Roman" w:hAnsi="Times New Roman" w:cs="Times New Roman"/>
          <w:sz w:val="26"/>
          <w:szCs w:val="26"/>
        </w:rPr>
      </w:pPr>
      <w:bookmarkStart w:id="20" w:name="_Toc154267973"/>
      <w:r w:rsidRPr="00542DAE">
        <w:rPr>
          <w:rFonts w:ascii="Times New Roman" w:hAnsi="Times New Roman" w:cs="Times New Roman"/>
          <w:sz w:val="26"/>
          <w:szCs w:val="26"/>
        </w:rPr>
        <w:t>CÁC NGHIÊN CỨU VỀ THÁI ĐỘ VỀ NGHIÊN CỨU KHOA HỌC CỦA SINH VIÊN TRONG VÀ NGOÀI NƯỚC</w:t>
      </w:r>
      <w:bookmarkEnd w:id="20"/>
    </w:p>
    <w:p w14:paraId="25118BBA" w14:textId="616AC94B" w:rsidR="00E127D9" w:rsidRPr="006C0DD3" w:rsidRDefault="00E127D9" w:rsidP="00542DAE">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 </w:t>
      </w:r>
      <w:bookmarkStart w:id="21" w:name="_Toc154267974"/>
      <w:r w:rsidRPr="006C0DD3">
        <w:rPr>
          <w:rFonts w:ascii="Times New Roman" w:hAnsi="Times New Roman" w:cs="Times New Roman"/>
          <w:b/>
          <w:bCs/>
          <w:i/>
          <w:iCs/>
          <w:sz w:val="26"/>
          <w:szCs w:val="26"/>
        </w:rPr>
        <w:t xml:space="preserve">Trên </w:t>
      </w:r>
      <w:r w:rsidR="00542DAE">
        <w:rPr>
          <w:rFonts w:ascii="Times New Roman" w:hAnsi="Times New Roman" w:cs="Times New Roman"/>
          <w:b/>
          <w:bCs/>
          <w:i/>
          <w:iCs/>
          <w:sz w:val="26"/>
          <w:szCs w:val="26"/>
        </w:rPr>
        <w:t>T</w:t>
      </w:r>
      <w:r w:rsidRPr="006C0DD3">
        <w:rPr>
          <w:rFonts w:ascii="Times New Roman" w:hAnsi="Times New Roman" w:cs="Times New Roman"/>
          <w:b/>
          <w:bCs/>
          <w:i/>
          <w:iCs/>
          <w:sz w:val="26"/>
          <w:szCs w:val="26"/>
        </w:rPr>
        <w:t>hế giới</w:t>
      </w:r>
      <w:bookmarkEnd w:id="21"/>
    </w:p>
    <w:p w14:paraId="41EF7CD5" w14:textId="5E91E34F"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Theo nghiên cứu của Jehad O. Halabi,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y tá phải học cách đọc và sử dụng các kết quả nghiên cứu trong thực tế. Phần lớn cũng nhận ra giá trị của nghiên cứu 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00E127D9"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Halabi&lt;/Author&gt;&lt;Year&gt;2010&lt;/Year&gt;&lt;RecNum&gt;16&lt;/RecNum&gt;&lt;DisplayText&gt;&lt;style face="superscript"&gt;53&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00E127D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3</w:t>
      </w:r>
      <w:r w:rsidR="00E127D9" w:rsidRPr="006C0DD3">
        <w:rPr>
          <w:rFonts w:ascii="Times New Roman" w:hAnsi="Times New Roman" w:cs="Times New Roman"/>
          <w:sz w:val="26"/>
          <w:szCs w:val="26"/>
        </w:rPr>
        <w:fldChar w:fldCharType="end"/>
      </w:r>
    </w:p>
    <w:p w14:paraId="35B573D4" w14:textId="1DCA38A0"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Một nghiên cứu khác của Tumilara Aderibigbe đề ra, 63%</w:t>
      </w:r>
      <w:r w:rsidR="00DC5AB1" w:rsidRPr="006C0DD3">
        <w:rPr>
          <w:rFonts w:ascii="Times New Roman" w:hAnsi="Times New Roman" w:cs="Times New Roman"/>
          <w:sz w:val="26"/>
          <w:szCs w:val="26"/>
        </w:rPr>
        <w:t xml:space="preserve"> </w:t>
      </w:r>
      <w:r w:rsidR="00E127D9" w:rsidRPr="006C0DD3">
        <w:rPr>
          <w:rFonts w:ascii="Times New Roman" w:hAnsi="Times New Roman" w:cs="Times New Roman"/>
          <w:sz w:val="26"/>
          <w:szCs w:val="26"/>
        </w:rPr>
        <w:t xml:space="preserve">người tham gia có ý kiến tích cực tổng thể thái độ đối với việc nghiên cứu. Mặc dù vậy, chỉ có 39% tham gia trong hoạt động nghiên cứu. Điều này khá đáng ngạc nhiên khi xem xét rằng một 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 96% đồng ý rằng các chuyên gia trong mọi lĩnh vực nghiên cứu cần tham gia nghiên cứu. 92% đồng ý nghiên cứu đó được kết nối với lĩnh vực nghiên cứu của họ. Cuối cùng, 97% đồng ý rằng nghiên cứu rất có giá trị. Đây là lí do tại sao 89% và 93% người tham gia sẽ sử dụng các phương pháp nghiên cứu </w:t>
      </w:r>
      <w:r w:rsidR="00E127D9" w:rsidRPr="006C0DD3">
        <w:rPr>
          <w:rFonts w:ascii="Times New Roman" w:hAnsi="Times New Roman" w:cs="Times New Roman"/>
          <w:sz w:val="26"/>
          <w:szCs w:val="26"/>
        </w:rPr>
        <w:lastRenderedPageBreak/>
        <w:t>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6C0DD3">
        <w:rPr>
          <w:rFonts w:ascii="Times New Roman" w:hAnsi="Times New Roman" w:cs="Times New Roman"/>
          <w:sz w:val="26"/>
          <w:szCs w:val="26"/>
        </w:rPr>
        <w:t xml:space="preserve">ặt </w:t>
      </w:r>
      <w:r w:rsidR="00E127D9" w:rsidRPr="006C0DD3">
        <w:rPr>
          <w:rFonts w:ascii="Times New Roman" w:hAnsi="Times New Roman" w:cs="Times New Roman"/>
          <w:sz w:val="26"/>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Tumilara Busayo Amoo&lt;/Author&gt;&lt;Year&gt;2021&lt;/Year&gt;&lt;RecNum&gt;13&lt;/RecNum&gt;&lt;DisplayText&gt;&lt;style face="superscript"&gt;54&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4</w:t>
      </w:r>
      <w:r w:rsidR="00E127D9" w:rsidRPr="006C0DD3">
        <w:rPr>
          <w:rFonts w:ascii="Times New Roman" w:hAnsi="Times New Roman" w:cs="Times New Roman"/>
          <w:sz w:val="26"/>
          <w:szCs w:val="26"/>
        </w:rPr>
        <w:fldChar w:fldCharType="end"/>
      </w:r>
    </w:p>
    <w:p w14:paraId="4AEC0F3F" w14:textId="7404931B" w:rsidR="00E127D9"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 xml:space="preserve">Ngoài ra, nghiên cứu của Bola Ofi cũng đề cập, các mẫu bao gồm 500 </w:t>
      </w:r>
      <w:r w:rsidR="00DC5AB1" w:rsidRPr="006C0DD3">
        <w:rPr>
          <w:rFonts w:ascii="Times New Roman" w:hAnsi="Times New Roman" w:cs="Times New Roman"/>
          <w:sz w:val="26"/>
          <w:szCs w:val="26"/>
        </w:rPr>
        <w:t>điều dưỡng</w:t>
      </w:r>
      <w:r w:rsidR="00E127D9" w:rsidRPr="006C0DD3">
        <w:rPr>
          <w:rFonts w:ascii="Times New Roman" w:hAnsi="Times New Roman" w:cs="Times New Roman"/>
          <w:sz w:val="26"/>
          <w:szCs w:val="26"/>
        </w:rPr>
        <w:t xml:space="preserve"> được lựa chọn có chủ đích từ ba bệnh viện cấp ba ở miền Nam Nigeria. Kết quả cho thấy 73,4% số người được hỏi được hướng dẫn về phương pháp nghiên cứu, 48,6% tham dự hội thảo nghiên cứu trước đây, 68.0% đã tiến hành nghiên cứu và 27,6% đã hợp tác với những người khác. 50% số người được hỏi có thái độ tích cực đối với việc tiến hành nghiên cứu và sử dụng, và 40,8% báo cáo sử dụng các phát hiện thường xuyên.</w:t>
      </w:r>
      <w:r w:rsidR="00E127D9" w:rsidRPr="006C0DD3">
        <w:rPr>
          <w:rFonts w:ascii="Times New Roman" w:hAnsi="Times New Roman" w:cs="Times New Roman"/>
          <w:sz w:val="26"/>
          <w:szCs w:val="26"/>
        </w:rPr>
        <w:fldChar w:fldCharType="begin"/>
      </w:r>
      <w:r w:rsidR="00C91F5C">
        <w:rPr>
          <w:rFonts w:ascii="Times New Roman" w:hAnsi="Times New Roman" w:cs="Times New Roman"/>
          <w:sz w:val="26"/>
          <w:szCs w:val="26"/>
        </w:rPr>
        <w:instrText xml:space="preserve"> ADDIN EN.CITE &lt;EndNote&gt;&lt;Cite&gt;&lt;Author&gt;Ofi&lt;/Author&gt;&lt;Year&gt;2008&lt;/Year&gt;&lt;RecNum&gt;40&lt;/RecNum&gt;&lt;DisplayText&gt;&lt;style face="superscript"&gt;55&lt;/style&gt;&lt;/DisplayText&gt;&lt;record&gt;&lt;rec-number&gt;40&lt;/rec-number&gt;&lt;foreign-keys&gt;&lt;key app="EN" db-id="f00xez9975zd0se9rt4veed4vwttzzrszx2w" timestamp="1700902169"&gt;40&lt;/key&gt;&lt;key app="ENWeb" db-id=""&gt;0&lt;/key&gt;&lt;/foreign-keys&gt;&lt;ref-type name="Journal Article"&gt;17&lt;/ref-type&gt;&lt;contributors&gt;&lt;authors&gt;&lt;author&gt;Ofi, B.&lt;/author&gt;&lt;author&gt;Sowunmi, L.&lt;/author&gt;&lt;author&gt;Edet, D.&lt;/author&gt;&lt;author&gt;Anarado, N.&lt;/author&gt;&lt;/authors&gt;&lt;/contributors&gt;&lt;auth-address&gt;Department of Nursing, College of Medicine, University of Ibadan, Oyo State, Nigeria.&lt;/auth-address&gt;&lt;titles&gt;&lt;title&gt;Professional nurses&amp;apos; opinion on research and research utilization for promoting quality nursing care in selected teaching hospitals in Nigeria&lt;/title&gt;&lt;secondary-title&gt;Int J Nurs Pract&lt;/secondary-title&gt;&lt;/titles&gt;&lt;periodical&gt;&lt;full-title&gt;Int J Nurs Pract&lt;/full-title&gt;&lt;/periodical&gt;&lt;pages&gt;243-55&lt;/pages&gt;&lt;volume&gt;14&lt;/volume&gt;&lt;number&gt;3&lt;/number&gt;&lt;keywords&gt;&lt;keyword&gt;*Attitude of Health Personnel&lt;/keyword&gt;&lt;keyword&gt;Cross-Sectional Studies&lt;/keyword&gt;&lt;keyword&gt;Evidence-Based Medicine/*statistics &amp;amp; numerical data&lt;/keyword&gt;&lt;keyword&gt;Hospitals, Teaching/*statistics &amp;amp; numerical data&lt;/keyword&gt;&lt;keyword&gt;Humans&lt;/keyword&gt;&lt;keyword&gt;Nigeria&lt;/keyword&gt;&lt;keyword&gt;*Nurses&lt;/keyword&gt;&lt;keyword&gt;Nursing Care/*standards/*statistics &amp;amp; numerical data&lt;/keyword&gt;&lt;keyword&gt;*Research&lt;/keyword&gt;&lt;keyword&gt;Surveys and Questionnaires&lt;/keyword&gt;&lt;/keywords&gt;&lt;dates&gt;&lt;year&gt;2008&lt;/year&gt;&lt;pub-dates&gt;&lt;date&gt;Jun&lt;/date&gt;&lt;/pub-dates&gt;&lt;/dates&gt;&lt;isbn&gt;1440-172X (Electronic)&amp;#xD;1322-7114 (Linking)&lt;/isbn&gt;&lt;accession-num&gt;18460066&lt;/accession-num&gt;&lt;urls&gt;&lt;related-urls&gt;&lt;url&gt;https://www.ncbi.nlm.nih.gov/pubmed/18460066&lt;/url&gt;&lt;/related-urls&gt;&lt;/urls&gt;&lt;electronic-resource-num&gt;10.1111/j.1440-172X.2008.00684.x&lt;/electronic-resource-num&gt;&lt;/record&gt;&lt;/Cite&gt;&lt;/EndNote&gt;</w:instrText>
      </w:r>
      <w:r w:rsidR="00E127D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5</w:t>
      </w:r>
      <w:r w:rsidR="00E127D9" w:rsidRPr="006C0DD3">
        <w:rPr>
          <w:rFonts w:ascii="Times New Roman" w:hAnsi="Times New Roman" w:cs="Times New Roman"/>
          <w:sz w:val="26"/>
          <w:szCs w:val="26"/>
        </w:rPr>
        <w:fldChar w:fldCharType="end"/>
      </w:r>
    </w:p>
    <w:p w14:paraId="332A96C3" w14:textId="4211A4D5" w:rsidR="00E127D9" w:rsidRPr="006C0DD3" w:rsidRDefault="00E127D9" w:rsidP="00542DAE">
      <w:pPr>
        <w:pStyle w:val="oancuaDanhsach"/>
        <w:numPr>
          <w:ilvl w:val="2"/>
          <w:numId w:val="1"/>
        </w:numPr>
        <w:spacing w:before="120"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 </w:t>
      </w:r>
      <w:bookmarkStart w:id="22" w:name="_Toc154267975"/>
      <w:r w:rsidRPr="006C0DD3">
        <w:rPr>
          <w:rFonts w:ascii="Times New Roman" w:hAnsi="Times New Roman" w:cs="Times New Roman"/>
          <w:b/>
          <w:bCs/>
          <w:i/>
          <w:iCs/>
          <w:sz w:val="26"/>
          <w:szCs w:val="26"/>
        </w:rPr>
        <w:t>Tại Việt Nam</w:t>
      </w:r>
      <w:bookmarkEnd w:id="22"/>
    </w:p>
    <w:p w14:paraId="2BCBE74B" w14:textId="0A344B4F"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E127D9" w:rsidRPr="006C0DD3">
        <w:rPr>
          <w:rFonts w:ascii="Times New Roman" w:hAnsi="Times New Roman" w:cs="Times New Roman"/>
          <w:sz w:val="26"/>
          <w:szCs w:val="26"/>
        </w:rPr>
        <w:t>Nguyễn Hà Phúc Tâm đã kết luận trong nghiên cứu</w:t>
      </w:r>
      <w:r w:rsidR="00DC5AB1" w:rsidRPr="006C0DD3">
        <w:rPr>
          <w:rFonts w:ascii="Times New Roman" w:hAnsi="Times New Roman" w:cs="Times New Roman"/>
          <w:sz w:val="26"/>
          <w:szCs w:val="26"/>
        </w:rPr>
        <w:t xml:space="preserve"> trên nghiên cứu cắt ngang mô tả, sử dụng bộ câu hỏi đã khảo sát 390 sinh viên Dược trong tháng 02/2022.</w:t>
      </w:r>
      <w:r w:rsidR="00E127D9" w:rsidRPr="006C0DD3">
        <w:rPr>
          <w:rFonts w:ascii="Times New Roman" w:hAnsi="Times New Roman" w:cs="Times New Roman"/>
          <w:sz w:val="26"/>
          <w:szCs w:val="26"/>
        </w:rPr>
        <w:t xml:space="preserve"> của mình rằng: </w:t>
      </w:r>
      <w:r w:rsidR="00DC5AB1" w:rsidRPr="006C0DD3">
        <w:rPr>
          <w:rFonts w:ascii="Times New Roman" w:hAnsi="Times New Roman" w:cs="Times New Roman"/>
          <w:sz w:val="26"/>
          <w:szCs w:val="26"/>
        </w:rPr>
        <w:t>“</w:t>
      </w:r>
      <w:r w:rsidR="00E127D9" w:rsidRPr="006C0DD3">
        <w:rPr>
          <w:rFonts w:ascii="Times New Roman" w:hAnsi="Times New Roman" w:cs="Times New Roman"/>
          <w:sz w:val="26"/>
          <w:szCs w:val="26"/>
        </w:rPr>
        <w:t xml:space="preserve">Sinh viên Dược đang học ở các trường đại học tại Thành phố Hồ Chí Minh có thái độ tích cực đối với NCKH. </w:t>
      </w:r>
      <w:r w:rsidR="00DC5AB1" w:rsidRPr="006C0DD3">
        <w:rPr>
          <w:rFonts w:ascii="Times New Roman" w:hAnsi="Times New Roman" w:cs="Times New Roman"/>
          <w:sz w:val="26"/>
          <w:szCs w:val="26"/>
        </w:rPr>
        <w:t>sinh viên nữ đều có thái độ tích cực với việc tham gia nghiên cứu. Sinh viên nữ có thái độ tích cực hơn sinh viên nam (49,5 so với 47,9, p=0,045), tuy nhiên sinh viên nam có điểm trung bình rào cản thấp hơn sinh viên nữ (30,8 so với 32,6, p&lt;0,001).Thiếu kỹ năng và kiến thức là các rào cản chủ yếu gặp phải ở sinh viên khi tham gia NCKH”</w:t>
      </w:r>
      <w:r w:rsidR="00E127D9" w:rsidRPr="006C0DD3">
        <w:rPr>
          <w:rFonts w:ascii="Times New Roman" w:hAnsi="Times New Roman" w:cs="Times New Roman"/>
          <w:sz w:val="26"/>
          <w:szCs w:val="26"/>
        </w:rPr>
        <w:t>.</w:t>
      </w:r>
      <w:r w:rsidR="00DC5AB1" w:rsidRPr="006C0DD3">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rFonts w:ascii="Times New Roman" w:hAnsi="Times New Roman" w:cs="Times New Roman"/>
          <w:sz w:val="26"/>
          <w:szCs w:val="26"/>
        </w:rPr>
        <w:instrText xml:space="preserve"> ADDIN EN.CITE </w:instrText>
      </w:r>
      <w:r w:rsidR="00091346" w:rsidRPr="006C0DD3">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6C0DD3">
        <w:rPr>
          <w:rFonts w:ascii="Times New Roman" w:hAnsi="Times New Roman" w:cs="Times New Roman"/>
          <w:sz w:val="26"/>
          <w:szCs w:val="26"/>
        </w:rPr>
        <w:instrText xml:space="preserve"> ADDIN EN.CITE.DATA </w:instrText>
      </w:r>
      <w:r w:rsidR="00091346" w:rsidRPr="006C0DD3">
        <w:rPr>
          <w:rFonts w:ascii="Times New Roman" w:hAnsi="Times New Roman" w:cs="Times New Roman"/>
          <w:sz w:val="26"/>
          <w:szCs w:val="26"/>
        </w:rPr>
      </w:r>
      <w:r w:rsidR="00091346" w:rsidRPr="006C0DD3">
        <w:rPr>
          <w:rFonts w:ascii="Times New Roman" w:hAnsi="Times New Roman" w:cs="Times New Roman"/>
          <w:sz w:val="26"/>
          <w:szCs w:val="26"/>
        </w:rPr>
        <w:fldChar w:fldCharType="end"/>
      </w:r>
      <w:r w:rsidR="00DC5AB1" w:rsidRPr="006C0DD3">
        <w:rPr>
          <w:rFonts w:ascii="Times New Roman" w:hAnsi="Times New Roman" w:cs="Times New Roman"/>
          <w:sz w:val="26"/>
          <w:szCs w:val="26"/>
        </w:rPr>
      </w:r>
      <w:r w:rsidR="00DC5AB1" w:rsidRPr="006C0DD3">
        <w:rPr>
          <w:rFonts w:ascii="Times New Roman" w:hAnsi="Times New Roman" w:cs="Times New Roman"/>
          <w:sz w:val="26"/>
          <w:szCs w:val="26"/>
        </w:rPr>
        <w:fldChar w:fldCharType="separate"/>
      </w:r>
      <w:r w:rsidR="00091346" w:rsidRPr="006C0DD3">
        <w:rPr>
          <w:rFonts w:ascii="Times New Roman" w:hAnsi="Times New Roman" w:cs="Times New Roman"/>
          <w:noProof/>
          <w:sz w:val="26"/>
          <w:szCs w:val="26"/>
          <w:vertAlign w:val="superscript"/>
        </w:rPr>
        <w:t>31</w:t>
      </w:r>
      <w:r w:rsidR="00DC5AB1" w:rsidRPr="006C0DD3">
        <w:rPr>
          <w:rFonts w:ascii="Times New Roman" w:hAnsi="Times New Roman" w:cs="Times New Roman"/>
          <w:sz w:val="26"/>
          <w:szCs w:val="26"/>
        </w:rPr>
        <w:fldChar w:fldCharType="end"/>
      </w:r>
    </w:p>
    <w:p w14:paraId="7FBFCEFE" w14:textId="1339D444" w:rsidR="0081767A"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74220D" w:rsidRPr="006C0DD3">
        <w:rPr>
          <w:rFonts w:ascii="Times New Roman" w:hAnsi="Times New Roman" w:cs="Times New Roman"/>
          <w:sz w:val="26"/>
          <w:szCs w:val="26"/>
        </w:rPr>
        <w:t xml:space="preserve">Ngoài ra, </w:t>
      </w:r>
      <w:r w:rsidR="00152F01">
        <w:rPr>
          <w:rFonts w:ascii="Times New Roman" w:hAnsi="Times New Roman" w:cs="Times New Roman"/>
          <w:sz w:val="26"/>
          <w:szCs w:val="26"/>
        </w:rPr>
        <w:t>k</w:t>
      </w:r>
      <w:r w:rsidR="0074220D" w:rsidRPr="006C0DD3">
        <w:rPr>
          <w:rFonts w:ascii="Times New Roman" w:hAnsi="Times New Roman" w:cs="Times New Roman"/>
          <w:sz w:val="26"/>
          <w:szCs w:val="26"/>
        </w:rPr>
        <w:t xml:space="preserve">ết quả nghiên cứu của Nguyễn Thị Xuân Huỳnh cho thấy có 76,1% SVĐD có thái độ tích cực đối với NCKH. Kết quả này cho thấy SVĐD có thái độ đối 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w:t>
      </w:r>
      <w:r w:rsidR="0074220D" w:rsidRPr="006C0DD3">
        <w:rPr>
          <w:rFonts w:ascii="Times New Roman" w:hAnsi="Times New Roman" w:cs="Times New Roman"/>
          <w:sz w:val="26"/>
          <w:szCs w:val="26"/>
        </w:rPr>
        <w:lastRenderedPageBreak/>
        <w:t>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6C0DD3">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74220D" w:rsidRPr="006C0DD3">
        <w:rPr>
          <w:rFonts w:ascii="Times New Roman" w:hAnsi="Times New Roman" w:cs="Times New Roman"/>
          <w:sz w:val="26"/>
          <w:szCs w:val="26"/>
        </w:rPr>
      </w:r>
      <w:r w:rsidR="0074220D"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6</w:t>
      </w:r>
      <w:r w:rsidR="0074220D" w:rsidRPr="006C0DD3">
        <w:rPr>
          <w:rFonts w:ascii="Times New Roman" w:hAnsi="Times New Roman" w:cs="Times New Roman"/>
          <w:sz w:val="26"/>
          <w:szCs w:val="26"/>
        </w:rPr>
        <w:fldChar w:fldCharType="end"/>
      </w:r>
    </w:p>
    <w:p w14:paraId="427C685D" w14:textId="2C9101E1" w:rsidR="002B469B" w:rsidRPr="006C0DD3" w:rsidRDefault="0081767A"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74220D" w:rsidRPr="006C0DD3">
        <w:rPr>
          <w:rFonts w:ascii="Times New Roman" w:hAnsi="Times New Roman" w:cs="Times New Roman"/>
          <w:sz w:val="26"/>
          <w:szCs w:val="26"/>
        </w:rPr>
        <w:t>Kết luận, qua các nghiên cứu cả trong và ngoài nước, tầm quan trọng của NCKH với sinh viên (đặc biệt là sinh viên điều dưỡng) là rõ ràng, thái độ của sinh viên đa phần chưa tích cực và dưới ngưỡng trung bình. Việc tăng cường giáo dục và hỗ trợ về kiến thức và kỹ năng NCKH, cũng như tạo ra các khóa học tích hợp, có thể giúp nâng cao thái độ và sự hiểu biết của sinh viên đối với hoạt động NCKH.</w:t>
      </w:r>
    </w:p>
    <w:p w14:paraId="55C73E44" w14:textId="77777777" w:rsidR="00336503" w:rsidRPr="00542DAE" w:rsidRDefault="00503C8C" w:rsidP="00542DAE">
      <w:pPr>
        <w:pStyle w:val="oancuaDanhsach"/>
        <w:numPr>
          <w:ilvl w:val="1"/>
          <w:numId w:val="1"/>
        </w:numPr>
        <w:spacing w:after="0" w:line="360" w:lineRule="auto"/>
        <w:jc w:val="both"/>
        <w:outlineLvl w:val="1"/>
        <w:rPr>
          <w:rFonts w:ascii="Times New Roman" w:hAnsi="Times New Roman" w:cs="Times New Roman"/>
          <w:sz w:val="26"/>
          <w:szCs w:val="26"/>
        </w:rPr>
      </w:pPr>
      <w:bookmarkStart w:id="23" w:name="_Toc154267976"/>
      <w:r w:rsidRPr="00542DAE">
        <w:rPr>
          <w:rFonts w:ascii="Times New Roman" w:hAnsi="Times New Roman" w:cs="Times New Roman"/>
          <w:sz w:val="26"/>
          <w:szCs w:val="26"/>
        </w:rPr>
        <w:t>TỔNG QUAN NƠI TIẾN HÀNH NGHIÊN CỨU</w:t>
      </w:r>
      <w:bookmarkEnd w:id="23"/>
    </w:p>
    <w:p w14:paraId="2A47D204" w14:textId="458AE6E6" w:rsidR="00503C8C" w:rsidRPr="006C0DD3" w:rsidRDefault="00503C8C" w:rsidP="002B469B">
      <w:pPr>
        <w:spacing w:after="0" w:line="360" w:lineRule="auto"/>
        <w:ind w:firstLine="720"/>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 xml:space="preserve">Trong năm học 2023 – 2024: Lớp CNĐD chính quy </w:t>
      </w:r>
      <w:r w:rsidR="006C356B" w:rsidRPr="006C0DD3">
        <w:rPr>
          <w:rFonts w:ascii="Times New Roman" w:eastAsia="Times New Roman" w:hAnsi="Times New Roman" w:cs="Times New Roman"/>
          <w:kern w:val="0"/>
          <w:sz w:val="26"/>
          <w:szCs w:val="26"/>
          <w14:ligatures w14:val="none"/>
        </w:rPr>
        <w:t>năm cuối</w:t>
      </w:r>
      <w:r w:rsidRPr="006C0DD3">
        <w:rPr>
          <w:rFonts w:ascii="Times New Roman" w:eastAsia="Times New Roman" w:hAnsi="Times New Roman" w:cs="Times New Roman"/>
          <w:kern w:val="0"/>
          <w:sz w:val="26"/>
          <w:szCs w:val="26"/>
          <w14:ligatures w14:val="none"/>
        </w:rPr>
        <w:t xml:space="preserve"> (Khóa 2020 – 2024) có: </w:t>
      </w:r>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6C0DD3"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Tổng số sinh viên</w:t>
            </w:r>
          </w:p>
        </w:tc>
      </w:tr>
      <w:tr w:rsidR="006C0DD3" w:rsidRPr="006C0DD3"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65</w:t>
            </w:r>
          </w:p>
        </w:tc>
      </w:tr>
      <w:tr w:rsidR="006C0DD3" w:rsidRPr="006C0DD3"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30</w:t>
            </w:r>
          </w:p>
        </w:tc>
      </w:tr>
      <w:tr w:rsidR="006C0DD3" w:rsidRPr="006C0DD3"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7</w:t>
            </w:r>
          </w:p>
        </w:tc>
      </w:tr>
      <w:tr w:rsidR="006C0DD3" w:rsidRPr="006C0DD3"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20</w:t>
            </w:r>
          </w:p>
        </w:tc>
      </w:tr>
      <w:tr w:rsidR="006C0DD3" w:rsidRPr="006C0DD3"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1</w:t>
            </w:r>
          </w:p>
        </w:tc>
      </w:tr>
      <w:tr w:rsidR="00503C8C" w:rsidRPr="006C0DD3"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6C0DD3" w:rsidRDefault="00503C8C" w:rsidP="000B28E5">
            <w:pPr>
              <w:spacing w:after="0" w:line="36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6C0DD3"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43</w:t>
            </w:r>
          </w:p>
        </w:tc>
      </w:tr>
    </w:tbl>
    <w:p w14:paraId="58F96B52" w14:textId="77777777" w:rsidR="00045543" w:rsidRPr="006C0DD3" w:rsidRDefault="00045543" w:rsidP="000B28E5">
      <w:pPr>
        <w:spacing w:line="360" w:lineRule="auto"/>
        <w:jc w:val="both"/>
        <w:rPr>
          <w:rFonts w:ascii="Times New Roman" w:hAnsi="Times New Roman" w:cs="Times New Roman"/>
          <w:sz w:val="26"/>
          <w:szCs w:val="26"/>
        </w:rPr>
      </w:pPr>
    </w:p>
    <w:p w14:paraId="120031D2" w14:textId="77777777" w:rsidR="00FF5BD4" w:rsidRDefault="00FF5BD4" w:rsidP="002D6DED">
      <w:pPr>
        <w:pStyle w:val="u1"/>
        <w:spacing w:before="0" w:after="120"/>
        <w:rPr>
          <w:rFonts w:ascii="Times New Roman" w:hAnsi="Times New Roman" w:cs="Times New Roman"/>
          <w:b/>
          <w:bCs/>
          <w:color w:val="auto"/>
          <w:sz w:val="26"/>
          <w:szCs w:val="26"/>
        </w:rPr>
      </w:pPr>
      <w:bookmarkStart w:id="24" w:name="_Toc154267977"/>
      <w:r>
        <w:rPr>
          <w:rFonts w:ascii="Times New Roman" w:hAnsi="Times New Roman" w:cs="Times New Roman"/>
          <w:b/>
          <w:bCs/>
          <w:color w:val="auto"/>
          <w:sz w:val="26"/>
          <w:szCs w:val="26"/>
        </w:rPr>
        <w:br w:type="page"/>
      </w:r>
    </w:p>
    <w:p w14:paraId="22B67A8B" w14:textId="2FCE2222" w:rsidR="00957D95" w:rsidRPr="006C0DD3" w:rsidRDefault="004B6C1B" w:rsidP="00C1128D">
      <w:pPr>
        <w:pStyle w:val="u1"/>
        <w:spacing w:before="0" w:after="120"/>
        <w:jc w:val="center"/>
        <w:rPr>
          <w:rFonts w:ascii="Times New Roman" w:hAnsi="Times New Roman" w:cs="Times New Roman"/>
          <w:b/>
          <w:bCs/>
          <w:color w:val="auto"/>
          <w:sz w:val="26"/>
          <w:szCs w:val="26"/>
        </w:rPr>
      </w:pPr>
      <w:r w:rsidRPr="006C0DD3">
        <w:rPr>
          <w:rFonts w:ascii="Times New Roman" w:hAnsi="Times New Roman" w:cs="Times New Roman"/>
          <w:b/>
          <w:bCs/>
          <w:color w:val="auto"/>
          <w:sz w:val="26"/>
          <w:szCs w:val="26"/>
        </w:rPr>
        <w:lastRenderedPageBreak/>
        <w:t>CHƯƠNG III: PHƯƠNG PHÁP VÀ ĐỐI TƯỢNG NGHIÊN CỨU</w:t>
      </w:r>
      <w:bookmarkEnd w:id="24"/>
    </w:p>
    <w:p w14:paraId="5DF089F3" w14:textId="3646344E" w:rsidR="00774FF0" w:rsidRPr="00542DAE" w:rsidRDefault="00957D95" w:rsidP="00C1128D">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25" w:name="_Toc154267978"/>
      <w:r w:rsidRPr="00542DAE">
        <w:rPr>
          <w:rFonts w:ascii="Times New Roman" w:hAnsi="Times New Roman" w:cs="Times New Roman"/>
          <w:sz w:val="26"/>
          <w:szCs w:val="26"/>
        </w:rPr>
        <w:t>KHÁI NIỆM ĐIỀU DƯỠNG</w:t>
      </w:r>
      <w:bookmarkEnd w:id="25"/>
    </w:p>
    <w:p w14:paraId="6C273116" w14:textId="6BA6E49F" w:rsidR="00774FF0" w:rsidRPr="006C0DD3" w:rsidRDefault="00774FF0" w:rsidP="00C1128D">
      <w:pPr>
        <w:pStyle w:val="oancuaDanhsach"/>
        <w:numPr>
          <w:ilvl w:val="2"/>
          <w:numId w:val="6"/>
        </w:numPr>
        <w:spacing w:after="0" w:line="360" w:lineRule="auto"/>
        <w:ind w:left="0" w:firstLine="720"/>
        <w:jc w:val="both"/>
        <w:outlineLvl w:val="2"/>
        <w:rPr>
          <w:rFonts w:ascii="Times New Roman" w:hAnsi="Times New Roman" w:cs="Times New Roman"/>
          <w:b/>
          <w:bCs/>
          <w:sz w:val="26"/>
          <w:szCs w:val="26"/>
        </w:rPr>
      </w:pPr>
      <w:r w:rsidRPr="006C0DD3">
        <w:rPr>
          <w:rFonts w:ascii="Times New Roman" w:hAnsi="Times New Roman" w:cs="Times New Roman"/>
          <w:b/>
          <w:bCs/>
          <w:sz w:val="26"/>
          <w:szCs w:val="26"/>
        </w:rPr>
        <w:t xml:space="preserve"> </w:t>
      </w:r>
      <w:bookmarkStart w:id="26" w:name="_Toc154267979"/>
      <w:r w:rsidRPr="00C1128D">
        <w:rPr>
          <w:rFonts w:ascii="Times New Roman" w:hAnsi="Times New Roman" w:cs="Times New Roman"/>
          <w:b/>
          <w:bCs/>
          <w:i/>
          <w:iCs/>
          <w:sz w:val="26"/>
          <w:szCs w:val="26"/>
        </w:rPr>
        <w:t>Thiết kế nghiên cứu</w:t>
      </w:r>
      <w:bookmarkEnd w:id="26"/>
    </w:p>
    <w:p w14:paraId="1797038B" w14:textId="355C05BB" w:rsidR="004B6C1B" w:rsidRPr="006C0DD3" w:rsidRDefault="00045543" w:rsidP="00C1128D">
      <w:pPr>
        <w:spacing w:line="360" w:lineRule="auto"/>
        <w:ind w:firstLine="720"/>
        <w:jc w:val="both"/>
        <w:rPr>
          <w:rFonts w:ascii="Times New Roman" w:hAnsi="Times New Roman" w:cs="Times New Roman"/>
          <w:b/>
          <w:bCs/>
          <w:sz w:val="26"/>
          <w:szCs w:val="26"/>
        </w:rPr>
      </w:pPr>
      <w:bookmarkStart w:id="27" w:name="_Toc154267980"/>
      <w:r w:rsidRPr="006C0DD3">
        <w:rPr>
          <w:rFonts w:ascii="Times New Roman" w:hAnsi="Times New Roman" w:cs="Times New Roman"/>
          <w:sz w:val="26"/>
          <w:szCs w:val="26"/>
        </w:rPr>
        <w:t>Nghiên cứu cắt ngang mô tả, có phân tích.</w:t>
      </w:r>
      <w:bookmarkEnd w:id="27"/>
    </w:p>
    <w:p w14:paraId="33402833" w14:textId="5C1C817E" w:rsidR="00045543" w:rsidRPr="00C1128D"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28" w:name="_Toc154267981"/>
      <w:r w:rsidRPr="00C1128D">
        <w:rPr>
          <w:rFonts w:ascii="Times New Roman" w:hAnsi="Times New Roman" w:cs="Times New Roman"/>
          <w:b/>
          <w:bCs/>
          <w:i/>
          <w:iCs/>
          <w:sz w:val="26"/>
          <w:szCs w:val="26"/>
        </w:rPr>
        <w:t>Thời gian nghiên cứu</w:t>
      </w:r>
      <w:bookmarkEnd w:id="28"/>
    </w:p>
    <w:p w14:paraId="3F530192" w14:textId="77777777" w:rsidR="00045543" w:rsidRPr="006C0DD3" w:rsidRDefault="00045543"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ổng thời gian nghiên cứu được thực hiện:</w:t>
      </w:r>
    </w:p>
    <w:p w14:paraId="6E701E18" w14:textId="290C88E1" w:rsidR="00045543" w:rsidRPr="00C1128D"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29" w:name="_Toc154267982"/>
      <w:r w:rsidRPr="00C1128D">
        <w:rPr>
          <w:rFonts w:ascii="Times New Roman" w:hAnsi="Times New Roman" w:cs="Times New Roman"/>
          <w:b/>
          <w:bCs/>
          <w:i/>
          <w:iCs/>
          <w:sz w:val="26"/>
          <w:szCs w:val="26"/>
        </w:rPr>
        <w:t>Địa điểm nghiên cứu:</w:t>
      </w:r>
      <w:bookmarkEnd w:id="29"/>
      <w:r w:rsidRPr="00C1128D">
        <w:rPr>
          <w:rFonts w:ascii="Times New Roman" w:hAnsi="Times New Roman" w:cs="Times New Roman"/>
          <w:b/>
          <w:bCs/>
          <w:i/>
          <w:iCs/>
          <w:sz w:val="26"/>
          <w:szCs w:val="26"/>
        </w:rPr>
        <w:t xml:space="preserve"> </w:t>
      </w:r>
    </w:p>
    <w:p w14:paraId="1C1AA634" w14:textId="50197FFB" w:rsidR="00045543" w:rsidRPr="006C0DD3" w:rsidRDefault="00045543" w:rsidP="00C1128D">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hiên cứu được tiến hành tại Trường Đại học Y khoa Phạm Ngọc Thạch.</w:t>
      </w:r>
    </w:p>
    <w:p w14:paraId="48908363" w14:textId="761E5F23" w:rsidR="00045543" w:rsidRPr="006C0DD3" w:rsidRDefault="00045543" w:rsidP="00C1128D">
      <w:pPr>
        <w:pStyle w:val="oancuaDanhsach"/>
        <w:numPr>
          <w:ilvl w:val="1"/>
          <w:numId w:val="6"/>
        </w:numPr>
        <w:spacing w:before="120" w:after="0" w:line="360" w:lineRule="auto"/>
        <w:ind w:left="720"/>
        <w:jc w:val="both"/>
        <w:outlineLvl w:val="1"/>
        <w:rPr>
          <w:rFonts w:ascii="Times New Roman" w:hAnsi="Times New Roman" w:cs="Times New Roman"/>
          <w:b/>
          <w:bCs/>
        </w:rPr>
      </w:pPr>
      <w:bookmarkStart w:id="30" w:name="_Toc154267983"/>
      <w:r w:rsidRPr="00C1128D">
        <w:rPr>
          <w:rFonts w:ascii="Times New Roman" w:hAnsi="Times New Roman" w:cs="Times New Roman"/>
          <w:sz w:val="26"/>
          <w:szCs w:val="26"/>
        </w:rPr>
        <w:t>ĐỐI TƯỢNG NGHIÊN CỨU</w:t>
      </w:r>
      <w:bookmarkEnd w:id="30"/>
      <w:r w:rsidRPr="00C1128D">
        <w:rPr>
          <w:rFonts w:ascii="Times New Roman" w:hAnsi="Times New Roman" w:cs="Times New Roman"/>
          <w:sz w:val="26"/>
          <w:szCs w:val="26"/>
        </w:rPr>
        <w:t xml:space="preserve"> </w:t>
      </w:r>
    </w:p>
    <w:p w14:paraId="6B0D5869"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inh viên Cử nhân Điều dưỡng (CNĐD) năm cuối (năm 4)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290C9838" w:rsidR="00E3590A" w:rsidRPr="006C0DD3"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31" w:name="_Toc154267984"/>
      <w:r w:rsidRPr="006C0DD3">
        <w:rPr>
          <w:rFonts w:ascii="Times New Roman" w:hAnsi="Times New Roman" w:cs="Times New Roman"/>
          <w:b/>
          <w:bCs/>
          <w:i/>
          <w:iCs/>
          <w:sz w:val="26"/>
          <w:szCs w:val="26"/>
        </w:rPr>
        <w:t>Tiêu chuẩn lựa chọn</w:t>
      </w:r>
      <w:bookmarkEnd w:id="31"/>
    </w:p>
    <w:p w14:paraId="44DC6EFF" w14:textId="6356535F"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inh viên CNĐD năm cuối niên khóa 2020 – 2024 (Gồm sinh viên Điều dưỡng đa khoa và sinh viên Điều dưỡng các chuyên ngành) tại Trường Đại học Y khoa Phạm Ngọc Thạch. </w:t>
      </w:r>
    </w:p>
    <w:p w14:paraId="579B0D38"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V CNĐD chính quy đã học qua học phần “Nghiên cứu khoa học”.  </w:t>
      </w:r>
    </w:p>
    <w:p w14:paraId="7256FC5A"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đồng ý tham gia nghiên cứu.</w:t>
      </w:r>
    </w:p>
    <w:p w14:paraId="0E1BEED3" w14:textId="538F3165" w:rsidR="00045543" w:rsidRPr="00C1128D" w:rsidRDefault="00045543" w:rsidP="00C1128D">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32" w:name="_Toc154267985"/>
      <w:r w:rsidRPr="006C0DD3">
        <w:rPr>
          <w:rFonts w:ascii="Times New Roman" w:hAnsi="Times New Roman" w:cs="Times New Roman"/>
          <w:b/>
          <w:bCs/>
          <w:i/>
          <w:iCs/>
          <w:sz w:val="26"/>
          <w:szCs w:val="26"/>
        </w:rPr>
        <w:t>Tiêu chuẩn loại trừ</w:t>
      </w:r>
      <w:bookmarkEnd w:id="32"/>
      <w:r w:rsidRPr="00C1128D">
        <w:rPr>
          <w:rFonts w:ascii="Times New Roman" w:hAnsi="Times New Roman" w:cs="Times New Roman"/>
          <w:b/>
          <w:bCs/>
          <w:i/>
          <w:iCs/>
          <w:sz w:val="26"/>
          <w:szCs w:val="26"/>
        </w:rPr>
        <w:t xml:space="preserve"> </w:t>
      </w:r>
    </w:p>
    <w:p w14:paraId="60A5DE4E"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không liên lạc được hoặc không tiếp cận được bộ câu hỏi.</w:t>
      </w:r>
    </w:p>
    <w:p w14:paraId="564E4561"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V không hoàn thành hoặc hoàn thành nhưng không đạt (chọn một đáp án cho mọi câu hỏi) bộ câu hỏi. </w:t>
      </w:r>
    </w:p>
    <w:p w14:paraId="13C87B6C" w14:textId="77777777" w:rsidR="00045543" w:rsidRPr="006C0DD3" w:rsidRDefault="00045543" w:rsidP="00045543">
      <w:pPr>
        <w:spacing w:line="360" w:lineRule="auto"/>
        <w:jc w:val="both"/>
        <w:rPr>
          <w:rFonts w:ascii="Times New Roman" w:hAnsi="Times New Roman" w:cs="Times New Roman"/>
          <w:sz w:val="26"/>
          <w:szCs w:val="26"/>
        </w:rPr>
      </w:pPr>
    </w:p>
    <w:p w14:paraId="0D33A844" w14:textId="0ABA006C" w:rsidR="00045543" w:rsidRPr="00C1128D" w:rsidRDefault="00045543" w:rsidP="00C1128D">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3" w:name="_Toc154267986"/>
      <w:r w:rsidRPr="00C1128D">
        <w:rPr>
          <w:rFonts w:ascii="Times New Roman" w:hAnsi="Times New Roman" w:cs="Times New Roman"/>
          <w:sz w:val="26"/>
          <w:szCs w:val="26"/>
        </w:rPr>
        <w:t>CỠ MẪU NGHIÊN CỨU</w:t>
      </w:r>
      <w:bookmarkEnd w:id="33"/>
      <w:r w:rsidRPr="00C1128D">
        <w:rPr>
          <w:rFonts w:ascii="Times New Roman" w:hAnsi="Times New Roman" w:cs="Times New Roman"/>
          <w:sz w:val="26"/>
          <w:szCs w:val="26"/>
        </w:rPr>
        <w:t xml:space="preserve"> </w:t>
      </w:r>
    </w:p>
    <w:p w14:paraId="3379D3DD" w14:textId="19D9FB55" w:rsidR="00045543" w:rsidRPr="006C0DD3" w:rsidRDefault="00045543"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oàn bộ sinh viên các lớp Cử nhân Điều dưỡng năm cuối (năm 4) niên khóa 2020 – 2024, tổng cộng là 14</w:t>
      </w:r>
      <w:r w:rsidR="0035277E" w:rsidRPr="006C0DD3">
        <w:rPr>
          <w:rFonts w:ascii="Times New Roman" w:hAnsi="Times New Roman" w:cs="Times New Roman"/>
          <w:sz w:val="26"/>
          <w:szCs w:val="26"/>
        </w:rPr>
        <w:t>2</w:t>
      </w:r>
      <w:r w:rsidRPr="006C0DD3">
        <w:rPr>
          <w:rFonts w:ascii="Times New Roman" w:hAnsi="Times New Roman" w:cs="Times New Roman"/>
          <w:sz w:val="26"/>
          <w:szCs w:val="26"/>
        </w:rPr>
        <w:t xml:space="preserve"> SV. </w:t>
      </w:r>
    </w:p>
    <w:p w14:paraId="63C19130" w14:textId="2E8EC516"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4" w:name="_Toc154267987"/>
      <w:r w:rsidRPr="007151EC">
        <w:rPr>
          <w:rFonts w:ascii="Times New Roman" w:hAnsi="Times New Roman" w:cs="Times New Roman"/>
          <w:sz w:val="26"/>
          <w:szCs w:val="26"/>
        </w:rPr>
        <w:lastRenderedPageBreak/>
        <w:t>PHƯƠNG PHÁP CHỌN MẪU</w:t>
      </w:r>
      <w:bookmarkEnd w:id="34"/>
      <w:r w:rsidRPr="007151EC">
        <w:rPr>
          <w:rFonts w:ascii="Times New Roman" w:hAnsi="Times New Roman" w:cs="Times New Roman"/>
          <w:sz w:val="26"/>
          <w:szCs w:val="26"/>
        </w:rPr>
        <w:t xml:space="preserve"> </w:t>
      </w:r>
    </w:p>
    <w:p w14:paraId="77D102FC" w14:textId="13EBB85B" w:rsidR="005F3FF5"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họn mẫu thuận tiện, lấy trọn mẫu, đã trừ nghiên cứu viên (cỡ mẫu n = 142)</w:t>
      </w:r>
    </w:p>
    <w:tbl>
      <w:tblPr>
        <w:tblW w:w="0" w:type="auto"/>
        <w:tblCellMar>
          <w:top w:w="15" w:type="dxa"/>
          <w:left w:w="15" w:type="dxa"/>
          <w:bottom w:w="15" w:type="dxa"/>
          <w:right w:w="15" w:type="dxa"/>
        </w:tblCellMar>
        <w:tblLook w:val="04A0" w:firstRow="1" w:lastRow="0" w:firstColumn="1" w:lastColumn="0" w:noHBand="0" w:noVBand="1"/>
      </w:tblPr>
      <w:tblGrid>
        <w:gridCol w:w="692"/>
        <w:gridCol w:w="3934"/>
        <w:gridCol w:w="4096"/>
      </w:tblGrid>
      <w:tr w:rsidR="006C0DD3" w:rsidRPr="006C0DD3" w14:paraId="6EDB9EF4" w14:textId="77777777" w:rsidTr="00045543">
        <w:trPr>
          <w:trHeight w:val="808"/>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817A81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STT</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E9771B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Lớp</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2F151CB"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b/>
                <w:bCs/>
                <w:kern w:val="0"/>
                <w:sz w:val="26"/>
                <w:szCs w:val="26"/>
                <w14:ligatures w14:val="none"/>
              </w:rPr>
              <w:t>Tổng số sinh viên</w:t>
            </w:r>
          </w:p>
        </w:tc>
      </w:tr>
      <w:tr w:rsidR="006C0DD3" w:rsidRPr="006C0DD3" w14:paraId="6BB1EA5A"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A6DD80B"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306234B"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D84D37A"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64</w:t>
            </w:r>
          </w:p>
        </w:tc>
      </w:tr>
      <w:tr w:rsidR="006C0DD3" w:rsidRPr="006C0DD3" w14:paraId="133CC2EF"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378626D"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2</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C64C072"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GM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037AEE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30</w:t>
            </w:r>
          </w:p>
        </w:tc>
      </w:tr>
      <w:tr w:rsidR="006C0DD3" w:rsidRPr="006C0DD3" w14:paraId="4ACBA1A6"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D0F1275"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3</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643DEDB"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PHCN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4C954EB"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7</w:t>
            </w:r>
          </w:p>
        </w:tc>
      </w:tr>
      <w:tr w:rsidR="006C0DD3" w:rsidRPr="006C0DD3" w14:paraId="379D8C80"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10534D3"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4</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FC83C1F"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FB75750"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20</w:t>
            </w:r>
          </w:p>
        </w:tc>
      </w:tr>
      <w:tr w:rsidR="006C0DD3" w:rsidRPr="006C0DD3" w14:paraId="70B585AF" w14:textId="77777777" w:rsidTr="00045543">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223EED5"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5</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78E1D2C" w14:textId="77777777" w:rsidR="00045543" w:rsidRPr="006C0DD3" w:rsidRDefault="00045543" w:rsidP="00045543">
            <w:pPr>
              <w:spacing w:before="240" w:after="0" w:line="240" w:lineRule="auto"/>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CNĐD chuyên ngành CCNBV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201F8E1"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1</w:t>
            </w:r>
          </w:p>
        </w:tc>
      </w:tr>
      <w:tr w:rsidR="00045543" w:rsidRPr="006C0DD3" w14:paraId="7F69FA4F" w14:textId="77777777" w:rsidTr="00045543">
        <w:trPr>
          <w:trHeight w:val="510"/>
        </w:trPr>
        <w:tc>
          <w:tcPr>
            <w:tcW w:w="0" w:type="auto"/>
            <w:gridSpan w:val="2"/>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ED68262"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TỔNG</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654D487" w14:textId="77777777" w:rsidR="00045543" w:rsidRPr="006C0DD3" w:rsidRDefault="00045543" w:rsidP="00045543">
            <w:pPr>
              <w:spacing w:before="240" w:after="0" w:line="240" w:lineRule="auto"/>
              <w:jc w:val="center"/>
              <w:rPr>
                <w:rFonts w:ascii="Times New Roman" w:eastAsia="Times New Roman" w:hAnsi="Times New Roman" w:cs="Times New Roman"/>
                <w:kern w:val="0"/>
                <w:sz w:val="26"/>
                <w:szCs w:val="26"/>
                <w14:ligatures w14:val="none"/>
              </w:rPr>
            </w:pPr>
            <w:r w:rsidRPr="006C0DD3">
              <w:rPr>
                <w:rFonts w:ascii="Times New Roman" w:eastAsia="Times New Roman" w:hAnsi="Times New Roman" w:cs="Times New Roman"/>
                <w:kern w:val="0"/>
                <w:sz w:val="26"/>
                <w:szCs w:val="26"/>
                <w14:ligatures w14:val="none"/>
              </w:rPr>
              <w:t>142</w:t>
            </w:r>
          </w:p>
        </w:tc>
      </w:tr>
    </w:tbl>
    <w:p w14:paraId="226818D8" w14:textId="77777777" w:rsidR="00045543" w:rsidRPr="006C0DD3" w:rsidRDefault="00045543" w:rsidP="00045543">
      <w:pPr>
        <w:spacing w:line="360" w:lineRule="auto"/>
        <w:jc w:val="both"/>
        <w:rPr>
          <w:rFonts w:ascii="Times New Roman" w:hAnsi="Times New Roman" w:cs="Times New Roman"/>
          <w:sz w:val="26"/>
          <w:szCs w:val="26"/>
        </w:rPr>
      </w:pPr>
    </w:p>
    <w:p w14:paraId="15523D60" w14:textId="65E42989"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5" w:name="_Toc154267988"/>
      <w:r w:rsidRPr="007151EC">
        <w:rPr>
          <w:rFonts w:ascii="Times New Roman" w:hAnsi="Times New Roman" w:cs="Times New Roman"/>
          <w:sz w:val="26"/>
          <w:szCs w:val="26"/>
        </w:rPr>
        <w:t>CÔNG CỤ THU THẬP SỐ LIỆU</w:t>
      </w:r>
      <w:bookmarkEnd w:id="35"/>
      <w:r w:rsidRPr="007151EC">
        <w:rPr>
          <w:rFonts w:ascii="Times New Roman" w:hAnsi="Times New Roman" w:cs="Times New Roman"/>
          <w:sz w:val="26"/>
          <w:szCs w:val="26"/>
        </w:rPr>
        <w:t xml:space="preserve"> </w:t>
      </w:r>
    </w:p>
    <w:p w14:paraId="0F094F8A" w14:textId="375DE10F"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00CD2DB3" w:rsidRPr="006C0DD3">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Nj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CD2DB3" w:rsidRPr="006C0DD3">
        <w:rPr>
          <w:rFonts w:ascii="Times New Roman" w:hAnsi="Times New Roman" w:cs="Times New Roman"/>
          <w:sz w:val="26"/>
          <w:szCs w:val="26"/>
        </w:rPr>
      </w:r>
      <w:r w:rsidR="00CD2DB3"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6</w:t>
      </w:r>
      <w:r w:rsidR="00CD2DB3"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733D156E"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Bộ câu hỏi gồm 2 phần: </w:t>
      </w:r>
    </w:p>
    <w:p w14:paraId="096C14ED" w14:textId="77777777" w:rsidR="00045543" w:rsidRPr="006C0DD3" w:rsidRDefault="00045543" w:rsidP="00045543">
      <w:pPr>
        <w:spacing w:line="360" w:lineRule="auto"/>
        <w:ind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Phần I: Thông tin chung</w:t>
      </w:r>
    </w:p>
    <w:p w14:paraId="126B743C"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Có tất cả 09 câu hỏi, gồm: </w:t>
      </w:r>
    </w:p>
    <w:p w14:paraId="3F56D4C0" w14:textId="70625268"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09 câu về đặc điểm thông tin cá nhân</w:t>
      </w:r>
      <w:r w:rsidR="00CD2DB3" w:rsidRPr="006C0DD3">
        <w:rPr>
          <w:rFonts w:ascii="Times New Roman" w:hAnsi="Times New Roman" w:cs="Times New Roman"/>
          <w:sz w:val="26"/>
          <w:szCs w:val="26"/>
        </w:rPr>
        <w:t xml:space="preserve"> của người tham gia nghiên cứu</w:t>
      </w:r>
      <w:r w:rsidRPr="006C0DD3">
        <w:rPr>
          <w:rFonts w:ascii="Times New Roman" w:hAnsi="Times New Roman" w:cs="Times New Roman"/>
          <w:sz w:val="26"/>
          <w:szCs w:val="26"/>
        </w:rPr>
        <w:t xml:space="preserve">: tuổi, giới tính, dân tộc, chuyên ngành học, điểm học tập tích lũy (thang điểm hệ số 4, tính đến học kì I năm 4), đã hoặc đang tham gia đề tài NCKH, tham gia các nhóm/câu lạc bộ NCKH, tham gia vào các hoạt động NCKH (hội nghị, hội thảo …, biết các thông tin về NCKH của trường (thủ tục, điều kiện, quy định nghiên cứu…). </w:t>
      </w:r>
    </w:p>
    <w:p w14:paraId="012C9103" w14:textId="77777777" w:rsidR="00045543" w:rsidRPr="006C0DD3" w:rsidRDefault="00045543" w:rsidP="00045543">
      <w:pPr>
        <w:spacing w:line="360" w:lineRule="auto"/>
        <w:ind w:firstLine="720"/>
        <w:jc w:val="both"/>
        <w:rPr>
          <w:rFonts w:ascii="Times New Roman" w:hAnsi="Times New Roman" w:cs="Times New Roman"/>
          <w:b/>
          <w:bCs/>
          <w:sz w:val="26"/>
          <w:szCs w:val="26"/>
        </w:rPr>
      </w:pPr>
      <w:r w:rsidRPr="006C0DD3">
        <w:rPr>
          <w:rFonts w:ascii="Times New Roman" w:hAnsi="Times New Roman" w:cs="Times New Roman"/>
          <w:b/>
          <w:bCs/>
          <w:sz w:val="26"/>
          <w:szCs w:val="26"/>
        </w:rPr>
        <w:t xml:space="preserve">Phần II: Thái độ của SV về NCKH. </w:t>
      </w:r>
    </w:p>
    <w:p w14:paraId="25C3C99A"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Khảo sát thái độ đối với NCKH. Bộ câu hỏi gồm 32 câu hỏi với 5 khía cạnh gồm: </w:t>
      </w:r>
    </w:p>
    <w:p w14:paraId="6319E48C"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1) Tính hữu ích của NCKH trong việc cải thiện thực hành chăm sóc người bệnh; </w:t>
      </w:r>
    </w:p>
    <w:p w14:paraId="7361BEC3"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2) Sự bất an, lo ngại và không chắc chắn trong phân tích dữ liệu; </w:t>
      </w:r>
    </w:p>
    <w:p w14:paraId="07E03694"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3) Sự quan tâm đối với NCKH; </w:t>
      </w:r>
    </w:p>
    <w:p w14:paraId="3F9A896F"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4) Vai trò của NCKH trong đời sống và nghề nghiệp; </w:t>
      </w:r>
    </w:p>
    <w:p w14:paraId="26972D9C"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5) Những khó khăn và vấn đề mà họ gặp phải trong việc phân tích các khái niệm số trong NCKH. </w:t>
      </w:r>
    </w:p>
    <w:p w14:paraId="10BD7BB0" w14:textId="77777777" w:rsidR="00045543" w:rsidRPr="006C0DD3" w:rsidRDefault="00045543" w:rsidP="00045543">
      <w:pPr>
        <w:spacing w:line="360" w:lineRule="auto"/>
        <w:ind w:firstLine="720"/>
        <w:jc w:val="both"/>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Cách trả lời và tính điểm: </w:t>
      </w:r>
    </w:p>
    <w:p w14:paraId="503EC363"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Phần II: </w:t>
      </w:r>
    </w:p>
    <w:p w14:paraId="12DA8C80"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ỗi câu hỏi được đánh giá bằng điểm số Likert 7 mức độ (hoàn toàn không đồng ý → hoàn toàn đồng ý)</w:t>
      </w:r>
    </w:p>
    <w:p w14:paraId="654CD4AD"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inh viên khoanh tròn vào một câu trả lời phù hợp nhất với bản thân. Tổng cộng có 32 câu với điểm cao nhất là 224 điểm, thấp nhất là 32 điểm. </w:t>
      </w:r>
    </w:p>
    <w:p w14:paraId="4F87EA4E"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iểm của mỗi câu trả lời được tính như sau: </w:t>
      </w:r>
    </w:p>
    <w:p w14:paraId="2C349D09" w14:textId="77777777" w:rsidR="00045543" w:rsidRPr="006C0DD3" w:rsidRDefault="00045543" w:rsidP="00045543">
      <w:pPr>
        <w:spacing w:line="360" w:lineRule="auto"/>
        <w:ind w:left="720" w:firstLine="720"/>
        <w:jc w:val="both"/>
        <w:rPr>
          <w:rFonts w:ascii="Times New Roman" w:hAnsi="Times New Roman" w:cs="Times New Roman"/>
          <w:sz w:val="26"/>
          <w:szCs w:val="26"/>
        </w:rPr>
      </w:pPr>
      <w:r w:rsidRPr="006C0DD3">
        <w:rPr>
          <w:rFonts w:ascii="Times New Roman" w:hAnsi="Times New Roman" w:cs="Times New Roman"/>
          <w:sz w:val="26"/>
          <w:szCs w:val="26"/>
        </w:rPr>
        <w:t>Hoàn toàn không đồng ý = 1</w:t>
      </w:r>
    </w:p>
    <w:p w14:paraId="79792EEB"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Không đồng ý = 2</w:t>
      </w:r>
    </w:p>
    <w:p w14:paraId="3909E69B"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Phần nào không đồng ý = 3</w:t>
      </w:r>
    </w:p>
    <w:p w14:paraId="4BE09E40"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Không đồng ý cũng không phản đối = 4</w:t>
      </w:r>
    </w:p>
    <w:p w14:paraId="0323E435"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Phần nào đồng ý = 5</w:t>
      </w:r>
    </w:p>
    <w:p w14:paraId="12F66866"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lastRenderedPageBreak/>
        <w:tab/>
      </w:r>
      <w:r w:rsidRPr="006C0DD3">
        <w:rPr>
          <w:rFonts w:ascii="Times New Roman" w:hAnsi="Times New Roman" w:cs="Times New Roman"/>
          <w:sz w:val="26"/>
          <w:szCs w:val="26"/>
        </w:rPr>
        <w:tab/>
        <w:t>Đồng ý = 6</w:t>
      </w:r>
    </w:p>
    <w:p w14:paraId="120FCBCE"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r>
      <w:r w:rsidRPr="006C0DD3">
        <w:rPr>
          <w:rFonts w:ascii="Times New Roman" w:hAnsi="Times New Roman" w:cs="Times New Roman"/>
          <w:sz w:val="26"/>
          <w:szCs w:val="26"/>
        </w:rPr>
        <w:tab/>
        <w:t>Hoàn toàn đồng ý = 7</w:t>
      </w:r>
    </w:p>
    <w:p w14:paraId="030A518A"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iểm trung bình thái độ tổng thể và với từng khía cạnh ≥ 4 được xem là tích cực. </w:t>
      </w:r>
    </w:p>
    <w:p w14:paraId="3DE6DB59" w14:textId="77777777" w:rsidR="00045543" w:rsidRPr="006C0DD3" w:rsidRDefault="00045543" w:rsidP="0004554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iểm trung bình thái độ tổng thể và với từng khía cạnh &lt; 4 được xem là chưa tích cực.</w:t>
      </w:r>
    </w:p>
    <w:p w14:paraId="5C79B25C" w14:textId="77777777" w:rsidR="00045543" w:rsidRPr="006C0DD3" w:rsidRDefault="00045543" w:rsidP="00045543">
      <w:pPr>
        <w:spacing w:line="360" w:lineRule="auto"/>
        <w:jc w:val="both"/>
        <w:rPr>
          <w:rFonts w:ascii="Times New Roman" w:hAnsi="Times New Roman" w:cs="Times New Roman"/>
          <w:b/>
          <w:bCs/>
          <w:i/>
          <w:iCs/>
          <w:sz w:val="26"/>
          <w:szCs w:val="26"/>
        </w:rPr>
      </w:pPr>
      <w:r w:rsidRPr="006C0DD3">
        <w:rPr>
          <w:rFonts w:ascii="Times New Roman" w:hAnsi="Times New Roman" w:cs="Times New Roman"/>
          <w:sz w:val="26"/>
          <w:szCs w:val="26"/>
        </w:rPr>
        <w:tab/>
      </w:r>
      <w:r w:rsidRPr="006C0DD3">
        <w:rPr>
          <w:rFonts w:ascii="Times New Roman" w:hAnsi="Times New Roman" w:cs="Times New Roman"/>
          <w:b/>
          <w:bCs/>
          <w:i/>
          <w:iCs/>
          <w:sz w:val="26"/>
          <w:szCs w:val="26"/>
        </w:rPr>
        <w:t xml:space="preserve">Giá trị và độ tin cậy của bộ câu hỏi: </w:t>
      </w:r>
    </w:p>
    <w:p w14:paraId="43BC59C6" w14:textId="768BF8E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b/>
        <w:t xml:space="preserve">Độ tin cậy của bộ câu hỏi “thang đo thái độ đối với NCKH” (Attitudes Toward Research Scale: ART) của tác giả Papanastasiou xây dựng năm 2005 bản gốc bằng tiếng Anh có hệ số Cronbach ở mức rất cao: 0.939. </w:t>
      </w:r>
    </w:p>
    <w:p w14:paraId="1CAF3548" w14:textId="220074B4"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 Bảng câu hỏi cũng đã được xác nhận</w:t>
      </w:r>
      <w:r w:rsidR="002A41A9" w:rsidRPr="006C0DD3">
        <w:rPr>
          <w:rFonts w:ascii="Times New Roman" w:hAnsi="Times New Roman" w:cs="Times New Roman"/>
          <w:sz w:val="26"/>
          <w:szCs w:val="26"/>
        </w:rPr>
        <w:t xml:space="preserve"> và sử dụng</w:t>
      </w:r>
      <w:r w:rsidRPr="006C0DD3">
        <w:rPr>
          <w:rFonts w:ascii="Times New Roman" w:hAnsi="Times New Roman" w:cs="Times New Roman"/>
          <w:sz w:val="26"/>
          <w:szCs w:val="26"/>
        </w:rPr>
        <w:t xml:space="preserve"> trong các nghiên cứu khác.</w:t>
      </w:r>
      <w:r w:rsidR="002A41A9" w:rsidRPr="006C0DD3">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QsNTYsNTc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C91F5C">
        <w:rPr>
          <w:rFonts w:ascii="Times New Roman" w:hAnsi="Times New Roman" w:cs="Times New Roman"/>
          <w:sz w:val="26"/>
          <w:szCs w:val="26"/>
        </w:rPr>
        <w:instrText xml:space="preserve"> ADDIN EN.CITE </w:instrText>
      </w:r>
      <w:r w:rsidR="00C91F5C">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QsNTYsNTc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C91F5C">
        <w:rPr>
          <w:rFonts w:ascii="Times New Roman" w:hAnsi="Times New Roman" w:cs="Times New Roman"/>
          <w:sz w:val="26"/>
          <w:szCs w:val="26"/>
        </w:rPr>
        <w:instrText xml:space="preserve"> ADDIN EN.CITE.DATA </w:instrText>
      </w:r>
      <w:r w:rsidR="00C91F5C">
        <w:rPr>
          <w:rFonts w:ascii="Times New Roman" w:hAnsi="Times New Roman" w:cs="Times New Roman"/>
          <w:sz w:val="26"/>
          <w:szCs w:val="26"/>
        </w:rPr>
      </w:r>
      <w:r w:rsidR="00C91F5C">
        <w:rPr>
          <w:rFonts w:ascii="Times New Roman" w:hAnsi="Times New Roman" w:cs="Times New Roman"/>
          <w:sz w:val="26"/>
          <w:szCs w:val="26"/>
        </w:rPr>
        <w:fldChar w:fldCharType="end"/>
      </w:r>
      <w:r w:rsidR="002A41A9" w:rsidRPr="006C0DD3">
        <w:rPr>
          <w:rFonts w:ascii="Times New Roman" w:hAnsi="Times New Roman" w:cs="Times New Roman"/>
          <w:sz w:val="26"/>
          <w:szCs w:val="26"/>
        </w:rPr>
      </w:r>
      <w:r w:rsidR="002A41A9" w:rsidRPr="006C0DD3">
        <w:rPr>
          <w:rFonts w:ascii="Times New Roman" w:hAnsi="Times New Roman" w:cs="Times New Roman"/>
          <w:sz w:val="26"/>
          <w:szCs w:val="26"/>
        </w:rPr>
        <w:fldChar w:fldCharType="separate"/>
      </w:r>
      <w:r w:rsidR="00C91F5C" w:rsidRPr="00C91F5C">
        <w:rPr>
          <w:rFonts w:ascii="Times New Roman" w:hAnsi="Times New Roman" w:cs="Times New Roman"/>
          <w:noProof/>
          <w:sz w:val="26"/>
          <w:szCs w:val="26"/>
          <w:vertAlign w:val="superscript"/>
        </w:rPr>
        <w:t>54,56,57</w:t>
      </w:r>
      <w:r w:rsidR="002A41A9" w:rsidRPr="006C0DD3">
        <w:rPr>
          <w:rFonts w:ascii="Times New Roman" w:hAnsi="Times New Roman" w:cs="Times New Roman"/>
          <w:sz w:val="26"/>
          <w:szCs w:val="26"/>
        </w:rPr>
        <w:fldChar w:fldCharType="end"/>
      </w:r>
      <w:r w:rsidRPr="006C0DD3">
        <w:rPr>
          <w:rFonts w:ascii="Times New Roman" w:hAnsi="Times New Roman" w:cs="Times New Roman"/>
          <w:sz w:val="26"/>
          <w:szCs w:val="26"/>
        </w:rPr>
        <w:t xml:space="preserve"> </w:t>
      </w:r>
    </w:p>
    <w:p w14:paraId="2B4D3AEB" w14:textId="3B4529AA" w:rsidR="00AF2118" w:rsidRPr="006C0DD3" w:rsidRDefault="00AF2118" w:rsidP="007151EC">
      <w:pPr>
        <w:pStyle w:val="oancuaDanhsach"/>
        <w:numPr>
          <w:ilvl w:val="1"/>
          <w:numId w:val="6"/>
        </w:numPr>
        <w:spacing w:before="120" w:after="0" w:line="360" w:lineRule="auto"/>
        <w:ind w:left="720"/>
        <w:jc w:val="both"/>
        <w:outlineLvl w:val="1"/>
        <w:rPr>
          <w:rFonts w:ascii="Times New Roman" w:hAnsi="Times New Roman" w:cs="Times New Roman"/>
          <w:b/>
          <w:bCs/>
        </w:rPr>
      </w:pPr>
      <w:bookmarkStart w:id="36" w:name="_Toc154267989"/>
      <w:r w:rsidRPr="007151EC">
        <w:rPr>
          <w:rFonts w:ascii="Times New Roman" w:hAnsi="Times New Roman" w:cs="Times New Roman"/>
          <w:sz w:val="26"/>
          <w:szCs w:val="26"/>
        </w:rPr>
        <w:t>BIẾN SỐ NGHIÊN CỨU</w:t>
      </w:r>
      <w:bookmarkEnd w:id="36"/>
    </w:p>
    <w:p w14:paraId="711D8459" w14:textId="41C6E85D" w:rsidR="00AF2118" w:rsidRPr="006C0DD3" w:rsidRDefault="00AF2118" w:rsidP="007151EC">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Biến số nền</w:t>
      </w:r>
    </w:p>
    <w:tbl>
      <w:tblPr>
        <w:tblStyle w:val="LiBang"/>
        <w:tblW w:w="0" w:type="auto"/>
        <w:tblInd w:w="720" w:type="dxa"/>
        <w:tblLook w:val="04A0" w:firstRow="1" w:lastRow="0" w:firstColumn="1" w:lastColumn="0" w:noHBand="0" w:noVBand="1"/>
      </w:tblPr>
      <w:tblGrid>
        <w:gridCol w:w="1435"/>
        <w:gridCol w:w="2649"/>
        <w:gridCol w:w="1311"/>
        <w:gridCol w:w="2901"/>
      </w:tblGrid>
      <w:tr w:rsidR="006C0DD3" w:rsidRPr="006C0DD3" w14:paraId="0A17E388" w14:textId="77777777" w:rsidTr="00AF2118">
        <w:tc>
          <w:tcPr>
            <w:tcW w:w="1435" w:type="dxa"/>
          </w:tcPr>
          <w:p w14:paraId="146B352F"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Biến số</w:t>
            </w:r>
          </w:p>
        </w:tc>
        <w:tc>
          <w:tcPr>
            <w:tcW w:w="2649" w:type="dxa"/>
          </w:tcPr>
          <w:p w14:paraId="6FE40072"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Định nghĩa biến số</w:t>
            </w:r>
          </w:p>
        </w:tc>
        <w:tc>
          <w:tcPr>
            <w:tcW w:w="1311" w:type="dxa"/>
          </w:tcPr>
          <w:p w14:paraId="18F21458"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Loại nghiên cứu</w:t>
            </w:r>
          </w:p>
        </w:tc>
        <w:tc>
          <w:tcPr>
            <w:tcW w:w="2901" w:type="dxa"/>
          </w:tcPr>
          <w:p w14:paraId="1A03426C" w14:textId="77777777" w:rsidR="00AF2118" w:rsidRPr="006C0DD3" w:rsidRDefault="00AF2118" w:rsidP="00AF2118">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t>Giá trị</w:t>
            </w:r>
          </w:p>
        </w:tc>
      </w:tr>
      <w:tr w:rsidR="006C0DD3" w:rsidRPr="006C0DD3" w14:paraId="3196B9FC" w14:textId="77777777" w:rsidTr="00AF2118">
        <w:tc>
          <w:tcPr>
            <w:tcW w:w="1435" w:type="dxa"/>
          </w:tcPr>
          <w:p w14:paraId="5180980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Tuổi</w:t>
            </w:r>
          </w:p>
        </w:tc>
        <w:tc>
          <w:tcPr>
            <w:tcW w:w="2649" w:type="dxa"/>
          </w:tcPr>
          <w:p w14:paraId="4D54D9D2" w14:textId="1EC8AE4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Tuổi của sinh viên = Năm sinh ghi nhận trên CCCD/CMND trừ cho năm nghiên cứu. </w:t>
            </w:r>
          </w:p>
        </w:tc>
        <w:tc>
          <w:tcPr>
            <w:tcW w:w="1311" w:type="dxa"/>
          </w:tcPr>
          <w:p w14:paraId="4B353D9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ịnh lượng liên tục</w:t>
            </w:r>
          </w:p>
        </w:tc>
        <w:tc>
          <w:tcPr>
            <w:tcW w:w="2901" w:type="dxa"/>
          </w:tcPr>
          <w:p w14:paraId="548947DD"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ố lớn hơn 0</w:t>
            </w:r>
          </w:p>
        </w:tc>
      </w:tr>
      <w:tr w:rsidR="006C0DD3" w:rsidRPr="006C0DD3" w14:paraId="3D1ED3BB" w14:textId="77777777" w:rsidTr="00AF2118">
        <w:tc>
          <w:tcPr>
            <w:tcW w:w="1435" w:type="dxa"/>
          </w:tcPr>
          <w:p w14:paraId="7E69C412"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Giới tính</w:t>
            </w:r>
          </w:p>
        </w:tc>
        <w:tc>
          <w:tcPr>
            <w:tcW w:w="2649" w:type="dxa"/>
          </w:tcPr>
          <w:p w14:paraId="3A93EA5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Giới tính của sinh viên</w:t>
            </w:r>
          </w:p>
        </w:tc>
        <w:tc>
          <w:tcPr>
            <w:tcW w:w="1311" w:type="dxa"/>
          </w:tcPr>
          <w:p w14:paraId="5791D29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1047B8AE" w14:textId="77777777" w:rsidR="00AF2118" w:rsidRPr="006C0DD3" w:rsidRDefault="00AF2118" w:rsidP="00AF2118">
            <w:pPr>
              <w:pStyle w:val="oancuaDanhsach"/>
              <w:numPr>
                <w:ilvl w:val="0"/>
                <w:numId w:val="15"/>
              </w:numPr>
              <w:spacing w:line="360" w:lineRule="auto"/>
              <w:rPr>
                <w:rFonts w:ascii="Times New Roman" w:hAnsi="Times New Roman" w:cs="Times New Roman"/>
                <w:sz w:val="26"/>
                <w:szCs w:val="26"/>
              </w:rPr>
            </w:pPr>
            <w:r w:rsidRPr="006C0DD3">
              <w:rPr>
                <w:rFonts w:ascii="Times New Roman" w:hAnsi="Times New Roman" w:cs="Times New Roman"/>
                <w:sz w:val="26"/>
                <w:szCs w:val="26"/>
              </w:rPr>
              <w:t>Nam</w:t>
            </w:r>
          </w:p>
          <w:p w14:paraId="2A84A0F0" w14:textId="77777777" w:rsidR="00AF2118" w:rsidRPr="006C0DD3" w:rsidRDefault="00AF2118" w:rsidP="00AF2118">
            <w:pPr>
              <w:pStyle w:val="oancuaDanhsach"/>
              <w:numPr>
                <w:ilvl w:val="0"/>
                <w:numId w:val="15"/>
              </w:numPr>
              <w:spacing w:line="360" w:lineRule="auto"/>
              <w:rPr>
                <w:rFonts w:ascii="Times New Roman" w:hAnsi="Times New Roman" w:cs="Times New Roman"/>
                <w:sz w:val="26"/>
                <w:szCs w:val="26"/>
              </w:rPr>
            </w:pPr>
            <w:r w:rsidRPr="006C0DD3">
              <w:rPr>
                <w:rFonts w:ascii="Times New Roman" w:hAnsi="Times New Roman" w:cs="Times New Roman"/>
                <w:sz w:val="26"/>
                <w:szCs w:val="26"/>
              </w:rPr>
              <w:t>Nữ</w:t>
            </w:r>
          </w:p>
        </w:tc>
      </w:tr>
      <w:tr w:rsidR="006C0DD3" w:rsidRPr="006C0DD3" w14:paraId="179FC58A" w14:textId="77777777" w:rsidTr="00AF2118">
        <w:tc>
          <w:tcPr>
            <w:tcW w:w="1435" w:type="dxa"/>
          </w:tcPr>
          <w:p w14:paraId="62AD7DC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Dân tộc</w:t>
            </w:r>
          </w:p>
        </w:tc>
        <w:tc>
          <w:tcPr>
            <w:tcW w:w="2649" w:type="dxa"/>
          </w:tcPr>
          <w:p w14:paraId="34BF3B1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Dân tộc được xác định trên giấy khai sinh</w:t>
            </w:r>
          </w:p>
        </w:tc>
        <w:tc>
          <w:tcPr>
            <w:tcW w:w="1311" w:type="dxa"/>
          </w:tcPr>
          <w:p w14:paraId="274BE97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2647F523" w14:textId="77777777" w:rsidR="00AF2118" w:rsidRPr="006C0DD3" w:rsidRDefault="00AF2118" w:rsidP="00AF2118">
            <w:pPr>
              <w:pStyle w:val="oancuaDanhsach"/>
              <w:numPr>
                <w:ilvl w:val="0"/>
                <w:numId w:val="16"/>
              </w:numPr>
              <w:spacing w:line="360" w:lineRule="auto"/>
              <w:rPr>
                <w:rFonts w:ascii="Times New Roman" w:hAnsi="Times New Roman" w:cs="Times New Roman"/>
                <w:sz w:val="26"/>
                <w:szCs w:val="26"/>
              </w:rPr>
            </w:pPr>
            <w:r w:rsidRPr="006C0DD3">
              <w:rPr>
                <w:rFonts w:ascii="Times New Roman" w:hAnsi="Times New Roman" w:cs="Times New Roman"/>
                <w:sz w:val="26"/>
                <w:szCs w:val="26"/>
              </w:rPr>
              <w:t>Kinh</w:t>
            </w:r>
          </w:p>
          <w:p w14:paraId="31940C11" w14:textId="77777777" w:rsidR="00AF2118" w:rsidRPr="006C0DD3" w:rsidRDefault="00AF2118" w:rsidP="00AF2118">
            <w:pPr>
              <w:pStyle w:val="oancuaDanhsach"/>
              <w:numPr>
                <w:ilvl w:val="0"/>
                <w:numId w:val="1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ác</w:t>
            </w:r>
          </w:p>
        </w:tc>
      </w:tr>
      <w:tr w:rsidR="006C0DD3" w:rsidRPr="006C0DD3" w14:paraId="7DA9596F" w14:textId="77777777" w:rsidTr="00AF2118">
        <w:tc>
          <w:tcPr>
            <w:tcW w:w="1435" w:type="dxa"/>
          </w:tcPr>
          <w:p w14:paraId="6769FF0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Chuyên ngành</w:t>
            </w:r>
          </w:p>
        </w:tc>
        <w:tc>
          <w:tcPr>
            <w:tcW w:w="2649" w:type="dxa"/>
          </w:tcPr>
          <w:p w14:paraId="686A46E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Chuyên ngành mà sinh viên đang theo học</w:t>
            </w:r>
          </w:p>
        </w:tc>
        <w:tc>
          <w:tcPr>
            <w:tcW w:w="1311" w:type="dxa"/>
          </w:tcPr>
          <w:p w14:paraId="502DDF3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ịnh danh</w:t>
            </w:r>
          </w:p>
        </w:tc>
        <w:tc>
          <w:tcPr>
            <w:tcW w:w="2901" w:type="dxa"/>
          </w:tcPr>
          <w:p w14:paraId="0AD8DA4F" w14:textId="77777777" w:rsidR="00AF2118" w:rsidRPr="006C0DD3" w:rsidRDefault="00AF2118" w:rsidP="00AF2118">
            <w:pPr>
              <w:pStyle w:val="oancuaDanhsach"/>
              <w:numPr>
                <w:ilvl w:val="0"/>
                <w:numId w:val="19"/>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Điều dưỡng đa khoa</w:t>
            </w:r>
          </w:p>
          <w:p w14:paraId="3C3BCB50" w14:textId="77777777" w:rsidR="00AF2118" w:rsidRPr="006C0DD3" w:rsidRDefault="00AF2118" w:rsidP="00AF2118">
            <w:pPr>
              <w:pStyle w:val="oancuaDanhsach"/>
              <w:numPr>
                <w:ilvl w:val="0"/>
                <w:numId w:val="19"/>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Điều dưỡng Hộ sinh</w:t>
            </w:r>
          </w:p>
          <w:p w14:paraId="5CF381E5" w14:textId="77777777" w:rsidR="00AF2118" w:rsidRPr="006C0DD3" w:rsidRDefault="00AF2118" w:rsidP="00AF2118">
            <w:pPr>
              <w:pStyle w:val="oancuaDanhsach"/>
              <w:numPr>
                <w:ilvl w:val="0"/>
                <w:numId w:val="19"/>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lastRenderedPageBreak/>
              <w:t>Điều dưỡng Cấp cứu ngoài bệnh viện</w:t>
            </w:r>
          </w:p>
          <w:p w14:paraId="04CB1320" w14:textId="77777777" w:rsidR="00AF2118" w:rsidRPr="006C0DD3" w:rsidRDefault="00AF2118" w:rsidP="00AF2118">
            <w:pPr>
              <w:pStyle w:val="oancuaDanhsach"/>
              <w:numPr>
                <w:ilvl w:val="0"/>
                <w:numId w:val="1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iều dưỡng Phục hồi chức năng</w:t>
            </w:r>
          </w:p>
        </w:tc>
      </w:tr>
      <w:tr w:rsidR="006C0DD3" w:rsidRPr="006C0DD3" w14:paraId="6164AE70" w14:textId="77777777" w:rsidTr="00AF2118">
        <w:tc>
          <w:tcPr>
            <w:tcW w:w="1435" w:type="dxa"/>
          </w:tcPr>
          <w:p w14:paraId="64D8FAF9"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iểm học tập tích lũy</w:t>
            </w:r>
          </w:p>
        </w:tc>
        <w:tc>
          <w:tcPr>
            <w:tcW w:w="2649" w:type="dxa"/>
          </w:tcPr>
          <w:p w14:paraId="732101D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iểm tích lũy dựa trên bảng điểm cá nhân theo chương trình đào tạo</w:t>
            </w:r>
          </w:p>
        </w:tc>
        <w:tc>
          <w:tcPr>
            <w:tcW w:w="1311" w:type="dxa"/>
          </w:tcPr>
          <w:p w14:paraId="545077B6"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Thứ tự</w:t>
            </w:r>
          </w:p>
        </w:tc>
        <w:tc>
          <w:tcPr>
            <w:tcW w:w="2901" w:type="dxa"/>
          </w:tcPr>
          <w:p w14:paraId="2E0D5C75" w14:textId="77777777" w:rsidR="00AF2118" w:rsidRPr="006C0DD3" w:rsidRDefault="00AF2118" w:rsidP="00AF2118">
            <w:pPr>
              <w:pStyle w:val="oancuaDanhsach"/>
              <w:numPr>
                <w:ilvl w:val="0"/>
                <w:numId w:val="20"/>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3,2-4,0</w:t>
            </w:r>
          </w:p>
          <w:p w14:paraId="51A0B817" w14:textId="77777777" w:rsidR="00AF2118" w:rsidRPr="006C0DD3" w:rsidRDefault="00AF2118" w:rsidP="00AF2118">
            <w:pPr>
              <w:pStyle w:val="oancuaDanhsach"/>
              <w:numPr>
                <w:ilvl w:val="0"/>
                <w:numId w:val="20"/>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2,5-3,19</w:t>
            </w:r>
          </w:p>
          <w:p w14:paraId="1DC31E0E" w14:textId="77777777" w:rsidR="00AF2118" w:rsidRPr="006C0DD3" w:rsidRDefault="00AF2118" w:rsidP="00AF2118">
            <w:pPr>
              <w:pStyle w:val="oancuaDanhsach"/>
              <w:numPr>
                <w:ilvl w:val="0"/>
                <w:numId w:val="20"/>
              </w:numPr>
              <w:spacing w:line="360" w:lineRule="auto"/>
              <w:rPr>
                <w:rFonts w:ascii="Times New Roman" w:hAnsi="Times New Roman" w:cs="Times New Roman"/>
                <w:sz w:val="26"/>
                <w:szCs w:val="26"/>
              </w:rPr>
            </w:pPr>
            <w:r w:rsidRPr="006C0DD3">
              <w:rPr>
                <w:rFonts w:ascii="Times New Roman" w:hAnsi="Times New Roman" w:cs="Times New Roman"/>
                <w:sz w:val="26"/>
                <w:szCs w:val="26"/>
              </w:rPr>
              <w:t>0,0-2,49</w:t>
            </w:r>
          </w:p>
        </w:tc>
      </w:tr>
      <w:tr w:rsidR="006C0DD3" w:rsidRPr="006C0DD3" w14:paraId="07F73A1D" w14:textId="77777777" w:rsidTr="00AF2118">
        <w:tc>
          <w:tcPr>
            <w:tcW w:w="1435" w:type="dxa"/>
          </w:tcPr>
          <w:p w14:paraId="6E84F71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Đã hoặc đang tham gia đề tài NCKH</w:t>
            </w:r>
          </w:p>
        </w:tc>
        <w:tc>
          <w:tcPr>
            <w:tcW w:w="2649" w:type="dxa"/>
          </w:tcPr>
          <w:p w14:paraId="7E084FF2"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đã tham gia làm NCKH</w:t>
            </w:r>
          </w:p>
        </w:tc>
        <w:tc>
          <w:tcPr>
            <w:tcW w:w="1311" w:type="dxa"/>
          </w:tcPr>
          <w:p w14:paraId="1FEFFD6A"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54D980C8" w14:textId="77777777" w:rsidR="00AF2118" w:rsidRPr="006C0DD3" w:rsidRDefault="00AF2118" w:rsidP="00AF2118">
            <w:pPr>
              <w:pStyle w:val="oancuaDanhsach"/>
              <w:numPr>
                <w:ilvl w:val="0"/>
                <w:numId w:val="17"/>
              </w:numPr>
              <w:spacing w:line="360" w:lineRule="auto"/>
              <w:rPr>
                <w:rFonts w:ascii="Times New Roman" w:hAnsi="Times New Roman" w:cs="Times New Roman"/>
                <w:sz w:val="26"/>
                <w:szCs w:val="26"/>
              </w:rPr>
            </w:pPr>
            <w:r w:rsidRPr="006C0DD3">
              <w:rPr>
                <w:rFonts w:ascii="Times New Roman" w:hAnsi="Times New Roman" w:cs="Times New Roman"/>
                <w:sz w:val="26"/>
                <w:szCs w:val="26"/>
              </w:rPr>
              <w:t>Có</w:t>
            </w:r>
          </w:p>
          <w:p w14:paraId="372E581E" w14:textId="77777777" w:rsidR="00AF2118" w:rsidRPr="006C0DD3" w:rsidRDefault="00AF2118" w:rsidP="00AF2118">
            <w:pPr>
              <w:pStyle w:val="oancuaDanhsach"/>
              <w:numPr>
                <w:ilvl w:val="0"/>
                <w:numId w:val="1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w:t>
            </w:r>
          </w:p>
        </w:tc>
      </w:tr>
      <w:tr w:rsidR="006C0DD3" w:rsidRPr="006C0DD3" w14:paraId="4049CC0F" w14:textId="77777777" w:rsidTr="00AF2118">
        <w:tc>
          <w:tcPr>
            <w:tcW w:w="1435" w:type="dxa"/>
          </w:tcPr>
          <w:p w14:paraId="327D1B64"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ạn có tham gia các nhóm/ câu lạc bộ NCKH nào không</w:t>
            </w:r>
          </w:p>
        </w:tc>
        <w:tc>
          <w:tcPr>
            <w:tcW w:w="2649" w:type="dxa"/>
          </w:tcPr>
          <w:p w14:paraId="04908F4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đã tham gia các CLB NCKH</w:t>
            </w:r>
          </w:p>
        </w:tc>
        <w:tc>
          <w:tcPr>
            <w:tcW w:w="1311" w:type="dxa"/>
          </w:tcPr>
          <w:p w14:paraId="38D5DA0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7F1B328F" w14:textId="77777777" w:rsidR="00AF2118" w:rsidRPr="006C0DD3" w:rsidRDefault="00AF2118" w:rsidP="00AF2118">
            <w:pPr>
              <w:pStyle w:val="oancuaDanhsach"/>
              <w:numPr>
                <w:ilvl w:val="0"/>
                <w:numId w:val="18"/>
              </w:num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Có </w:t>
            </w:r>
          </w:p>
          <w:p w14:paraId="516F923B" w14:textId="77777777" w:rsidR="00AF2118" w:rsidRPr="006C0DD3" w:rsidRDefault="00AF2118" w:rsidP="00AF2118">
            <w:pPr>
              <w:pStyle w:val="oancuaDanhsach"/>
              <w:numPr>
                <w:ilvl w:val="0"/>
                <w:numId w:val="1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w:t>
            </w:r>
          </w:p>
        </w:tc>
      </w:tr>
      <w:tr w:rsidR="006C0DD3" w:rsidRPr="006C0DD3" w14:paraId="20B554AF" w14:textId="77777777" w:rsidTr="00AF2118">
        <w:tc>
          <w:tcPr>
            <w:tcW w:w="1435" w:type="dxa"/>
          </w:tcPr>
          <w:p w14:paraId="6A262121"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Tham gia vào các hoạt động nghiên cứu khoa học </w:t>
            </w:r>
          </w:p>
        </w:tc>
        <w:tc>
          <w:tcPr>
            <w:tcW w:w="2649" w:type="dxa"/>
          </w:tcPr>
          <w:p w14:paraId="53D1EC5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đã tham gia vào các hoạt động nghiên cứu khoa học</w:t>
            </w:r>
          </w:p>
        </w:tc>
        <w:tc>
          <w:tcPr>
            <w:tcW w:w="1311" w:type="dxa"/>
          </w:tcPr>
          <w:p w14:paraId="3764C163"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2F5BCF81" w14:textId="77777777" w:rsidR="00AF2118" w:rsidRPr="006C0DD3" w:rsidRDefault="00AF2118" w:rsidP="00AF2118">
            <w:pPr>
              <w:pStyle w:val="oancuaDanhsach"/>
              <w:numPr>
                <w:ilvl w:val="0"/>
                <w:numId w:val="21"/>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Rồi</w:t>
            </w:r>
          </w:p>
          <w:p w14:paraId="703447D9" w14:textId="77777777" w:rsidR="00AF2118" w:rsidRPr="006C0DD3" w:rsidRDefault="00AF2118" w:rsidP="00AF2118">
            <w:pPr>
              <w:pStyle w:val="oancuaDanhsach"/>
              <w:numPr>
                <w:ilvl w:val="0"/>
                <w:numId w:val="21"/>
              </w:numPr>
              <w:spacing w:line="360" w:lineRule="auto"/>
              <w:rPr>
                <w:rFonts w:ascii="Times New Roman" w:hAnsi="Times New Roman" w:cs="Times New Roman"/>
                <w:sz w:val="26"/>
                <w:szCs w:val="26"/>
              </w:rPr>
            </w:pPr>
            <w:r w:rsidRPr="006C0DD3">
              <w:rPr>
                <w:rFonts w:ascii="Times New Roman" w:hAnsi="Times New Roman" w:cs="Times New Roman"/>
                <w:sz w:val="26"/>
                <w:szCs w:val="26"/>
              </w:rPr>
              <w:t>Chưa</w:t>
            </w:r>
          </w:p>
        </w:tc>
      </w:tr>
      <w:tr w:rsidR="00AF2118" w:rsidRPr="006C0DD3" w14:paraId="74EF5F7F" w14:textId="77777777" w:rsidTr="00AF2118">
        <w:tc>
          <w:tcPr>
            <w:tcW w:w="1435" w:type="dxa"/>
          </w:tcPr>
          <w:p w14:paraId="677E72F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Các thông tin về NCKH của trường</w:t>
            </w:r>
          </w:p>
        </w:tc>
        <w:tc>
          <w:tcPr>
            <w:tcW w:w="2649" w:type="dxa"/>
          </w:tcPr>
          <w:p w14:paraId="790E8E0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ó kiến thức hoặc hiểu biết về các hoạt động NCKH của trường</w:t>
            </w:r>
          </w:p>
        </w:tc>
        <w:tc>
          <w:tcPr>
            <w:tcW w:w="1311" w:type="dxa"/>
          </w:tcPr>
          <w:p w14:paraId="3E6BAA3D"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Nhị giá</w:t>
            </w:r>
          </w:p>
        </w:tc>
        <w:tc>
          <w:tcPr>
            <w:tcW w:w="2901" w:type="dxa"/>
          </w:tcPr>
          <w:p w14:paraId="436EBE33" w14:textId="77777777" w:rsidR="00AF2118" w:rsidRPr="006C0DD3" w:rsidRDefault="00AF2118" w:rsidP="00AF2118">
            <w:pPr>
              <w:pStyle w:val="oancuaDanhsach"/>
              <w:numPr>
                <w:ilvl w:val="0"/>
                <w:numId w:val="22"/>
              </w:numPr>
              <w:spacing w:after="160" w:line="360" w:lineRule="auto"/>
              <w:rPr>
                <w:rFonts w:ascii="Times New Roman" w:hAnsi="Times New Roman" w:cs="Times New Roman"/>
                <w:sz w:val="26"/>
                <w:szCs w:val="26"/>
              </w:rPr>
            </w:pPr>
            <w:r w:rsidRPr="006C0DD3">
              <w:rPr>
                <w:rFonts w:ascii="Times New Roman" w:hAnsi="Times New Roman" w:cs="Times New Roman"/>
                <w:sz w:val="26"/>
                <w:szCs w:val="26"/>
              </w:rPr>
              <w:t>Có</w:t>
            </w:r>
          </w:p>
          <w:p w14:paraId="0A8394C7" w14:textId="77777777" w:rsidR="00AF2118" w:rsidRPr="006C0DD3" w:rsidRDefault="00AF2118" w:rsidP="00AF2118">
            <w:pPr>
              <w:pStyle w:val="oancuaDanhsach"/>
              <w:numPr>
                <w:ilvl w:val="0"/>
                <w:numId w:val="2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w:t>
            </w:r>
          </w:p>
        </w:tc>
      </w:tr>
    </w:tbl>
    <w:p w14:paraId="1E2F76BC" w14:textId="77777777" w:rsidR="00AF2118" w:rsidRPr="006C0DD3" w:rsidRDefault="00AF2118" w:rsidP="007151EC">
      <w:pPr>
        <w:spacing w:line="360" w:lineRule="auto"/>
        <w:rPr>
          <w:rFonts w:ascii="Times New Roman" w:hAnsi="Times New Roman" w:cs="Times New Roman"/>
          <w:b/>
          <w:bCs/>
          <w:sz w:val="26"/>
          <w:szCs w:val="26"/>
        </w:rPr>
      </w:pPr>
    </w:p>
    <w:p w14:paraId="1DEADDD8" w14:textId="5FF2023C" w:rsidR="00AF2118" w:rsidRPr="006C0DD3" w:rsidRDefault="00AF2118" w:rsidP="007151EC">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r w:rsidRPr="006C0DD3">
        <w:rPr>
          <w:rFonts w:ascii="Times New Roman" w:hAnsi="Times New Roman" w:cs="Times New Roman"/>
          <w:b/>
          <w:bCs/>
          <w:i/>
          <w:iCs/>
          <w:sz w:val="26"/>
          <w:szCs w:val="26"/>
        </w:rPr>
        <w:t>Biến số thái độ</w:t>
      </w:r>
    </w:p>
    <w:tbl>
      <w:tblPr>
        <w:tblStyle w:val="LiBang"/>
        <w:tblW w:w="0" w:type="auto"/>
        <w:tblInd w:w="720" w:type="dxa"/>
        <w:tblLook w:val="04A0" w:firstRow="1" w:lastRow="0" w:firstColumn="1" w:lastColumn="0" w:noHBand="0" w:noVBand="1"/>
      </w:tblPr>
      <w:tblGrid>
        <w:gridCol w:w="2245"/>
        <w:gridCol w:w="1828"/>
        <w:gridCol w:w="1142"/>
        <w:gridCol w:w="3081"/>
      </w:tblGrid>
      <w:tr w:rsidR="006C0DD3" w:rsidRPr="006C0DD3" w14:paraId="4096E944" w14:textId="77777777" w:rsidTr="00AF2118">
        <w:tc>
          <w:tcPr>
            <w:tcW w:w="2245" w:type="dxa"/>
          </w:tcPr>
          <w:p w14:paraId="564D6F40"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lastRenderedPageBreak/>
              <w:t>Biến số</w:t>
            </w:r>
          </w:p>
        </w:tc>
        <w:tc>
          <w:tcPr>
            <w:tcW w:w="1828" w:type="dxa"/>
          </w:tcPr>
          <w:p w14:paraId="73B1C489"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t>Định nghĩa biến số</w:t>
            </w:r>
          </w:p>
        </w:tc>
        <w:tc>
          <w:tcPr>
            <w:tcW w:w="1142" w:type="dxa"/>
          </w:tcPr>
          <w:p w14:paraId="05CDB741"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t>Loại nghiên cứu</w:t>
            </w:r>
          </w:p>
        </w:tc>
        <w:tc>
          <w:tcPr>
            <w:tcW w:w="3081" w:type="dxa"/>
          </w:tcPr>
          <w:p w14:paraId="3FFBF947" w14:textId="77777777" w:rsidR="00AF2118" w:rsidRPr="006C0DD3" w:rsidRDefault="00AF2118" w:rsidP="00AF2118">
            <w:pPr>
              <w:spacing w:line="360" w:lineRule="auto"/>
              <w:rPr>
                <w:rFonts w:ascii="Times New Roman" w:hAnsi="Times New Roman" w:cs="Times New Roman"/>
                <w:b/>
                <w:bCs/>
                <w:sz w:val="26"/>
                <w:szCs w:val="26"/>
              </w:rPr>
            </w:pPr>
            <w:r w:rsidRPr="006C0DD3">
              <w:rPr>
                <w:rFonts w:ascii="Times New Roman" w:hAnsi="Times New Roman" w:cs="Times New Roman"/>
                <w:b/>
                <w:bCs/>
                <w:sz w:val="26"/>
                <w:szCs w:val="26"/>
              </w:rPr>
              <w:t>Giá trị</w:t>
            </w:r>
          </w:p>
        </w:tc>
      </w:tr>
      <w:tr w:rsidR="006C0DD3" w:rsidRPr="006C0DD3" w14:paraId="2F8F7CE9" w14:textId="77777777" w:rsidTr="00AF2118">
        <w:tc>
          <w:tcPr>
            <w:tcW w:w="2245" w:type="dxa"/>
          </w:tcPr>
          <w:p w14:paraId="787FB2B0" w14:textId="2DFE5BA2"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làm tôi băn khoăn.</w:t>
            </w:r>
          </w:p>
          <w:p w14:paraId="55F6F3BC" w14:textId="77777777" w:rsidR="00AF2118" w:rsidRPr="006C0DD3" w:rsidRDefault="00AF2118" w:rsidP="00AF2118">
            <w:pPr>
              <w:spacing w:line="360" w:lineRule="auto"/>
              <w:rPr>
                <w:rFonts w:ascii="Times New Roman" w:hAnsi="Times New Roman" w:cs="Times New Roman"/>
                <w:sz w:val="26"/>
                <w:szCs w:val="26"/>
              </w:rPr>
            </w:pPr>
          </w:p>
        </w:tc>
        <w:tc>
          <w:tcPr>
            <w:tcW w:w="1828" w:type="dxa"/>
          </w:tcPr>
          <w:p w14:paraId="7DF15F6A" w14:textId="120E1FF5"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băn khoăn về NCKH.</w:t>
            </w:r>
          </w:p>
        </w:tc>
        <w:tc>
          <w:tcPr>
            <w:tcW w:w="1142" w:type="dxa"/>
          </w:tcPr>
          <w:p w14:paraId="2FE669D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3576E1D4"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2CC24680"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4177717"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034077FD"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5B47D516"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DC6A554"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8C16D6A" w14:textId="77777777" w:rsidR="00AF2118" w:rsidRPr="006C0DD3" w:rsidRDefault="00AF2118" w:rsidP="00AF2118">
            <w:pPr>
              <w:pStyle w:val="oancuaDanhsach"/>
              <w:numPr>
                <w:ilvl w:val="0"/>
                <w:numId w:val="2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3A987A5" w14:textId="77777777" w:rsidTr="00AF2118">
        <w:tc>
          <w:tcPr>
            <w:tcW w:w="2245" w:type="dxa"/>
          </w:tcPr>
          <w:p w14:paraId="2EB7C4CC" w14:textId="42ECC622"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nên được dạy cho tất cả sinh viên.</w:t>
            </w:r>
          </w:p>
        </w:tc>
        <w:tc>
          <w:tcPr>
            <w:tcW w:w="1828" w:type="dxa"/>
          </w:tcPr>
          <w:p w14:paraId="5B058AE4" w14:textId="1079CECF"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việc tích lũy kiến thức về NCKH là cần thiết.</w:t>
            </w:r>
          </w:p>
        </w:tc>
        <w:tc>
          <w:tcPr>
            <w:tcW w:w="1142" w:type="dxa"/>
          </w:tcPr>
          <w:p w14:paraId="7EAE4349"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E584E63"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1CC42A5F"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C9A4279"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4F4EC22"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3139577"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1159CA27"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CACFE6E" w14:textId="77777777" w:rsidR="00AF2118" w:rsidRPr="006C0DD3" w:rsidRDefault="00AF2118" w:rsidP="00AF2118">
            <w:pPr>
              <w:pStyle w:val="oancuaDanhsach"/>
              <w:numPr>
                <w:ilvl w:val="0"/>
                <w:numId w:val="2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18A0CA3" w14:textId="77777777" w:rsidTr="00AF2118">
        <w:tc>
          <w:tcPr>
            <w:tcW w:w="2245" w:type="dxa"/>
          </w:tcPr>
          <w:p w14:paraId="29C59BEF" w14:textId="2BFFA77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đam mê nghiên cứu khoa học.</w:t>
            </w:r>
          </w:p>
        </w:tc>
        <w:tc>
          <w:tcPr>
            <w:tcW w:w="1828" w:type="dxa"/>
          </w:tcPr>
          <w:p w14:paraId="1CFBF53F" w14:textId="09C8C9B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đam mê với NCKH.</w:t>
            </w:r>
          </w:p>
        </w:tc>
        <w:tc>
          <w:tcPr>
            <w:tcW w:w="1142" w:type="dxa"/>
          </w:tcPr>
          <w:p w14:paraId="08FC281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C99ADCD"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EAD6FF5"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1EACE5B8"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9F583E8"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0AD240BD"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3F0A43E3"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lastRenderedPageBreak/>
              <w:t>Đồng ý</w:t>
            </w:r>
          </w:p>
          <w:p w14:paraId="07DB4245" w14:textId="77777777" w:rsidR="00AF2118" w:rsidRPr="006C0DD3" w:rsidRDefault="00AF2118" w:rsidP="00AF2118">
            <w:pPr>
              <w:pStyle w:val="oancuaDanhsach"/>
              <w:numPr>
                <w:ilvl w:val="0"/>
                <w:numId w:val="2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61EFEA4" w14:textId="77777777" w:rsidTr="00AF2118">
        <w:tc>
          <w:tcPr>
            <w:tcW w:w="2245" w:type="dxa"/>
          </w:tcPr>
          <w:p w14:paraId="28138C34" w14:textId="76EF3583"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rất thú vị.</w:t>
            </w:r>
          </w:p>
        </w:tc>
        <w:tc>
          <w:tcPr>
            <w:tcW w:w="1828" w:type="dxa"/>
          </w:tcPr>
          <w:p w14:paraId="10F66935" w14:textId="51E4E018"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thích thú với NCKH.</w:t>
            </w:r>
          </w:p>
        </w:tc>
        <w:tc>
          <w:tcPr>
            <w:tcW w:w="1142" w:type="dxa"/>
          </w:tcPr>
          <w:p w14:paraId="582ECBB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64A092E"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14EF5D7"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D3A0190"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55ABD96"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5282040"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F69FB5C"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FDCD687" w14:textId="77777777" w:rsidR="00AF2118" w:rsidRPr="006C0DD3" w:rsidRDefault="00AF2118" w:rsidP="00AF2118">
            <w:pPr>
              <w:pStyle w:val="oancuaDanhsach"/>
              <w:numPr>
                <w:ilvl w:val="0"/>
                <w:numId w:val="2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21D347C" w14:textId="77777777" w:rsidTr="00AF2118">
        <w:tc>
          <w:tcPr>
            <w:tcW w:w="2245" w:type="dxa"/>
          </w:tcPr>
          <w:p w14:paraId="7E1BAE52" w14:textId="5475DC26"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thích nghiên cứu khoa học.</w:t>
            </w:r>
          </w:p>
        </w:tc>
        <w:tc>
          <w:tcPr>
            <w:tcW w:w="1828" w:type="dxa"/>
          </w:tcPr>
          <w:p w14:paraId="06FB6A57" w14:textId="488B7911"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thích làm nghiên cứu khoa học.</w:t>
            </w:r>
          </w:p>
        </w:tc>
        <w:tc>
          <w:tcPr>
            <w:tcW w:w="1142" w:type="dxa"/>
          </w:tcPr>
          <w:p w14:paraId="762B4A7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5D4C6A4"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ED574E4"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DF23DA5"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133D5A8"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C986B65"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E5CC19A"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77C2ED2" w14:textId="77777777" w:rsidR="00AF2118" w:rsidRPr="006C0DD3" w:rsidRDefault="00AF2118" w:rsidP="00AF2118">
            <w:pPr>
              <w:pStyle w:val="oancuaDanhsach"/>
              <w:numPr>
                <w:ilvl w:val="0"/>
                <w:numId w:val="2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D26946D" w14:textId="77777777" w:rsidTr="00AF2118">
        <w:tc>
          <w:tcPr>
            <w:tcW w:w="2245" w:type="dxa"/>
          </w:tcPr>
          <w:p w14:paraId="65735F2C" w14:textId="29B06428"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cảm thấy không chắc chắn về việc phân tích dữ liệu nghiên cứu.</w:t>
            </w:r>
          </w:p>
        </w:tc>
        <w:tc>
          <w:tcPr>
            <w:tcW w:w="1828" w:type="dxa"/>
          </w:tcPr>
          <w:p w14:paraId="16170B01" w14:textId="6EFF2A58"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không chắc chắn về những dữ liệu mà mình thu thập để nghiên cứu.</w:t>
            </w:r>
          </w:p>
        </w:tc>
        <w:tc>
          <w:tcPr>
            <w:tcW w:w="1142" w:type="dxa"/>
          </w:tcPr>
          <w:p w14:paraId="0D0DEE0C"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A71FD2D"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20A97BE"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B6C192E"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D0EECA6"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0998E93"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3DFF50F4"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6D17949" w14:textId="77777777" w:rsidR="00AF2118" w:rsidRPr="006C0DD3" w:rsidRDefault="00AF2118" w:rsidP="00AF2118">
            <w:pPr>
              <w:pStyle w:val="oancuaDanhsach"/>
              <w:numPr>
                <w:ilvl w:val="0"/>
                <w:numId w:val="28"/>
              </w:numPr>
              <w:spacing w:line="360" w:lineRule="auto"/>
              <w:rPr>
                <w:rFonts w:ascii="Times New Roman" w:hAnsi="Times New Roman" w:cs="Times New Roman"/>
                <w:sz w:val="26"/>
                <w:szCs w:val="26"/>
              </w:rPr>
            </w:pPr>
            <w:r w:rsidRPr="006C0DD3">
              <w:rPr>
                <w:rFonts w:ascii="Times New Roman" w:hAnsi="Times New Roman" w:cs="Times New Roman"/>
                <w:sz w:val="26"/>
                <w:szCs w:val="26"/>
              </w:rPr>
              <w:lastRenderedPageBreak/>
              <w:t>Hoàn toàn đồng ý</w:t>
            </w:r>
          </w:p>
        </w:tc>
      </w:tr>
      <w:tr w:rsidR="006C0DD3" w:rsidRPr="006C0DD3" w14:paraId="23636721" w14:textId="77777777" w:rsidTr="00AF2118">
        <w:tc>
          <w:tcPr>
            <w:tcW w:w="2245" w:type="dxa"/>
          </w:tcPr>
          <w:p w14:paraId="3C18E833" w14:textId="4E086DAD"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làm tôi lo sợ.</w:t>
            </w:r>
          </w:p>
        </w:tc>
        <w:tc>
          <w:tcPr>
            <w:tcW w:w="1828" w:type="dxa"/>
          </w:tcPr>
          <w:p w14:paraId="2290B4C3" w14:textId="34645B7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sợ NCKH.</w:t>
            </w:r>
          </w:p>
        </w:tc>
        <w:tc>
          <w:tcPr>
            <w:tcW w:w="1142" w:type="dxa"/>
          </w:tcPr>
          <w:p w14:paraId="2473543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7727E5F"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E66EBC8"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D705FCD"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B1816F5"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635ACE4"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4367248"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7CB0A9F" w14:textId="77777777" w:rsidR="00AF2118" w:rsidRPr="006C0DD3" w:rsidRDefault="00AF2118" w:rsidP="00AF2118">
            <w:pPr>
              <w:pStyle w:val="oancuaDanhsach"/>
              <w:numPr>
                <w:ilvl w:val="0"/>
                <w:numId w:val="2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EB12062" w14:textId="77777777" w:rsidTr="00AF2118">
        <w:tc>
          <w:tcPr>
            <w:tcW w:w="2245" w:type="dxa"/>
          </w:tcPr>
          <w:p w14:paraId="37783002" w14:textId="0916BBDB"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rất hữu ích cho sự nghiệp của tôi.</w:t>
            </w:r>
          </w:p>
        </w:tc>
        <w:tc>
          <w:tcPr>
            <w:tcW w:w="1828" w:type="dxa"/>
          </w:tcPr>
          <w:p w14:paraId="18D6A075" w14:textId="4831742F"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hữu ích cho công việc của mình trong tương lai.</w:t>
            </w:r>
          </w:p>
        </w:tc>
        <w:tc>
          <w:tcPr>
            <w:tcW w:w="1142" w:type="dxa"/>
          </w:tcPr>
          <w:p w14:paraId="7CD67946"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AF76B4A"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10DBCF47"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BAB7EA7"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D26BEC8"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271F0FF"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8374785"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BBF8DD6" w14:textId="77777777" w:rsidR="00AF2118" w:rsidRPr="006C0DD3" w:rsidRDefault="00AF2118" w:rsidP="00AF2118">
            <w:pPr>
              <w:pStyle w:val="oancuaDanhsach"/>
              <w:numPr>
                <w:ilvl w:val="0"/>
                <w:numId w:val="3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48854CB" w14:textId="77777777" w:rsidTr="00AF2118">
        <w:tc>
          <w:tcPr>
            <w:tcW w:w="2245" w:type="dxa"/>
          </w:tcPr>
          <w:p w14:paraId="4C34410B" w14:textId="2C430EAF"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cảm thấy khó hiểu về các khái niệm của nghiên cứu khoa học.</w:t>
            </w:r>
          </w:p>
        </w:tc>
        <w:tc>
          <w:tcPr>
            <w:tcW w:w="1828" w:type="dxa"/>
          </w:tcPr>
          <w:p w14:paraId="0BB01CFD" w14:textId="239720B9"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khó hiểu về các khái niệm của NCKH.</w:t>
            </w:r>
          </w:p>
        </w:tc>
        <w:tc>
          <w:tcPr>
            <w:tcW w:w="1142" w:type="dxa"/>
          </w:tcPr>
          <w:p w14:paraId="7E54CF2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69C02AE"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A1F9C42"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9BA8205"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31ABEF9"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41D4965"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2959A1B"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045E5A9" w14:textId="77777777" w:rsidR="00AF2118" w:rsidRPr="006C0DD3" w:rsidRDefault="00AF2118" w:rsidP="00AF2118">
            <w:pPr>
              <w:pStyle w:val="oancuaDanhsach"/>
              <w:numPr>
                <w:ilvl w:val="0"/>
                <w:numId w:val="3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140A6034" w14:textId="77777777" w:rsidTr="00AF2118">
        <w:tc>
          <w:tcPr>
            <w:tcW w:w="2245" w:type="dxa"/>
          </w:tcPr>
          <w:p w14:paraId="1D29C5C4" w14:textId="77CF282E"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ôi mắc nhiều sai lầm trong nghiên cứu Tôi mắc nhiều sai lầm trong nghiên cứu.</w:t>
            </w:r>
          </w:p>
        </w:tc>
        <w:tc>
          <w:tcPr>
            <w:tcW w:w="1828" w:type="dxa"/>
          </w:tcPr>
          <w:p w14:paraId="6694B7C2" w14:textId="614557C8"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mắc nhiều lỗi trong quá trình làm NCKH.</w:t>
            </w:r>
          </w:p>
        </w:tc>
        <w:tc>
          <w:tcPr>
            <w:tcW w:w="1142" w:type="dxa"/>
          </w:tcPr>
          <w:p w14:paraId="725A793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3E96131"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B425469"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AAD4884"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24C3B9E9"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03BFDDD7"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2AE2B70"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1EC55995" w14:textId="77777777" w:rsidR="00AF2118" w:rsidRPr="006C0DD3" w:rsidRDefault="00AF2118" w:rsidP="00AF2118">
            <w:pPr>
              <w:pStyle w:val="oancuaDanhsach"/>
              <w:numPr>
                <w:ilvl w:val="0"/>
                <w:numId w:val="3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BBE2BC8" w14:textId="77777777" w:rsidTr="00AF2118">
        <w:tc>
          <w:tcPr>
            <w:tcW w:w="2245" w:type="dxa"/>
          </w:tcPr>
          <w:p w14:paraId="6D1971C5" w14:textId="3C45833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gặp rắc rối với số liệu nghiên cứu.</w:t>
            </w:r>
          </w:p>
        </w:tc>
        <w:tc>
          <w:tcPr>
            <w:tcW w:w="1828" w:type="dxa"/>
          </w:tcPr>
          <w:p w14:paraId="042E8C54" w14:textId="51C80D4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gặp rắc rối với các số liệu nghiên cứu.</w:t>
            </w:r>
          </w:p>
        </w:tc>
        <w:tc>
          <w:tcPr>
            <w:tcW w:w="1142" w:type="dxa"/>
          </w:tcPr>
          <w:p w14:paraId="08CA2C7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F1787D3"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54C279E6"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3CB5B00"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B6EDECC"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766231C"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445DAB55"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882C4A1" w14:textId="77777777" w:rsidR="00AF2118" w:rsidRPr="006C0DD3" w:rsidRDefault="00AF2118" w:rsidP="00AF2118">
            <w:pPr>
              <w:pStyle w:val="oancuaDanhsach"/>
              <w:numPr>
                <w:ilvl w:val="0"/>
                <w:numId w:val="3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6094D4BA" w14:textId="77777777" w:rsidTr="00AF2118">
        <w:tc>
          <w:tcPr>
            <w:tcW w:w="2245" w:type="dxa"/>
          </w:tcPr>
          <w:p w14:paraId="39A26296" w14:textId="02B33CE3"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yêu nghiên cứu khoa học.</w:t>
            </w:r>
          </w:p>
        </w:tc>
        <w:tc>
          <w:tcPr>
            <w:tcW w:w="1828" w:type="dxa"/>
          </w:tcPr>
          <w:p w14:paraId="25ACE08C" w14:textId="313371E2"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yêu thích nghiên cứu khoa học.</w:t>
            </w:r>
          </w:p>
        </w:tc>
        <w:tc>
          <w:tcPr>
            <w:tcW w:w="1142" w:type="dxa"/>
          </w:tcPr>
          <w:p w14:paraId="742F1C5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E5F52BB"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9F5A607"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1FEF2912"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50758CD"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75E69253"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98882E6"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512780F" w14:textId="77777777" w:rsidR="00AF2118" w:rsidRPr="006C0DD3" w:rsidRDefault="00AF2118" w:rsidP="00AF2118">
            <w:pPr>
              <w:pStyle w:val="oancuaDanhsach"/>
              <w:numPr>
                <w:ilvl w:val="0"/>
                <w:numId w:val="3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9E1D044" w14:textId="77777777" w:rsidTr="00AF2118">
        <w:tc>
          <w:tcPr>
            <w:tcW w:w="2245" w:type="dxa"/>
          </w:tcPr>
          <w:p w14:paraId="48B1D862" w14:textId="1DA4C565"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ôi thật sự hứng thú với nghiên cứu khoa học.</w:t>
            </w:r>
          </w:p>
        </w:tc>
        <w:tc>
          <w:tcPr>
            <w:tcW w:w="1828" w:type="dxa"/>
          </w:tcPr>
          <w:p w14:paraId="69C70842" w14:textId="55357973"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hứng thú với NCKH.</w:t>
            </w:r>
          </w:p>
        </w:tc>
        <w:tc>
          <w:tcPr>
            <w:tcW w:w="1142" w:type="dxa"/>
          </w:tcPr>
          <w:p w14:paraId="1394B1F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A7BBFA6"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08740D43"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72D8187"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7CF0F1A"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D834A56"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0C7A2AD"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5B8B418" w14:textId="77777777" w:rsidR="00AF2118" w:rsidRPr="006C0DD3" w:rsidRDefault="00AF2118" w:rsidP="00AF2118">
            <w:pPr>
              <w:pStyle w:val="oancuaDanhsach"/>
              <w:numPr>
                <w:ilvl w:val="0"/>
                <w:numId w:val="3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3E719486" w14:textId="77777777" w:rsidTr="00AF2118">
        <w:tc>
          <w:tcPr>
            <w:tcW w:w="2245" w:type="dxa"/>
          </w:tcPr>
          <w:p w14:paraId="36FF887C" w14:textId="7F810EBC"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kết nối với lĩnh vực học tập của tôi.</w:t>
            </w:r>
          </w:p>
        </w:tc>
        <w:tc>
          <w:tcPr>
            <w:tcW w:w="1828" w:type="dxa"/>
          </w:tcPr>
          <w:p w14:paraId="0423D757" w14:textId="151F39F6"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kết nối với lĩnh vực học tập mà sinh viên đang theo học.</w:t>
            </w:r>
          </w:p>
        </w:tc>
        <w:tc>
          <w:tcPr>
            <w:tcW w:w="1142" w:type="dxa"/>
          </w:tcPr>
          <w:p w14:paraId="6E08D35C"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3A15772"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FA4A753"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AB3FF1C"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64E947C"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FA3458C"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55AFBFEF"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26316E1" w14:textId="77777777" w:rsidR="00AF2118" w:rsidRPr="006C0DD3" w:rsidRDefault="00AF2118" w:rsidP="00AF2118">
            <w:pPr>
              <w:pStyle w:val="oancuaDanhsach"/>
              <w:numPr>
                <w:ilvl w:val="0"/>
                <w:numId w:val="3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189AC6AF" w14:textId="77777777" w:rsidTr="00AF2118">
        <w:tc>
          <w:tcPr>
            <w:tcW w:w="2245" w:type="dxa"/>
          </w:tcPr>
          <w:p w14:paraId="265BA9E7" w14:textId="69FF48FD"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Hầu hết sinh viên được hưởng lợi từ nghiên cứu khoa học.</w:t>
            </w:r>
          </w:p>
        </w:tc>
        <w:tc>
          <w:tcPr>
            <w:tcW w:w="1828" w:type="dxa"/>
          </w:tcPr>
          <w:p w14:paraId="2591D8DD" w14:textId="019FFBB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hầu hết sinh viên đều được hưởng lợi từ NCKH.</w:t>
            </w:r>
          </w:p>
        </w:tc>
        <w:tc>
          <w:tcPr>
            <w:tcW w:w="1142" w:type="dxa"/>
          </w:tcPr>
          <w:p w14:paraId="673956D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DC698E2"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6E3D0D8"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CCFD7E4"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C9A3578"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3022F29"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5D80752"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6B9D9CF1" w14:textId="77777777" w:rsidR="00AF2118" w:rsidRPr="006C0DD3" w:rsidRDefault="00AF2118" w:rsidP="00AF2118">
            <w:pPr>
              <w:pStyle w:val="oancuaDanhsach"/>
              <w:numPr>
                <w:ilvl w:val="0"/>
                <w:numId w:val="3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B53AB3F" w14:textId="77777777" w:rsidTr="00AF2118">
        <w:tc>
          <w:tcPr>
            <w:tcW w:w="2245" w:type="dxa"/>
          </w:tcPr>
          <w:p w14:paraId="04C4E83E" w14:textId="71883ADF"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rất căng thẳng.</w:t>
            </w:r>
          </w:p>
        </w:tc>
        <w:tc>
          <w:tcPr>
            <w:tcW w:w="1828" w:type="dxa"/>
          </w:tcPr>
          <w:p w14:paraId="110E3CA3" w14:textId="1247815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làm NCKH rất căng thẳng.</w:t>
            </w:r>
          </w:p>
        </w:tc>
        <w:tc>
          <w:tcPr>
            <w:tcW w:w="1142" w:type="dxa"/>
          </w:tcPr>
          <w:p w14:paraId="6A38EFD6"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2555CE8B"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7E17041"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E9C4B93"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D0C17B3"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3F60AF1"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010E7C06"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3B895B3" w14:textId="77777777" w:rsidR="00AF2118" w:rsidRPr="006C0DD3" w:rsidRDefault="00AF2118" w:rsidP="00AF2118">
            <w:pPr>
              <w:pStyle w:val="oancuaDanhsach"/>
              <w:numPr>
                <w:ilvl w:val="0"/>
                <w:numId w:val="3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1F3E6D2" w14:textId="77777777" w:rsidTr="00AF2118">
        <w:tc>
          <w:tcPr>
            <w:tcW w:w="2245" w:type="dxa"/>
          </w:tcPr>
          <w:p w14:paraId="53DD9692" w14:textId="5C399D14"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rất có giá trị.</w:t>
            </w:r>
          </w:p>
        </w:tc>
        <w:tc>
          <w:tcPr>
            <w:tcW w:w="1828" w:type="dxa"/>
          </w:tcPr>
          <w:p w14:paraId="76E638E0" w14:textId="669B339A"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có giá trị.</w:t>
            </w:r>
          </w:p>
        </w:tc>
        <w:tc>
          <w:tcPr>
            <w:tcW w:w="1142" w:type="dxa"/>
          </w:tcPr>
          <w:p w14:paraId="7920E168"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D7452AE"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294DFCF"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45AF91E"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4113C38C"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E41AEEC"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8E05E24"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42884CB7" w14:textId="77777777" w:rsidR="00AF2118" w:rsidRPr="006C0DD3" w:rsidRDefault="00AF2118" w:rsidP="00AF2118">
            <w:pPr>
              <w:pStyle w:val="oancuaDanhsach"/>
              <w:numPr>
                <w:ilvl w:val="0"/>
                <w:numId w:val="3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1889A49B" w14:textId="77777777" w:rsidTr="00AF2118">
        <w:tc>
          <w:tcPr>
            <w:tcW w:w="2245" w:type="dxa"/>
          </w:tcPr>
          <w:p w14:paraId="04EAADB5" w14:textId="6B177AB4"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làm tôi lo lắng.</w:t>
            </w:r>
          </w:p>
        </w:tc>
        <w:tc>
          <w:tcPr>
            <w:tcW w:w="1828" w:type="dxa"/>
          </w:tcPr>
          <w:p w14:paraId="3A169AB3" w14:textId="7ECB2A79"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lo lắng khi làm NCKH.</w:t>
            </w:r>
          </w:p>
        </w:tc>
        <w:tc>
          <w:tcPr>
            <w:tcW w:w="1142" w:type="dxa"/>
          </w:tcPr>
          <w:p w14:paraId="10399A5D"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0CE3A812"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14B37C8E"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4BE0809"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494720CE"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48C24904"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077F18C"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47A728E" w14:textId="77777777" w:rsidR="00AF2118" w:rsidRPr="006C0DD3" w:rsidRDefault="00AF2118" w:rsidP="00AF2118">
            <w:pPr>
              <w:pStyle w:val="oancuaDanhsach"/>
              <w:numPr>
                <w:ilvl w:val="0"/>
                <w:numId w:val="4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45D63041" w14:textId="77777777" w:rsidTr="00AF2118">
        <w:tc>
          <w:tcPr>
            <w:tcW w:w="2245" w:type="dxa"/>
          </w:tcPr>
          <w:p w14:paraId="737C7AE3" w14:textId="53295120"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ôi sử dụng nghiên cứu khoa học trong cuộc sống hàng ngày.</w:t>
            </w:r>
          </w:p>
        </w:tc>
        <w:tc>
          <w:tcPr>
            <w:tcW w:w="1828" w:type="dxa"/>
          </w:tcPr>
          <w:p w14:paraId="09835998" w14:textId="605CAD8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ứng dụng NCKH trong cuộc sống hàng ngày</w:t>
            </w:r>
          </w:p>
        </w:tc>
        <w:tc>
          <w:tcPr>
            <w:tcW w:w="1142" w:type="dxa"/>
          </w:tcPr>
          <w:p w14:paraId="0F10CAE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244B99E"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19190A0"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78664D19"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07A8A568"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BDE3ADB"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4784C69D"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4BC453F8" w14:textId="77777777" w:rsidR="00AF2118" w:rsidRPr="006C0DD3" w:rsidRDefault="00AF2118" w:rsidP="00AF2118">
            <w:pPr>
              <w:pStyle w:val="oancuaDanhsach"/>
              <w:numPr>
                <w:ilvl w:val="0"/>
                <w:numId w:val="4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6F91226B" w14:textId="77777777" w:rsidTr="00AF2118">
        <w:tc>
          <w:tcPr>
            <w:tcW w:w="2245" w:type="dxa"/>
          </w:tcPr>
          <w:p w14:paraId="4505FB50" w14:textId="5E79F586"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Các kỹ năng tôi có được trong nghiên cứu khoa học sẽ rất hữu ích cho tương lai.</w:t>
            </w:r>
          </w:p>
        </w:tc>
        <w:tc>
          <w:tcPr>
            <w:tcW w:w="1828" w:type="dxa"/>
          </w:tcPr>
          <w:p w14:paraId="118713C4" w14:textId="07CCFB96"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các kỹ năng mà họ tích lũy khi NCKH rất hữu ích cho tương lai của họ.</w:t>
            </w:r>
          </w:p>
        </w:tc>
        <w:tc>
          <w:tcPr>
            <w:tcW w:w="1142" w:type="dxa"/>
          </w:tcPr>
          <w:p w14:paraId="060E08A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36F4004"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3DF7C6A0"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58BB48D"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B9A698D"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2DD02861"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5A9E922"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261734E" w14:textId="77777777" w:rsidR="00AF2118" w:rsidRPr="006C0DD3" w:rsidRDefault="00AF2118" w:rsidP="00AF2118">
            <w:pPr>
              <w:pStyle w:val="oancuaDanhsach"/>
              <w:numPr>
                <w:ilvl w:val="0"/>
                <w:numId w:val="4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01B9B9AE" w14:textId="77777777" w:rsidTr="00AF2118">
        <w:tc>
          <w:tcPr>
            <w:tcW w:w="2245" w:type="dxa"/>
          </w:tcPr>
          <w:p w14:paraId="2DE24DB9" w14:textId="5DDC5E2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hữu ích cho mọi chuyên gia.</w:t>
            </w:r>
          </w:p>
        </w:tc>
        <w:tc>
          <w:tcPr>
            <w:tcW w:w="1828" w:type="dxa"/>
          </w:tcPr>
          <w:p w14:paraId="5DCC7D82" w14:textId="6A1565B2"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có ích cho mọi chuyên gia.</w:t>
            </w:r>
          </w:p>
        </w:tc>
        <w:tc>
          <w:tcPr>
            <w:tcW w:w="1142" w:type="dxa"/>
          </w:tcPr>
          <w:p w14:paraId="08F7D320"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266B1F82"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6A4907F"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24842E9"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493BB857"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31BB754"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954BD33"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2EB2365" w14:textId="77777777" w:rsidR="00AF2118" w:rsidRPr="006C0DD3" w:rsidRDefault="00AF2118" w:rsidP="00AF2118">
            <w:pPr>
              <w:pStyle w:val="oancuaDanhsach"/>
              <w:numPr>
                <w:ilvl w:val="0"/>
                <w:numId w:val="4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675C7DF4" w14:textId="77777777" w:rsidTr="00AF2118">
        <w:tc>
          <w:tcPr>
            <w:tcW w:w="2245" w:type="dxa"/>
          </w:tcPr>
          <w:p w14:paraId="4D14EF79" w14:textId="51EB41D8"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Kiến thức từ nghiên cứu khoa học rất hữu ích như kỹ năng viết.</w:t>
            </w:r>
          </w:p>
        </w:tc>
        <w:tc>
          <w:tcPr>
            <w:tcW w:w="1828" w:type="dxa"/>
          </w:tcPr>
          <w:p w14:paraId="3733D5B1" w14:textId="4949CFB0"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đem lại rất nhiều kỹ năng bổ ích như kỹ năng viết.</w:t>
            </w:r>
          </w:p>
        </w:tc>
        <w:tc>
          <w:tcPr>
            <w:tcW w:w="1142" w:type="dxa"/>
          </w:tcPr>
          <w:p w14:paraId="5A99C4E3"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58230D48"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53C174AC"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FA5CB71"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67A898A"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5FB44A8"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0385AC7D"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A36E784" w14:textId="77777777" w:rsidR="00AF2118" w:rsidRPr="006C0DD3" w:rsidRDefault="00AF2118" w:rsidP="00AF2118">
            <w:pPr>
              <w:pStyle w:val="oancuaDanhsach"/>
              <w:numPr>
                <w:ilvl w:val="0"/>
                <w:numId w:val="45"/>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94928DE" w14:textId="77777777" w:rsidTr="00AF2118">
        <w:tc>
          <w:tcPr>
            <w:tcW w:w="2245" w:type="dxa"/>
          </w:tcPr>
          <w:p w14:paraId="6258F306" w14:textId="2FB17312"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không liên quan đến cuộc sống của tôi.</w:t>
            </w:r>
          </w:p>
        </w:tc>
        <w:tc>
          <w:tcPr>
            <w:tcW w:w="1828" w:type="dxa"/>
          </w:tcPr>
          <w:p w14:paraId="097010EA" w14:textId="4598551A"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không liên quan đến cuộc sống của mình.</w:t>
            </w:r>
          </w:p>
        </w:tc>
        <w:tc>
          <w:tcPr>
            <w:tcW w:w="1142" w:type="dxa"/>
          </w:tcPr>
          <w:p w14:paraId="2B458B6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26025A5E"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4351A177"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DAC197D"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E5AA049"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5C3DC20"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35E075AB"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7F0EE3E1" w14:textId="77777777" w:rsidR="00AF2118" w:rsidRPr="006C0DD3" w:rsidRDefault="00AF2118" w:rsidP="00AF2118">
            <w:pPr>
              <w:pStyle w:val="oancuaDanhsach"/>
              <w:numPr>
                <w:ilvl w:val="0"/>
                <w:numId w:val="4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0BAB6DC" w14:textId="77777777" w:rsidTr="00AF2118">
        <w:tc>
          <w:tcPr>
            <w:tcW w:w="2245" w:type="dxa"/>
          </w:tcPr>
          <w:p w14:paraId="06B1CFDA" w14:textId="00059EF1"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không thể thiếu trong đào tạo chuyên môn.</w:t>
            </w:r>
          </w:p>
        </w:tc>
        <w:tc>
          <w:tcPr>
            <w:tcW w:w="1828" w:type="dxa"/>
          </w:tcPr>
          <w:p w14:paraId="6E7F93C4" w14:textId="72AF2484"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là yếu tố không thể thiếu trong đào tạo chuyên môn.</w:t>
            </w:r>
          </w:p>
        </w:tc>
        <w:tc>
          <w:tcPr>
            <w:tcW w:w="1142" w:type="dxa"/>
          </w:tcPr>
          <w:p w14:paraId="2F54C189"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1917E02"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259BF961"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BBAD23B"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9201306"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5E86B51B"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0DEA43F"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850041E" w14:textId="77777777" w:rsidR="00AF2118" w:rsidRPr="006C0DD3" w:rsidRDefault="00AF2118" w:rsidP="00AF2118">
            <w:pPr>
              <w:pStyle w:val="oancuaDanhsach"/>
              <w:numPr>
                <w:ilvl w:val="0"/>
                <w:numId w:val="46"/>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790E107" w14:textId="77777777" w:rsidTr="00AF2118">
        <w:tc>
          <w:tcPr>
            <w:tcW w:w="2245" w:type="dxa"/>
          </w:tcPr>
          <w:p w14:paraId="3605E619" w14:textId="4418D929"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rất phức tạp.</w:t>
            </w:r>
          </w:p>
        </w:tc>
        <w:tc>
          <w:tcPr>
            <w:tcW w:w="1828" w:type="dxa"/>
          </w:tcPr>
          <w:p w14:paraId="1B590E33" w14:textId="084FCF3E"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ghiên cứu khoa học rất phức tạp.</w:t>
            </w:r>
          </w:p>
        </w:tc>
        <w:tc>
          <w:tcPr>
            <w:tcW w:w="1142" w:type="dxa"/>
          </w:tcPr>
          <w:p w14:paraId="4282681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FDFD841"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977FB4B"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3AF0699A"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34100E5D"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703E252"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1B0E4A25"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E3F2591" w14:textId="77777777" w:rsidR="00AF2118" w:rsidRPr="006C0DD3" w:rsidRDefault="00AF2118" w:rsidP="00AF2118">
            <w:pPr>
              <w:pStyle w:val="oancuaDanhsach"/>
              <w:numPr>
                <w:ilvl w:val="0"/>
                <w:numId w:val="47"/>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B5C40B8" w14:textId="77777777" w:rsidTr="00AF2118">
        <w:tc>
          <w:tcPr>
            <w:tcW w:w="2245" w:type="dxa"/>
          </w:tcPr>
          <w:p w14:paraId="7C15899A" w14:textId="78CE2CBA"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ư duy nghiên cứu khoa học không áp dụng cho cuộc sống cá nhân của tôi.</w:t>
            </w:r>
          </w:p>
        </w:tc>
        <w:tc>
          <w:tcPr>
            <w:tcW w:w="1828" w:type="dxa"/>
          </w:tcPr>
          <w:p w14:paraId="614CE4C3" w14:textId="1896C60C"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tư duy NCKH không áp dụng được vào cuộc sống cá nhân của mình.</w:t>
            </w:r>
          </w:p>
        </w:tc>
        <w:tc>
          <w:tcPr>
            <w:tcW w:w="1142" w:type="dxa"/>
          </w:tcPr>
          <w:p w14:paraId="5DF0E494"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D7DF680"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4668C8D"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4D2AE765"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01FBF64C"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A24649A"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1343B1F"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6BCCD034" w14:textId="77777777" w:rsidR="00AF2118" w:rsidRPr="006C0DD3" w:rsidRDefault="00AF2118" w:rsidP="00AF2118">
            <w:pPr>
              <w:pStyle w:val="oancuaDanhsach"/>
              <w:numPr>
                <w:ilvl w:val="0"/>
                <w:numId w:val="48"/>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396D1F5A" w14:textId="77777777" w:rsidTr="00AF2118">
        <w:tc>
          <w:tcPr>
            <w:tcW w:w="2245" w:type="dxa"/>
          </w:tcPr>
          <w:p w14:paraId="0D2BA6FE" w14:textId="6B38722E"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sẽ sử dụng các cách tiếp cận nghiên cứu khoa học trong chuyên môn của mình.</w:t>
            </w:r>
          </w:p>
        </w:tc>
        <w:tc>
          <w:tcPr>
            <w:tcW w:w="1828" w:type="dxa"/>
          </w:tcPr>
          <w:p w14:paraId="5EB21113" w14:textId="6F8134E9"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mình sẽ muốn sử dụng các cách tiếp cận NCKH trong chuyên môn của chính mình.</w:t>
            </w:r>
          </w:p>
        </w:tc>
        <w:tc>
          <w:tcPr>
            <w:tcW w:w="1142" w:type="dxa"/>
          </w:tcPr>
          <w:p w14:paraId="7045E59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4485839C"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5116C286"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71317A20"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1227099A"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7EA802AD"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Hđồng ý</w:t>
            </w:r>
          </w:p>
          <w:p w14:paraId="0E7BADB9"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39C443E3" w14:textId="77777777" w:rsidR="00AF2118" w:rsidRPr="006C0DD3" w:rsidRDefault="00AF2118" w:rsidP="00AF2118">
            <w:pPr>
              <w:pStyle w:val="oancuaDanhsach"/>
              <w:numPr>
                <w:ilvl w:val="0"/>
                <w:numId w:val="49"/>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2534CC77" w14:textId="77777777" w:rsidTr="00AF2118">
        <w:tc>
          <w:tcPr>
            <w:tcW w:w="2245" w:type="dxa"/>
          </w:tcPr>
          <w:p w14:paraId="2A5888E7" w14:textId="4AD7C58E"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Nghiên cứu khoa học rất khó.</w:t>
            </w:r>
          </w:p>
        </w:tc>
        <w:tc>
          <w:tcPr>
            <w:tcW w:w="1828" w:type="dxa"/>
          </w:tcPr>
          <w:p w14:paraId="2188CB27" w14:textId="52C2BC9D"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CKH rất khó.</w:t>
            </w:r>
          </w:p>
        </w:tc>
        <w:tc>
          <w:tcPr>
            <w:tcW w:w="1142" w:type="dxa"/>
          </w:tcPr>
          <w:p w14:paraId="17E66AB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D98B642"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69502A0"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7D92AFAE"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F6A9434"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36C4819B"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BACF4BF"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5360A45" w14:textId="77777777" w:rsidR="00AF2118" w:rsidRPr="006C0DD3" w:rsidRDefault="00AF2118" w:rsidP="00AF2118">
            <w:pPr>
              <w:pStyle w:val="oancuaDanhsach"/>
              <w:numPr>
                <w:ilvl w:val="0"/>
                <w:numId w:val="50"/>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59CEFE2B" w14:textId="77777777" w:rsidTr="00AF2118">
        <w:tc>
          <w:tcPr>
            <w:tcW w:w="2245" w:type="dxa"/>
          </w:tcPr>
          <w:p w14:paraId="7594AB12" w14:textId="13CABFAF"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Tôi có xu hướng tìm hiểu chi tiết các quy trình nghiên cứu khoa học một cách cẩn thận.</w:t>
            </w:r>
          </w:p>
        </w:tc>
        <w:tc>
          <w:tcPr>
            <w:tcW w:w="1828" w:type="dxa"/>
          </w:tcPr>
          <w:p w14:paraId="6373DA6E" w14:textId="64285E96"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mình có xu hướng tìm hiểu chi tiết các quy trình nghiên cứu khoa học một cách cẩn thận.</w:t>
            </w:r>
          </w:p>
        </w:tc>
        <w:tc>
          <w:tcPr>
            <w:tcW w:w="1142" w:type="dxa"/>
          </w:tcPr>
          <w:p w14:paraId="6E8FA8C4"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184A5C3E"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77C185DF"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639A390"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7C44A659"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70AE98C5"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7527A1E4"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C7AB06D" w14:textId="77777777" w:rsidR="00AF2118" w:rsidRPr="006C0DD3" w:rsidRDefault="00AF2118" w:rsidP="00AF2118">
            <w:pPr>
              <w:pStyle w:val="oancuaDanhsach"/>
              <w:numPr>
                <w:ilvl w:val="0"/>
                <w:numId w:val="51"/>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3423CE60" w14:textId="77777777" w:rsidTr="00AF2118">
        <w:tc>
          <w:tcPr>
            <w:tcW w:w="2245" w:type="dxa"/>
          </w:tcPr>
          <w:p w14:paraId="74F996C7" w14:textId="7BC17B4D"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thật sự thu hút.</w:t>
            </w:r>
          </w:p>
        </w:tc>
        <w:tc>
          <w:tcPr>
            <w:tcW w:w="1828" w:type="dxa"/>
          </w:tcPr>
          <w:p w14:paraId="261A445C" w14:textId="48A43EDF"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ghiên cứu khoa học thật sự thu hút.</w:t>
            </w:r>
          </w:p>
        </w:tc>
        <w:tc>
          <w:tcPr>
            <w:tcW w:w="1142" w:type="dxa"/>
          </w:tcPr>
          <w:p w14:paraId="58BD3ED5"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6F20612B"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483CAF1F"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5B1725E1"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22151EFA"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1F52286D"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2DE59BA4"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5C90A556" w14:textId="77777777" w:rsidR="00AF2118" w:rsidRPr="006C0DD3" w:rsidRDefault="00AF2118" w:rsidP="00AF2118">
            <w:pPr>
              <w:pStyle w:val="oancuaDanhsach"/>
              <w:numPr>
                <w:ilvl w:val="0"/>
                <w:numId w:val="52"/>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6C0DD3" w:rsidRPr="006C0DD3" w14:paraId="7DB5261B" w14:textId="77777777" w:rsidTr="00AF2118">
        <w:tc>
          <w:tcPr>
            <w:tcW w:w="2245" w:type="dxa"/>
          </w:tcPr>
          <w:p w14:paraId="5CB1158F" w14:textId="600CBB44"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lastRenderedPageBreak/>
              <w:t>Tư duy định hướng nghiên cứu khoa học đóng một vai trò quan trọng trong cuộc sống hàng ngày của tôi.</w:t>
            </w:r>
          </w:p>
        </w:tc>
        <w:tc>
          <w:tcPr>
            <w:tcW w:w="1828" w:type="dxa"/>
          </w:tcPr>
          <w:p w14:paraId="1095033E" w14:textId="6378F9C4"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tư duy định hướng nghiên cứu khoa học đóng một vai trò quan trọng trong cuộc sống hàng ngày của mình.</w:t>
            </w:r>
          </w:p>
        </w:tc>
        <w:tc>
          <w:tcPr>
            <w:tcW w:w="1142" w:type="dxa"/>
          </w:tcPr>
          <w:p w14:paraId="3FAA1167"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A6A78E0"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61AC2F1F"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25989AF2"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6A7CF1DB"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56574463"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CE75E08"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030F5178" w14:textId="77777777" w:rsidR="00AF2118" w:rsidRPr="006C0DD3" w:rsidRDefault="00AF2118" w:rsidP="00AF2118">
            <w:pPr>
              <w:pStyle w:val="oancuaDanhsach"/>
              <w:numPr>
                <w:ilvl w:val="0"/>
                <w:numId w:val="53"/>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r w:rsidR="00AF2118" w:rsidRPr="006C0DD3" w14:paraId="48706A8F" w14:textId="77777777" w:rsidTr="00AF2118">
        <w:tc>
          <w:tcPr>
            <w:tcW w:w="2245" w:type="dxa"/>
          </w:tcPr>
          <w:p w14:paraId="2983DEE3" w14:textId="77777777" w:rsidR="00AF2118" w:rsidRPr="006C0DD3" w:rsidRDefault="00AF2118" w:rsidP="00AF2118">
            <w:pPr>
              <w:rPr>
                <w:rFonts w:ascii="Times New Roman" w:hAnsi="Times New Roman" w:cs="Times New Roman"/>
                <w:sz w:val="26"/>
                <w:szCs w:val="26"/>
              </w:rPr>
            </w:pPr>
            <w:r w:rsidRPr="006C0DD3">
              <w:rPr>
                <w:rFonts w:ascii="Times New Roman" w:hAnsi="Times New Roman" w:cs="Times New Roman"/>
                <w:sz w:val="26"/>
                <w:szCs w:val="26"/>
              </w:rPr>
              <w:t>Nghiên cứu khoa học là một chủ đề phức tạp.</w:t>
            </w:r>
          </w:p>
        </w:tc>
        <w:tc>
          <w:tcPr>
            <w:tcW w:w="1828" w:type="dxa"/>
          </w:tcPr>
          <w:p w14:paraId="430A656F"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Sinh viên cảm thấy nghiên cứu khoa học là một chủ đề phức tạp.</w:t>
            </w:r>
          </w:p>
        </w:tc>
        <w:tc>
          <w:tcPr>
            <w:tcW w:w="1142" w:type="dxa"/>
          </w:tcPr>
          <w:p w14:paraId="00E22B4B" w14:textId="77777777" w:rsidR="00AF2118" w:rsidRPr="006C0DD3" w:rsidRDefault="00AF2118" w:rsidP="00AF2118">
            <w:pPr>
              <w:spacing w:line="360" w:lineRule="auto"/>
              <w:rPr>
                <w:rFonts w:ascii="Times New Roman" w:hAnsi="Times New Roman" w:cs="Times New Roman"/>
                <w:sz w:val="26"/>
                <w:szCs w:val="26"/>
              </w:rPr>
            </w:pPr>
            <w:r w:rsidRPr="006C0DD3">
              <w:rPr>
                <w:rFonts w:ascii="Times New Roman" w:hAnsi="Times New Roman" w:cs="Times New Roman"/>
                <w:sz w:val="26"/>
                <w:szCs w:val="26"/>
              </w:rPr>
              <w:t>Biến thứ tự</w:t>
            </w:r>
          </w:p>
        </w:tc>
        <w:tc>
          <w:tcPr>
            <w:tcW w:w="3081" w:type="dxa"/>
          </w:tcPr>
          <w:p w14:paraId="7FA39929"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không đồng ý</w:t>
            </w:r>
          </w:p>
          <w:p w14:paraId="4237AD96"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w:t>
            </w:r>
          </w:p>
          <w:p w14:paraId="6D0B23E3"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không đồng ý</w:t>
            </w:r>
          </w:p>
          <w:p w14:paraId="5F6CB7D8"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Không đồng ý cũng không phản đối</w:t>
            </w:r>
          </w:p>
          <w:p w14:paraId="68D5C763"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Phần nào đồng ý</w:t>
            </w:r>
          </w:p>
          <w:p w14:paraId="6C4F0CB6"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Đồng ý</w:t>
            </w:r>
          </w:p>
          <w:p w14:paraId="2FA7839A" w14:textId="77777777" w:rsidR="00AF2118" w:rsidRPr="006C0DD3" w:rsidRDefault="00AF2118" w:rsidP="00AF2118">
            <w:pPr>
              <w:pStyle w:val="oancuaDanhsach"/>
              <w:numPr>
                <w:ilvl w:val="0"/>
                <w:numId w:val="54"/>
              </w:numPr>
              <w:spacing w:line="360" w:lineRule="auto"/>
              <w:rPr>
                <w:rFonts w:ascii="Times New Roman" w:hAnsi="Times New Roman" w:cs="Times New Roman"/>
                <w:sz w:val="26"/>
                <w:szCs w:val="26"/>
              </w:rPr>
            </w:pPr>
            <w:r w:rsidRPr="006C0DD3">
              <w:rPr>
                <w:rFonts w:ascii="Times New Roman" w:hAnsi="Times New Roman" w:cs="Times New Roman"/>
                <w:sz w:val="26"/>
                <w:szCs w:val="26"/>
              </w:rPr>
              <w:t>Hoàn toàn đồng ý</w:t>
            </w:r>
          </w:p>
        </w:tc>
      </w:tr>
    </w:tbl>
    <w:p w14:paraId="1BB4D1F5" w14:textId="77777777" w:rsidR="00AF2118" w:rsidRPr="006C0DD3" w:rsidRDefault="00AF2118" w:rsidP="00AF2118">
      <w:pPr>
        <w:spacing w:line="360" w:lineRule="auto"/>
        <w:ind w:left="720"/>
        <w:jc w:val="both"/>
        <w:rPr>
          <w:rFonts w:ascii="Times New Roman" w:hAnsi="Times New Roman" w:cs="Times New Roman"/>
          <w:b/>
          <w:bCs/>
          <w:sz w:val="26"/>
          <w:szCs w:val="26"/>
        </w:rPr>
      </w:pPr>
    </w:p>
    <w:p w14:paraId="6A73A212" w14:textId="77777777" w:rsidR="00AF2118" w:rsidRPr="006C0DD3" w:rsidRDefault="00AF2118" w:rsidP="00AF2118"/>
    <w:p w14:paraId="5B404F43" w14:textId="6704422E"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7" w:name="_Toc154267990"/>
      <w:r w:rsidRPr="007151EC">
        <w:rPr>
          <w:rFonts w:ascii="Times New Roman" w:hAnsi="Times New Roman" w:cs="Times New Roman"/>
          <w:sz w:val="26"/>
          <w:szCs w:val="26"/>
        </w:rPr>
        <w:t>QUI TRÌNH THU THẬP SỐ LIỆU</w:t>
      </w:r>
      <w:bookmarkEnd w:id="37"/>
      <w:r w:rsidRPr="007151EC">
        <w:rPr>
          <w:rFonts w:ascii="Times New Roman" w:hAnsi="Times New Roman" w:cs="Times New Roman"/>
          <w:sz w:val="26"/>
          <w:szCs w:val="26"/>
        </w:rPr>
        <w:t xml:space="preserve"> </w:t>
      </w:r>
    </w:p>
    <w:p w14:paraId="13A5A9BE" w14:textId="3FA92E13" w:rsidR="0081767A" w:rsidRPr="006C0DD3" w:rsidRDefault="007C7860"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au khi đề cương nghiên cứu được Hội đồng Khoa học và Hội đồng Đạo đức của trường ĐHYK PNT thông qua, phê duyệt và đồng ý cho nghiên cứu viên tiến hành nghiên cứu, nghiên cứu viên tiến hành lấy mẫu tại khoa ĐD – KTYH. 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cuối về nội dung và mục tiêu nghiên cứu. Sau khi nhận được sự đồng ý của Cố vấn học tập của các lớp trên, nghiên cứu viên tiến hành lấy mẫu. Chọn mẫu theo phương thức chọn mẫu toàn bộ.</w:t>
      </w:r>
    </w:p>
    <w:p w14:paraId="72E7C14F" w14:textId="69855E9F" w:rsidR="0081767A" w:rsidRPr="006C0DD3" w:rsidRDefault="007C7860"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Nghiên cứu viên tiến hành lấy mẫu sau giờ học mỗi buổi chiều tại giảng đường. Nghiên cứu viên giới thiệu đề tài, giải thích mục tiêu nghiên cứu và nội dung BCH cho SV tham gia nghiên cứu. Các SV CNĐD nếu đồng ý tham gia sẽ ký vào bảng đồng thuận tham gia nghiên cứu. Nghiên cứu viên sau đó phát BCH cho SV đồng ý tham gia nghiên cứu trả lời. Nghiên cứu viên hướng dẫn SV cách điền BCH. Thời gian để SV hoàn thành BCH khoảng 45 phút. Trong thời gian SV trả lời BCH, nghiên cứu viên quan sát và giải thích những thắc mắc của SV (nếu có). SV được bố trí ngồi cách xa nhau đảm bảo không 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3C8BE296" w:rsidR="0081767A" w:rsidRPr="006C0DD3" w:rsidRDefault="007C7860"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634694BA" w14:textId="77777777" w:rsidR="00045543" w:rsidRPr="006C0DD3" w:rsidRDefault="00045543" w:rsidP="002A41A9">
      <w:pPr>
        <w:spacing w:line="360" w:lineRule="auto"/>
        <w:ind w:firstLine="720"/>
        <w:jc w:val="both"/>
        <w:rPr>
          <w:rFonts w:ascii="Times New Roman" w:hAnsi="Times New Roman" w:cs="Times New Roman"/>
          <w:b/>
          <w:bCs/>
          <w:i/>
          <w:iCs/>
          <w:sz w:val="26"/>
          <w:szCs w:val="26"/>
        </w:rPr>
      </w:pPr>
      <w:r w:rsidRPr="006C0DD3">
        <w:rPr>
          <w:rFonts w:ascii="Times New Roman" w:hAnsi="Times New Roman" w:cs="Times New Roman"/>
          <w:b/>
          <w:bCs/>
          <w:i/>
          <w:iCs/>
          <w:sz w:val="26"/>
          <w:szCs w:val="26"/>
        </w:rPr>
        <w:t xml:space="preserve">Nhiệm vụ phải hoàn thành: </w:t>
      </w:r>
    </w:p>
    <w:p w14:paraId="25C4911E"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hu thập đầy đủ số liệu của 142 SV điều dưỡng năm cuối thuộc các chuyên ngành khác nhau. </w:t>
      </w:r>
    </w:p>
    <w:p w14:paraId="765F528F" w14:textId="5D8072C0" w:rsidR="00045543" w:rsidRPr="006C0DD3" w:rsidRDefault="00045543" w:rsidP="007151EC">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ổng hợp số lượng khảo sát và chuyển tới bước số liệu.  </w:t>
      </w:r>
    </w:p>
    <w:p w14:paraId="41EF1BFB" w14:textId="16C437F1"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38" w:name="_Toc154267991"/>
      <w:r w:rsidRPr="007151EC">
        <w:rPr>
          <w:rFonts w:ascii="Times New Roman" w:hAnsi="Times New Roman" w:cs="Times New Roman"/>
          <w:sz w:val="26"/>
          <w:szCs w:val="26"/>
        </w:rPr>
        <w:t>XỬ LÍ VÀ PH</w:t>
      </w:r>
      <w:r w:rsidR="007151EC">
        <w:rPr>
          <w:rFonts w:ascii="Times New Roman" w:hAnsi="Times New Roman" w:cs="Times New Roman"/>
          <w:sz w:val="26"/>
          <w:szCs w:val="26"/>
        </w:rPr>
        <w:t>Â</w:t>
      </w:r>
      <w:r w:rsidRPr="007151EC">
        <w:rPr>
          <w:rFonts w:ascii="Times New Roman" w:hAnsi="Times New Roman" w:cs="Times New Roman"/>
          <w:sz w:val="26"/>
          <w:szCs w:val="26"/>
        </w:rPr>
        <w:t>N TÍCH SỐ LIỆU</w:t>
      </w:r>
      <w:bookmarkEnd w:id="38"/>
      <w:r w:rsidRPr="007151EC">
        <w:rPr>
          <w:rFonts w:ascii="Times New Roman" w:hAnsi="Times New Roman" w:cs="Times New Roman"/>
          <w:sz w:val="26"/>
          <w:szCs w:val="26"/>
        </w:rPr>
        <w:t xml:space="preserve"> </w:t>
      </w:r>
    </w:p>
    <w:p w14:paraId="0D113E15" w14:textId="2E5F28FB"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39" w:name="_Toc154267992"/>
      <w:r w:rsidRPr="00A204E6">
        <w:rPr>
          <w:rFonts w:ascii="Times New Roman" w:hAnsi="Times New Roman" w:cs="Times New Roman"/>
          <w:b/>
          <w:bCs/>
          <w:i/>
          <w:iCs/>
          <w:sz w:val="26"/>
          <w:szCs w:val="26"/>
        </w:rPr>
        <w:t>Phương pháp xử lý</w:t>
      </w:r>
      <w:bookmarkEnd w:id="39"/>
    </w:p>
    <w:p w14:paraId="6987738F"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iểm tra các câu trả lời trên bộ câu hỏi.</w:t>
      </w:r>
    </w:p>
    <w:p w14:paraId="0C691D2E"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Mã hóa các câu trả lời trên bảng câu hỏi.</w:t>
      </w:r>
    </w:p>
    <w:p w14:paraId="3791143A"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hập dữ liệu đã mã hóa vào máy tính.</w:t>
      </w:r>
    </w:p>
    <w:p w14:paraId="53C1B67B"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ạo bảng cho dữ liệu và tiến hành các phân tích thống kê.</w:t>
      </w:r>
    </w:p>
    <w:p w14:paraId="49827C7A" w14:textId="2D92AC7E"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Phần mềm nhập liệu: sử dụng công cụ SPSS </w:t>
      </w:r>
      <w:r w:rsidR="00A562D5" w:rsidRPr="006C0DD3">
        <w:rPr>
          <w:rFonts w:ascii="Times New Roman" w:hAnsi="Times New Roman" w:cs="Times New Roman"/>
          <w:sz w:val="26"/>
          <w:szCs w:val="26"/>
        </w:rPr>
        <w:t>20</w:t>
      </w:r>
      <w:r w:rsidRPr="006C0DD3">
        <w:rPr>
          <w:rFonts w:ascii="Times New Roman" w:hAnsi="Times New Roman" w:cs="Times New Roman"/>
          <w:sz w:val="26"/>
          <w:szCs w:val="26"/>
        </w:rPr>
        <w:t>.0</w:t>
      </w:r>
    </w:p>
    <w:p w14:paraId="2DEE2E76"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ống kê mô tả (tỷ lệ, phần trăm, trung bình, độ lệch chuẩn) được sử dụng để mô tả đặc điểm chung của đối tượng nghiên cứu và thái độ đối với NCKH.</w:t>
      </w:r>
    </w:p>
    <w:p w14:paraId="25792C0D"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Thống kê suy luận: kiểm định t-test, ANOVA, và tương quan Pearson, mức ý nghĩa thống kê khi p &lt; 0,05 được sử dụng để kiểm định mối liên quan giữa đặc điểm chung của đối tượng nghiên cứu và thái độ với NCKH.</w:t>
      </w:r>
    </w:p>
    <w:p w14:paraId="349BB7A1" w14:textId="65099006"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0" w:name="_Toc154267993"/>
      <w:r w:rsidRPr="00A204E6">
        <w:rPr>
          <w:rFonts w:ascii="Times New Roman" w:hAnsi="Times New Roman" w:cs="Times New Roman"/>
          <w:b/>
          <w:bCs/>
          <w:i/>
          <w:iCs/>
          <w:sz w:val="26"/>
          <w:szCs w:val="26"/>
        </w:rPr>
        <w:t>Phân tích dữ liệu</w:t>
      </w:r>
      <w:bookmarkEnd w:id="40"/>
    </w:p>
    <w:p w14:paraId="5E4EC58A" w14:textId="338B3180" w:rsidR="0081767A"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Quá trình phân tích dữ liệu được thực hiện riêng rẽ đối với số liệu định lượng và định tính. Số liệu định tính như: Giới tính là biến định tính gồm 2 giá trị: Nam/nữ, chuyên ngành là biến định tính gồm 5 giá trị: điều dưỡng </w:t>
      </w:r>
      <w:r w:rsidR="00B37A58" w:rsidRPr="006C0DD3">
        <w:rPr>
          <w:rFonts w:ascii="Times New Roman" w:hAnsi="Times New Roman" w:cs="Times New Roman"/>
          <w:sz w:val="26"/>
          <w:szCs w:val="26"/>
        </w:rPr>
        <w:t>Đ</w:t>
      </w:r>
      <w:r w:rsidRPr="006C0DD3">
        <w:rPr>
          <w:rFonts w:ascii="Times New Roman" w:hAnsi="Times New Roman" w:cs="Times New Roman"/>
          <w:sz w:val="26"/>
          <w:szCs w:val="26"/>
        </w:rPr>
        <w:t xml:space="preserve">a khoa, </w:t>
      </w:r>
      <w:r w:rsidR="00B37A58" w:rsidRPr="006C0DD3">
        <w:rPr>
          <w:rFonts w:ascii="Times New Roman" w:hAnsi="Times New Roman" w:cs="Times New Roman"/>
          <w:sz w:val="26"/>
          <w:szCs w:val="26"/>
        </w:rPr>
        <w:t>H</w:t>
      </w:r>
      <w:r w:rsidRPr="006C0DD3">
        <w:rPr>
          <w:rFonts w:ascii="Times New Roman" w:hAnsi="Times New Roman" w:cs="Times New Roman"/>
          <w:sz w:val="26"/>
          <w:szCs w:val="26"/>
        </w:rPr>
        <w:t xml:space="preserve">ộ sinh, </w:t>
      </w:r>
      <w:r w:rsidR="00B37A58" w:rsidRPr="006C0DD3">
        <w:rPr>
          <w:rFonts w:ascii="Times New Roman" w:hAnsi="Times New Roman" w:cs="Times New Roman"/>
          <w:sz w:val="26"/>
          <w:szCs w:val="26"/>
        </w:rPr>
        <w:t>G</w:t>
      </w:r>
      <w:r w:rsidRPr="006C0DD3">
        <w:rPr>
          <w:rFonts w:ascii="Times New Roman" w:hAnsi="Times New Roman" w:cs="Times New Roman"/>
          <w:sz w:val="26"/>
          <w:szCs w:val="26"/>
        </w:rPr>
        <w:t xml:space="preserve">ây mê hồi sức và </w:t>
      </w:r>
      <w:r w:rsidR="00B37A58" w:rsidRPr="006C0DD3">
        <w:rPr>
          <w:rFonts w:ascii="Times New Roman" w:hAnsi="Times New Roman" w:cs="Times New Roman"/>
          <w:sz w:val="26"/>
          <w:szCs w:val="26"/>
        </w:rPr>
        <w:t>C</w:t>
      </w:r>
      <w:r w:rsidRPr="006C0DD3">
        <w:rPr>
          <w:rFonts w:ascii="Times New Roman" w:hAnsi="Times New Roman" w:cs="Times New Roman"/>
          <w:sz w:val="26"/>
          <w:szCs w:val="26"/>
        </w:rPr>
        <w:t xml:space="preserve">ấp cứu ngoại viện, </w:t>
      </w:r>
      <w:r w:rsidR="00B37A58" w:rsidRPr="006C0DD3">
        <w:rPr>
          <w:rFonts w:ascii="Times New Roman" w:hAnsi="Times New Roman" w:cs="Times New Roman"/>
          <w:sz w:val="26"/>
          <w:szCs w:val="26"/>
        </w:rPr>
        <w:t>P</w:t>
      </w:r>
      <w:r w:rsidRPr="006C0DD3">
        <w:rPr>
          <w:rFonts w:ascii="Times New Roman" w:hAnsi="Times New Roman" w:cs="Times New Roman"/>
          <w:sz w:val="26"/>
          <w:szCs w:val="26"/>
        </w:rPr>
        <w:t>hục hồi chức năng, … được xem xét, tổng hợp thành một bảng thông tin được sử dụng làm công cụ phân tích để sắp xếp các câu trả lời liên quan đến từng chủ đề. Sau đó, bảng thông tin này được tóm tắt và sử dụng theo các chủ điểm của nghiên cứu.</w:t>
      </w:r>
    </w:p>
    <w:p w14:paraId="232BE6A9" w14:textId="232AA535" w:rsidR="0081767A"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iệu định lượng: nghiên cứu xác định những biến số chủ yếu để xem xét thái độ về NCKH của sinh viên dựa trên trị trung bình giữa các thành tố. Theo đó với thang đo Likert 7 mức độ thì giá trị trung bình đối với thang đo được tính theo giá trị trung bình</w:t>
      </w:r>
      <w:r w:rsidR="00A204E6">
        <w:rPr>
          <w:rFonts w:ascii="Times New Roman" w:hAnsi="Times New Roman" w:cs="Times New Roman"/>
          <w:sz w:val="26"/>
          <w:szCs w:val="26"/>
        </w:rPr>
        <w:t>.</w:t>
      </w:r>
    </w:p>
    <w:p w14:paraId="3E80F12A" w14:textId="36109B5A" w:rsidR="0081767A"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á trình phân tích tập trung vào xem xét thái độ NCKH của sinh viên và mối tương quan giữa thái độ đối với NCKH và đặc điểm chung của đối tượng nghiên cứu Các mối tương quan được kiểm định bằng giá trị Pearson Chi-Square với độ tin cậy 95%.</w:t>
      </w:r>
    </w:p>
    <w:p w14:paraId="0674860A" w14:textId="77777777" w:rsidR="0081767A"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oài ra, dữ liệu thu được trong các bảng hỏi này được trình bày dưới dạng bảng biểu, biểu đồ để có thể so sánh trực quan giữa hai hay nhiều đối cứu với nhau.</w:t>
      </w:r>
    </w:p>
    <w:p w14:paraId="51C568AC" w14:textId="5D3CF449"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ác biến số nghiên cứu: Biến phụ thuộc là biến thái độ về NCKH của SV.</w:t>
      </w:r>
    </w:p>
    <w:p w14:paraId="1D4D688D"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có thái độ về NCKH: tích cực/chưa tích cực.</w:t>
      </w:r>
    </w:p>
    <w:p w14:paraId="3DB0A970"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iến độc lập là các biến số về đặc điểm chung của đối tượng nghiên cứu.</w:t>
      </w:r>
    </w:p>
    <w:p w14:paraId="3D60FAB7"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uổi: &gt; 22 tuổi/&lt;22 tuổi.</w:t>
      </w:r>
    </w:p>
    <w:p w14:paraId="4C7F0DD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Giới tính là biến định tính gồm 2 giá trị: Nam/nữ.</w:t>
      </w:r>
    </w:p>
    <w:p w14:paraId="41426591" w14:textId="77777777"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lastRenderedPageBreak/>
        <w:tab/>
        <w:t xml:space="preserve">Chuyên ngành là biến định tính gồm 4 giá trị: điều dưỡng đa khoa, hộ sinh, gây mê hồi sức và cấp cứu ngoại viện, phục hồi chức năng. </w:t>
      </w:r>
    </w:p>
    <w:p w14:paraId="3582E8D1" w14:textId="36248EE8" w:rsidR="00045543" w:rsidRPr="006C0DD3" w:rsidRDefault="00045543" w:rsidP="00A204E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Có các thuật toán: trung bình, trung vị, mode, độ lệch chuẩn, biên độ, độ tin cậy được sử dụng trong bài phân tích số liệu, phân tính mối tương quan Pearson.</w:t>
      </w:r>
    </w:p>
    <w:p w14:paraId="7A2A5FFB" w14:textId="4F61A86F" w:rsidR="00045543" w:rsidRPr="007151EC" w:rsidRDefault="00045543" w:rsidP="007151EC">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41" w:name="_Toc154267994"/>
      <w:r w:rsidRPr="007151EC">
        <w:rPr>
          <w:rFonts w:ascii="Times New Roman" w:hAnsi="Times New Roman" w:cs="Times New Roman"/>
          <w:sz w:val="26"/>
          <w:szCs w:val="26"/>
        </w:rPr>
        <w:t>VẤN ĐỀ ĐẠO ĐỨC TRONG NGHIÊN CỨU</w:t>
      </w:r>
      <w:bookmarkEnd w:id="41"/>
    </w:p>
    <w:p w14:paraId="46B11A0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ông qua hội đồng khoa học vầ hội đồng Y đức trường ĐHYK Phạm Ngọc Thạch.</w:t>
      </w:r>
    </w:p>
    <w:p w14:paraId="133FF2C8"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An toàn cho người tham gia, tự nguyện và kí vào bản đồng ý tham gia nghiên cứu.</w:t>
      </w:r>
    </w:p>
    <w:p w14:paraId="1751A8A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ộ câu hỏi ở chế độ ẩn danh cho người tham gia nghiên cứu giúp bảo mật thông tin cá nhân.</w:t>
      </w:r>
    </w:p>
    <w:p w14:paraId="7E0D5AB3" w14:textId="7AD97E3B" w:rsidR="00A562D5" w:rsidRPr="006C0DD3" w:rsidRDefault="00045543" w:rsidP="00A562D5">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Mục tiêu nghiên cứu rõ ràng, được công khai với các đối tượng tham gia. </w:t>
      </w:r>
    </w:p>
    <w:p w14:paraId="67C75AAC" w14:textId="321AE59F" w:rsidR="00045543" w:rsidRPr="00A204E6" w:rsidRDefault="00045543" w:rsidP="00A204E6">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42" w:name="_Toc154267995"/>
      <w:r w:rsidRPr="00A204E6">
        <w:rPr>
          <w:rFonts w:ascii="Times New Roman" w:hAnsi="Times New Roman" w:cs="Times New Roman"/>
          <w:sz w:val="26"/>
          <w:szCs w:val="26"/>
        </w:rPr>
        <w:t>HẠN CHẾ CỦA NGHIÊN CỨU, SAI SỐ VÀ BIỆN PHÁP KHẮC PHỤC SAI SỐ</w:t>
      </w:r>
      <w:bookmarkEnd w:id="42"/>
      <w:r w:rsidRPr="00A204E6">
        <w:rPr>
          <w:rFonts w:ascii="Times New Roman" w:hAnsi="Times New Roman" w:cs="Times New Roman"/>
          <w:sz w:val="26"/>
          <w:szCs w:val="26"/>
        </w:rPr>
        <w:t xml:space="preserve"> </w:t>
      </w:r>
    </w:p>
    <w:p w14:paraId="65EE583E" w14:textId="1B57E49C"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3" w:name="_Toc154267996"/>
      <w:r w:rsidRPr="00A204E6">
        <w:rPr>
          <w:rFonts w:ascii="Times New Roman" w:hAnsi="Times New Roman" w:cs="Times New Roman"/>
          <w:b/>
          <w:bCs/>
          <w:i/>
          <w:iCs/>
          <w:sz w:val="26"/>
          <w:szCs w:val="26"/>
        </w:rPr>
        <w:t>Hạn chế của nghiên cứu</w:t>
      </w:r>
      <w:bookmarkEnd w:id="43"/>
    </w:p>
    <w:p w14:paraId="19A55B6A" w14:textId="3426CD40" w:rsidR="00A562D5" w:rsidRPr="006C0DD3" w:rsidRDefault="00A562D5"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ghiên cứu có những hạn chế của một nghiên cứu cắt ngang nên chỉ đánh giá thái độ về NCKH của SV ĐD năm cuối trong năm học 2023-2024 tại thời điểm nghiên cứu. Kết quả nghiên cứu chỉ đại diện cho SV ĐD, chưa thể đại diện cho toàn bộ SV Trường ĐHYK PNT.</w:t>
      </w:r>
    </w:p>
    <w:p w14:paraId="4F43A341" w14:textId="37B7A14D" w:rsidR="00A562D5" w:rsidRPr="006C0DD3" w:rsidRDefault="00A562D5" w:rsidP="00A562D5">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ối tượng tham gia nghiên cứu là SV và chưa tiếp cận nhiều với NCKH. </w:t>
      </w:r>
    </w:p>
    <w:p w14:paraId="7601F419" w14:textId="0CEE59B6" w:rsidR="002A41A9" w:rsidRPr="00A204E6" w:rsidRDefault="002A41A9"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4" w:name="_Toc154267997"/>
      <w:r w:rsidRPr="00A204E6">
        <w:rPr>
          <w:rFonts w:ascii="Times New Roman" w:hAnsi="Times New Roman" w:cs="Times New Roman"/>
          <w:b/>
          <w:bCs/>
          <w:i/>
          <w:iCs/>
          <w:sz w:val="26"/>
          <w:szCs w:val="26"/>
        </w:rPr>
        <w:t>Sai số</w:t>
      </w:r>
      <w:bookmarkEnd w:id="44"/>
    </w:p>
    <w:p w14:paraId="471B6F3D" w14:textId="77FDB49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ghiên cứu này có thể có sai số hệ thống gồm sai số thông tin (bộ câu hỏi</w:t>
      </w:r>
      <w:r w:rsidR="002A41A9" w:rsidRPr="006C0DD3">
        <w:rPr>
          <w:rFonts w:ascii="Times New Roman" w:hAnsi="Times New Roman" w:cs="Times New Roman"/>
          <w:sz w:val="26"/>
          <w:szCs w:val="26"/>
        </w:rPr>
        <w:t xml:space="preserve"> </w:t>
      </w:r>
      <w:r w:rsidRPr="006C0DD3">
        <w:rPr>
          <w:rFonts w:ascii="Times New Roman" w:hAnsi="Times New Roman" w:cs="Times New Roman"/>
          <w:sz w:val="26"/>
          <w:szCs w:val="26"/>
        </w:rPr>
        <w:t xml:space="preserve">thiết kế dài, nhiều nội dung), sai số trong quá trình thu thập và nhập liệu thông tin. </w:t>
      </w:r>
    </w:p>
    <w:p w14:paraId="010C6584" w14:textId="1AD2B8D2" w:rsidR="00A562D5" w:rsidRPr="006C0DD3" w:rsidRDefault="00A562D5"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V thiếu hợp tác trong quá trình trả lời, trả lời một cách qua quýt cho xong.</w:t>
      </w:r>
    </w:p>
    <w:p w14:paraId="02875F9D" w14:textId="6E8B534C" w:rsidR="00045543" w:rsidRPr="00A204E6"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5" w:name="_Toc154267998"/>
      <w:r w:rsidRPr="00A204E6">
        <w:rPr>
          <w:rFonts w:ascii="Times New Roman" w:hAnsi="Times New Roman" w:cs="Times New Roman"/>
          <w:b/>
          <w:bCs/>
          <w:i/>
          <w:iCs/>
          <w:sz w:val="26"/>
          <w:szCs w:val="26"/>
        </w:rPr>
        <w:t>Biện pháp hạn chế sai số</w:t>
      </w:r>
      <w:bookmarkEnd w:id="45"/>
    </w:p>
    <w:p w14:paraId="2782CE8F" w14:textId="2F241872"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Người nghiên cứu hướng dẫn trực tiếp, giải thích rõ ràng mục đích nghiên cứu</w:t>
      </w:r>
      <w:r w:rsidR="002A41A9" w:rsidRPr="006C0DD3">
        <w:rPr>
          <w:rFonts w:ascii="Times New Roman" w:hAnsi="Times New Roman" w:cs="Times New Roman"/>
          <w:sz w:val="26"/>
          <w:szCs w:val="26"/>
        </w:rPr>
        <w:t xml:space="preserve"> </w:t>
      </w:r>
      <w:r w:rsidRPr="006C0DD3">
        <w:rPr>
          <w:rFonts w:ascii="Times New Roman" w:hAnsi="Times New Roman" w:cs="Times New Roman"/>
          <w:sz w:val="26"/>
          <w:szCs w:val="26"/>
        </w:rPr>
        <w:t>cho SV.</w:t>
      </w:r>
    </w:p>
    <w:p w14:paraId="603AFF24"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Hướng dẫn SV cách trả lời bộ câu hỏi một cách rõ ràng nhất.</w:t>
      </w:r>
    </w:p>
    <w:p w14:paraId="525AF4F3"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an sát và yêu cầu SV không trao đổi ý kiến với nhau khi trả lời bộ câu hỏi và giải thích các vấn đề mà SV không rõ, tránh sai lệch thông tin.</w:t>
      </w:r>
    </w:p>
    <w:p w14:paraId="0673E533" w14:textId="77777777" w:rsidR="00045543"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iểm tra lại phiếu trả lời ngay sau khi thu phiếu, xem các thông tin được điền đầy đủ chưa. Nếu chưa đầy đủ, đề nghị đối tương trả lời thêm hoặc trả lời lại.</w:t>
      </w:r>
    </w:p>
    <w:p w14:paraId="272C7D9E" w14:textId="77777777" w:rsidR="00045543" w:rsidRPr="006C0DD3" w:rsidRDefault="00045543" w:rsidP="00045543">
      <w:pPr>
        <w:spacing w:line="360" w:lineRule="auto"/>
        <w:jc w:val="both"/>
        <w:rPr>
          <w:rFonts w:ascii="Times New Roman" w:hAnsi="Times New Roman" w:cs="Times New Roman"/>
          <w:sz w:val="26"/>
          <w:szCs w:val="26"/>
        </w:rPr>
      </w:pPr>
    </w:p>
    <w:p w14:paraId="70DBD0B1" w14:textId="189F2FCE" w:rsidR="00045543" w:rsidRPr="00A204E6" w:rsidRDefault="00045543" w:rsidP="00A204E6">
      <w:pPr>
        <w:pStyle w:val="oancuaDanhsach"/>
        <w:numPr>
          <w:ilvl w:val="1"/>
          <w:numId w:val="6"/>
        </w:numPr>
        <w:spacing w:before="120" w:after="0" w:line="360" w:lineRule="auto"/>
        <w:ind w:left="720"/>
        <w:jc w:val="both"/>
        <w:outlineLvl w:val="1"/>
        <w:rPr>
          <w:rFonts w:ascii="Times New Roman" w:hAnsi="Times New Roman" w:cs="Times New Roman"/>
          <w:sz w:val="26"/>
          <w:szCs w:val="26"/>
        </w:rPr>
      </w:pPr>
      <w:bookmarkStart w:id="46" w:name="_Toc154267999"/>
      <w:r w:rsidRPr="00A204E6">
        <w:rPr>
          <w:rFonts w:ascii="Times New Roman" w:hAnsi="Times New Roman" w:cs="Times New Roman"/>
          <w:sz w:val="26"/>
          <w:szCs w:val="26"/>
        </w:rPr>
        <w:t>TÍNH KHẢ THI CỦA ĐỀ TÀI NGHIÊN CỨU</w:t>
      </w:r>
      <w:bookmarkEnd w:id="46"/>
    </w:p>
    <w:p w14:paraId="3BE1FC47" w14:textId="40A08CE9" w:rsidR="00045543" w:rsidRPr="006C0DD3" w:rsidRDefault="00045543"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7" w:name="_Toc154268000"/>
      <w:r w:rsidRPr="006C0DD3">
        <w:rPr>
          <w:rFonts w:ascii="Times New Roman" w:hAnsi="Times New Roman" w:cs="Times New Roman"/>
          <w:b/>
          <w:bCs/>
          <w:i/>
          <w:iCs/>
          <w:sz w:val="26"/>
          <w:szCs w:val="26"/>
        </w:rPr>
        <w:t>Kế hoạch về phương tiên và trang thiết bị</w:t>
      </w:r>
      <w:bookmarkEnd w:id="47"/>
      <w:r w:rsidRPr="006C0DD3">
        <w:rPr>
          <w:rFonts w:ascii="Times New Roman" w:hAnsi="Times New Roman" w:cs="Times New Roman"/>
          <w:b/>
          <w:bCs/>
          <w:i/>
          <w:iCs/>
          <w:sz w:val="26"/>
          <w:szCs w:val="26"/>
        </w:rPr>
        <w:t xml:space="preserve"> </w:t>
      </w:r>
    </w:p>
    <w:p w14:paraId="679811DF" w14:textId="6498E323" w:rsidR="00045543" w:rsidRPr="006C0DD3" w:rsidRDefault="00045543" w:rsidP="00045543">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Máy tính được cài đặt phần mềm SPSS </w:t>
      </w:r>
      <w:r w:rsidR="00A562D5" w:rsidRPr="006C0DD3">
        <w:rPr>
          <w:rFonts w:ascii="Times New Roman" w:hAnsi="Times New Roman" w:cs="Times New Roman"/>
          <w:sz w:val="26"/>
          <w:szCs w:val="26"/>
        </w:rPr>
        <w:t>20</w:t>
      </w:r>
      <w:r w:rsidRPr="006C0DD3">
        <w:rPr>
          <w:rFonts w:ascii="Times New Roman" w:hAnsi="Times New Roman" w:cs="Times New Roman"/>
          <w:sz w:val="26"/>
          <w:szCs w:val="26"/>
        </w:rPr>
        <w:t>.0.</w:t>
      </w:r>
      <w:r w:rsidR="00A562D5" w:rsidRPr="006C0DD3">
        <w:rPr>
          <w:rFonts w:ascii="Times New Roman" w:hAnsi="Times New Roman" w:cs="Times New Roman"/>
          <w:sz w:val="26"/>
          <w:szCs w:val="26"/>
        </w:rPr>
        <w:t xml:space="preserve"> </w:t>
      </w:r>
    </w:p>
    <w:p w14:paraId="5DD79E4B" w14:textId="531025C2" w:rsidR="002A41A9" w:rsidRPr="006C0DD3" w:rsidRDefault="002A41A9" w:rsidP="00A204E6">
      <w:pPr>
        <w:pStyle w:val="oancuaDanhsach"/>
        <w:numPr>
          <w:ilvl w:val="2"/>
          <w:numId w:val="6"/>
        </w:numPr>
        <w:spacing w:after="0" w:line="360" w:lineRule="auto"/>
        <w:ind w:left="0" w:firstLine="720"/>
        <w:jc w:val="both"/>
        <w:outlineLvl w:val="2"/>
        <w:rPr>
          <w:rFonts w:ascii="Times New Roman" w:hAnsi="Times New Roman" w:cs="Times New Roman"/>
          <w:b/>
          <w:bCs/>
          <w:i/>
          <w:iCs/>
          <w:sz w:val="26"/>
          <w:szCs w:val="26"/>
        </w:rPr>
      </w:pPr>
      <w:bookmarkStart w:id="48" w:name="_Toc154268001"/>
      <w:r w:rsidRPr="006C0DD3">
        <w:rPr>
          <w:rFonts w:ascii="Times New Roman" w:hAnsi="Times New Roman" w:cs="Times New Roman"/>
          <w:b/>
          <w:bCs/>
          <w:i/>
          <w:iCs/>
          <w:sz w:val="26"/>
          <w:szCs w:val="26"/>
        </w:rPr>
        <w:t>Kế hoạch về tài chính</w:t>
      </w:r>
      <w:bookmarkEnd w:id="48"/>
    </w:p>
    <w:p w14:paraId="640FECB5" w14:textId="1BE0BDF4" w:rsidR="005F3FF5" w:rsidRPr="006C0DD3" w:rsidRDefault="00045543" w:rsidP="002A41A9">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Phụ lục 1.</w:t>
      </w:r>
    </w:p>
    <w:p w14:paraId="601ADC9A" w14:textId="77777777" w:rsidR="00AE323A" w:rsidRPr="006C0DD3" w:rsidRDefault="00AE323A" w:rsidP="000B28E5">
      <w:pPr>
        <w:spacing w:line="360" w:lineRule="auto"/>
        <w:jc w:val="both"/>
        <w:rPr>
          <w:rFonts w:ascii="Times New Roman" w:hAnsi="Times New Roman" w:cs="Times New Roman"/>
          <w:sz w:val="26"/>
          <w:szCs w:val="26"/>
        </w:rPr>
      </w:pPr>
    </w:p>
    <w:p w14:paraId="0247A30B" w14:textId="77777777" w:rsidR="0028026B" w:rsidRPr="006C0DD3" w:rsidRDefault="0028026B">
      <w:pPr>
        <w:rPr>
          <w:rFonts w:ascii="Times New Roman" w:hAnsi="Times New Roman" w:cs="Times New Roman"/>
          <w:b/>
          <w:bCs/>
          <w:sz w:val="26"/>
          <w:szCs w:val="26"/>
        </w:rPr>
      </w:pPr>
      <w:r w:rsidRPr="006C0DD3">
        <w:rPr>
          <w:rFonts w:ascii="Times New Roman" w:hAnsi="Times New Roman" w:cs="Times New Roman"/>
          <w:b/>
          <w:bCs/>
          <w:sz w:val="26"/>
          <w:szCs w:val="26"/>
        </w:rPr>
        <w:br w:type="page"/>
      </w:r>
    </w:p>
    <w:p w14:paraId="4B40B2D5" w14:textId="77777777" w:rsidR="00503C8C" w:rsidRPr="006C0DD3" w:rsidRDefault="00503C8C" w:rsidP="000B28E5">
      <w:pPr>
        <w:spacing w:line="360" w:lineRule="auto"/>
        <w:jc w:val="both"/>
        <w:rPr>
          <w:rFonts w:ascii="Times New Roman" w:hAnsi="Times New Roman" w:cs="Times New Roman"/>
          <w:sz w:val="26"/>
          <w:szCs w:val="26"/>
        </w:rPr>
      </w:pPr>
    </w:p>
    <w:p w14:paraId="29495531" w14:textId="77777777" w:rsidR="00C91F5C" w:rsidRPr="00C91F5C" w:rsidRDefault="000918EA" w:rsidP="00C91F5C">
      <w:pPr>
        <w:pStyle w:val="EndNoteCategoryHeading"/>
      </w:pPr>
      <w:r w:rsidRPr="006C0DD3">
        <w:rPr>
          <w:rFonts w:ascii="Times New Roman" w:hAnsi="Times New Roman" w:cs="Times New Roman"/>
          <w:sz w:val="26"/>
          <w:szCs w:val="26"/>
        </w:rPr>
        <w:fldChar w:fldCharType="begin"/>
      </w:r>
      <w:r w:rsidRPr="006C0DD3">
        <w:rPr>
          <w:rFonts w:ascii="Times New Roman" w:hAnsi="Times New Roman" w:cs="Times New Roman"/>
          <w:sz w:val="26"/>
          <w:szCs w:val="26"/>
        </w:rPr>
        <w:instrText xml:space="preserve"> ADDIN EN.REFLIST </w:instrText>
      </w:r>
      <w:r w:rsidRPr="006C0DD3">
        <w:rPr>
          <w:rFonts w:ascii="Times New Roman" w:hAnsi="Times New Roman" w:cs="Times New Roman"/>
          <w:sz w:val="26"/>
          <w:szCs w:val="26"/>
        </w:rPr>
        <w:fldChar w:fldCharType="separate"/>
      </w:r>
      <w:r w:rsidR="00C91F5C" w:rsidRPr="00C91F5C">
        <w:t>Uncategorized References</w:t>
      </w:r>
    </w:p>
    <w:p w14:paraId="7E00954C" w14:textId="77777777" w:rsidR="00C91F5C" w:rsidRPr="00C91F5C" w:rsidRDefault="00C91F5C" w:rsidP="00C91F5C">
      <w:pPr>
        <w:pStyle w:val="EndNoteBibliography"/>
        <w:spacing w:after="0"/>
      </w:pPr>
      <w:r w:rsidRPr="00C91F5C">
        <w:t>1.</w:t>
      </w:r>
      <w:r w:rsidRPr="00C91F5C">
        <w:tab/>
        <w:t>Quốc hội. Luật 28/2018/QH14 của Quốc hội sửa đổi, bổ sung một số điều của 11 luật có liên quan đến quy hoạch. 2018;</w:t>
      </w:r>
    </w:p>
    <w:p w14:paraId="10A55E77" w14:textId="77777777" w:rsidR="00C91F5C" w:rsidRPr="00C91F5C" w:rsidRDefault="00C91F5C" w:rsidP="00C91F5C">
      <w:pPr>
        <w:pStyle w:val="EndNoteBibliography"/>
        <w:spacing w:after="0"/>
      </w:pPr>
      <w:r w:rsidRPr="00C91F5C">
        <w:t>2.</w:t>
      </w:r>
      <w:r w:rsidRPr="00C91F5C">
        <w:tab/>
        <w:t xml:space="preserve">Khan H, Khawaja MR, Waheed A, Rauf MA, Fatmi Z. Knowledge and attitudes about health research amongst a group of Pakistani medical students. </w:t>
      </w:r>
      <w:r w:rsidRPr="00C91F5C">
        <w:rPr>
          <w:i/>
        </w:rPr>
        <w:t>BMC Med Educ</w:t>
      </w:r>
      <w:r w:rsidRPr="00C91F5C">
        <w:t>. Nov 2 2006;6:54. doi:10.1186/1472-6920-6-54</w:t>
      </w:r>
    </w:p>
    <w:p w14:paraId="01125FCA" w14:textId="77777777" w:rsidR="00C91F5C" w:rsidRPr="00C91F5C" w:rsidRDefault="00C91F5C" w:rsidP="00C91F5C">
      <w:pPr>
        <w:pStyle w:val="EndNoteBibliography"/>
        <w:spacing w:after="0"/>
      </w:pPr>
      <w:r w:rsidRPr="00C91F5C">
        <w:t>3.</w:t>
      </w:r>
      <w:r w:rsidRPr="00C91F5C">
        <w:tab/>
        <w:t xml:space="preserve">Meeker MA, Jones JM, Flanagan NA. Teaching undergraduate nursing research from an evidence-based practice perspective. </w:t>
      </w:r>
      <w:r w:rsidRPr="00C91F5C">
        <w:rPr>
          <w:i/>
        </w:rPr>
        <w:t>The Journal of nursing education</w:t>
      </w:r>
      <w:r w:rsidRPr="00C91F5C">
        <w:t>. Aug 2008;47(8):376-9. doi:10.3928/01484834-20080801-06</w:t>
      </w:r>
    </w:p>
    <w:p w14:paraId="25A1DC25" w14:textId="77777777" w:rsidR="00C91F5C" w:rsidRPr="00C91F5C" w:rsidRDefault="00C91F5C" w:rsidP="00C91F5C">
      <w:pPr>
        <w:pStyle w:val="EndNoteBibliography"/>
        <w:spacing w:after="0"/>
      </w:pPr>
      <w:r w:rsidRPr="00C91F5C">
        <w:t>4.</w:t>
      </w:r>
      <w:r w:rsidRPr="00C91F5C">
        <w:tab/>
        <w:t xml:space="preserve">Denise F. Polit, Cheryl Tatano Beck. </w:t>
      </w:r>
      <w:r w:rsidRPr="00C91F5C">
        <w:rPr>
          <w:i/>
        </w:rPr>
        <w:t>Essentials of nursing research appraising evidence for nursing practice seventh edition</w:t>
      </w:r>
      <w:r w:rsidRPr="00C91F5C">
        <w:t>. seventh edition ed. Lippincott Williams &amp; Wilkins; 2010:610.</w:t>
      </w:r>
    </w:p>
    <w:p w14:paraId="6A1E4FC1" w14:textId="77777777" w:rsidR="00C91F5C" w:rsidRPr="00C91F5C" w:rsidRDefault="00C91F5C" w:rsidP="00C91F5C">
      <w:pPr>
        <w:pStyle w:val="EndNoteBibliography"/>
        <w:spacing w:after="0"/>
      </w:pPr>
      <w:r w:rsidRPr="00C91F5C">
        <w:t>5.</w:t>
      </w:r>
      <w:r w:rsidRPr="00C91F5C">
        <w:tab/>
        <w:t xml:space="preserve">Pektekin. Turkish Journal of Research and Development in Nursing 1. 2010:64-66. </w:t>
      </w:r>
    </w:p>
    <w:p w14:paraId="554CBA2A" w14:textId="77777777" w:rsidR="00C91F5C" w:rsidRPr="00C91F5C" w:rsidRDefault="00C91F5C" w:rsidP="00C91F5C">
      <w:pPr>
        <w:pStyle w:val="EndNoteBibliography"/>
        <w:spacing w:after="0"/>
      </w:pPr>
      <w:r w:rsidRPr="00C91F5C">
        <w:t>6.</w:t>
      </w:r>
      <w:r w:rsidRPr="00C91F5C">
        <w:tab/>
        <w:t>International, Nurses Co. THE ICN code of ethics for nurses. 2021.</w:t>
      </w:r>
    </w:p>
    <w:p w14:paraId="31239CF0" w14:textId="77777777" w:rsidR="00C91F5C" w:rsidRPr="00C91F5C" w:rsidRDefault="00C91F5C" w:rsidP="00C91F5C">
      <w:pPr>
        <w:pStyle w:val="EndNoteBibliography"/>
        <w:spacing w:after="0"/>
      </w:pPr>
      <w:r w:rsidRPr="00C91F5C">
        <w:t>7.</w:t>
      </w:r>
      <w:r w:rsidRPr="00C91F5C">
        <w:tab/>
        <w:t xml:space="preserve">Melnyk BM, E F-O. </w:t>
      </w:r>
      <w:r w:rsidRPr="00C91F5C">
        <w:rPr>
          <w:i/>
        </w:rPr>
        <w:t>Evidence-based practice in nursing and healthcare</w:t>
      </w:r>
      <w:r w:rsidRPr="00C91F5C">
        <w:t>. 2nd ed. Lippincott Williams &amp; Wilkins; 2011.</w:t>
      </w:r>
    </w:p>
    <w:p w14:paraId="129364B0" w14:textId="77777777" w:rsidR="00C91F5C" w:rsidRPr="00C91F5C" w:rsidRDefault="00C91F5C" w:rsidP="00C91F5C">
      <w:pPr>
        <w:pStyle w:val="EndNoteBibliography"/>
        <w:spacing w:after="0"/>
      </w:pPr>
      <w:r w:rsidRPr="00C91F5C">
        <w:t>8.</w:t>
      </w:r>
      <w:r w:rsidRPr="00C91F5C">
        <w:tab/>
        <w:t xml:space="preserve">J H. </w:t>
      </w:r>
      <w:r w:rsidRPr="00C91F5C">
        <w:rPr>
          <w:i/>
        </w:rPr>
        <w:t>Nursing Research: Reading, ssing, and reating evidence.</w:t>
      </w:r>
      <w:r w:rsidRPr="00C91F5C">
        <w:t xml:space="preserve"> 2nd ed. 2012.</w:t>
      </w:r>
    </w:p>
    <w:p w14:paraId="48DED179" w14:textId="77777777" w:rsidR="00C91F5C" w:rsidRPr="00C91F5C" w:rsidRDefault="00C91F5C" w:rsidP="00C91F5C">
      <w:pPr>
        <w:pStyle w:val="EndNoteBibliography"/>
        <w:spacing w:after="0"/>
      </w:pPr>
      <w:r w:rsidRPr="00C91F5C">
        <w:t>9.</w:t>
      </w:r>
      <w:r w:rsidRPr="00C91F5C">
        <w:tab/>
        <w:t xml:space="preserve">Polit DF, CT B. </w:t>
      </w:r>
      <w:r w:rsidRPr="00C91F5C">
        <w:rPr>
          <w:i/>
        </w:rPr>
        <w:t>Nursing research: generating and assessing evidence for nursing practice</w:t>
      </w:r>
      <w:r w:rsidRPr="00C91F5C">
        <w:t>. 9th ed. Lippincott Williams &amp; Wilkins; 2012.</w:t>
      </w:r>
    </w:p>
    <w:p w14:paraId="3CC78F5A" w14:textId="77777777" w:rsidR="00C91F5C" w:rsidRPr="00C91F5C" w:rsidRDefault="00C91F5C" w:rsidP="00C91F5C">
      <w:pPr>
        <w:pStyle w:val="EndNoteBibliography"/>
        <w:spacing w:after="0"/>
      </w:pPr>
      <w:r w:rsidRPr="00C91F5C">
        <w:t>10.</w:t>
      </w:r>
      <w:r w:rsidRPr="00C91F5C">
        <w:tab/>
        <w:t xml:space="preserve">Nguyễn Văn Tuấn. Năng suất khoa học Việt Nam qua công bố quốc tế 2001-2015. </w:t>
      </w:r>
      <w:r w:rsidRPr="00C91F5C">
        <w:rPr>
          <w:i/>
        </w:rPr>
        <w:t>Viện nghiên cứu y khoa Garvan Úc</w:t>
      </w:r>
      <w:r w:rsidRPr="00C91F5C">
        <w:t xml:space="preserve">. 2016;10:49-54. </w:t>
      </w:r>
    </w:p>
    <w:p w14:paraId="35B1F8F3" w14:textId="77777777" w:rsidR="00C91F5C" w:rsidRPr="00C91F5C" w:rsidRDefault="00C91F5C" w:rsidP="00C91F5C">
      <w:pPr>
        <w:pStyle w:val="EndNoteBibliography"/>
        <w:spacing w:after="0"/>
      </w:pPr>
      <w:r w:rsidRPr="00C91F5C">
        <w:t>11.</w:t>
      </w:r>
      <w:r w:rsidRPr="00C91F5C">
        <w:tab/>
        <w:t xml:space="preserve">Huy Minh N, Quốc Khánh B, Hà Thanh N, Thị Hoàng Lan V. MỘT SỐ YẾU TỐ ẢNH HƯỞNG TỚI HOẠT ĐỘNG NGHIÊN CỨU KHOA HỌC TẠI VIỆN HUYẾT HỌC - TRUYỀN MÁU TRUNG ƯƠNG. </w:t>
      </w:r>
      <w:r w:rsidRPr="00C91F5C">
        <w:rPr>
          <w:i/>
        </w:rPr>
        <w:t>Tạp chí Y học Việt Nam</w:t>
      </w:r>
      <w:r w:rsidRPr="00C91F5C">
        <w:t>. 01/08 2022;508(2)doi:10.51298/vmj.v508i2.1644</w:t>
      </w:r>
    </w:p>
    <w:p w14:paraId="10C42DF8" w14:textId="77777777" w:rsidR="00C91F5C" w:rsidRPr="00C91F5C" w:rsidRDefault="00C91F5C" w:rsidP="00C91F5C">
      <w:pPr>
        <w:pStyle w:val="EndNoteBibliography"/>
        <w:spacing w:after="0"/>
      </w:pPr>
      <w:r w:rsidRPr="00C91F5C">
        <w:t>12.</w:t>
      </w:r>
      <w:r w:rsidRPr="00C91F5C">
        <w:tab/>
        <w:t xml:space="preserve">Nkrumah I, Atuhaire C, Priebe G, Cumber SN. Barriers for nurses' participation in and utilisation of clinical research in three hospitals within the Kumasi Metropolis, Ghana. </w:t>
      </w:r>
      <w:r w:rsidRPr="00C91F5C">
        <w:rPr>
          <w:i/>
        </w:rPr>
        <w:t>Pan Afr Med J</w:t>
      </w:r>
      <w:r w:rsidRPr="00C91F5C">
        <w:t>. 2018;30:24. doi:10.11604/pamj.2018.30.24.15230</w:t>
      </w:r>
    </w:p>
    <w:p w14:paraId="0FCD101E" w14:textId="77777777" w:rsidR="00C91F5C" w:rsidRPr="00C91F5C" w:rsidRDefault="00C91F5C" w:rsidP="00C91F5C">
      <w:pPr>
        <w:pStyle w:val="EndNoteBibliography"/>
        <w:spacing w:after="0"/>
      </w:pPr>
      <w:r w:rsidRPr="00C91F5C">
        <w:t>13.</w:t>
      </w:r>
      <w:r w:rsidRPr="00C91F5C">
        <w:tab/>
        <w:t xml:space="preserve">Asuquo E, Etowa J. Participatory Action Research (PAR): A Strategy to Achieve Transformational Change in Nursing Research and Policy Development in Low and Middle Income Countries (LMICs). </w:t>
      </w:r>
      <w:r w:rsidRPr="00C91F5C">
        <w:rPr>
          <w:i/>
        </w:rPr>
        <w:t>The International Journal of Health, Wellness, and Society</w:t>
      </w:r>
      <w:r w:rsidRPr="00C91F5C">
        <w:t>. 2016;6(1):11-21. doi:10.18848/2156-8960/CGP/v06i01/11-21</w:t>
      </w:r>
    </w:p>
    <w:p w14:paraId="4E72583E" w14:textId="77777777" w:rsidR="00C91F5C" w:rsidRPr="00C91F5C" w:rsidRDefault="00C91F5C" w:rsidP="00C91F5C">
      <w:pPr>
        <w:pStyle w:val="EndNoteBibliography"/>
        <w:spacing w:after="0"/>
      </w:pPr>
      <w:r w:rsidRPr="00C91F5C">
        <w:t>14.</w:t>
      </w:r>
      <w:r w:rsidRPr="00C91F5C">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C91F5C">
        <w:rPr>
          <w:i/>
        </w:rPr>
        <w:t xml:space="preserve">Y học Cộng Đồng </w:t>
      </w:r>
      <w:r w:rsidRPr="00C91F5C">
        <w:t xml:space="preserve">2020;59(6):171-176. </w:t>
      </w:r>
    </w:p>
    <w:p w14:paraId="68CF2FD7" w14:textId="77777777" w:rsidR="00C91F5C" w:rsidRPr="00C91F5C" w:rsidRDefault="00C91F5C" w:rsidP="00C91F5C">
      <w:pPr>
        <w:pStyle w:val="EndNoteBibliography"/>
        <w:spacing w:after="0"/>
      </w:pPr>
      <w:r w:rsidRPr="00C91F5C">
        <w:t>15.</w:t>
      </w:r>
      <w:r w:rsidRPr="00C91F5C">
        <w:tab/>
        <w:t xml:space="preserve">Nguyễn TBT, Trần THO, Bùi TD. Nhận thức của Điều dưỡng về thực hành dựa vào bằng chứng. </w:t>
      </w:r>
      <w:r w:rsidRPr="00C91F5C">
        <w:rPr>
          <w:i/>
        </w:rPr>
        <w:t>Tạp chí Khoa học Điều dưỡng</w:t>
      </w:r>
      <w:r w:rsidRPr="00C91F5C">
        <w:t xml:space="preserve">. 11/05 2020;3(5):148-157. </w:t>
      </w:r>
    </w:p>
    <w:p w14:paraId="6E858932" w14:textId="77777777" w:rsidR="00C91F5C" w:rsidRPr="00C91F5C" w:rsidRDefault="00C91F5C" w:rsidP="00C91F5C">
      <w:pPr>
        <w:pStyle w:val="EndNoteBibliography"/>
        <w:spacing w:after="0"/>
      </w:pPr>
      <w:r w:rsidRPr="00C91F5C">
        <w:t>16.</w:t>
      </w:r>
      <w:r w:rsidRPr="00C91F5C">
        <w:tab/>
        <w:t xml:space="preserve">Chu TN, Nguyễn TBN. KIẾN THỨC THỨC VỀ THỰC HÀNH DỰA VÀO BẰNG CHỨNG CỦA ĐIỀU DƯỠNG TẠI BỆNH VIỆN ĐA KHOA THÀNH PHỐ VINH NĂM 2022. </w:t>
      </w:r>
      <w:r w:rsidRPr="00C91F5C">
        <w:rPr>
          <w:i/>
        </w:rPr>
        <w:t>Tạp chí Y học Việt Nam</w:t>
      </w:r>
      <w:r w:rsidRPr="00C91F5C">
        <w:t>. 09/18 2023;530(1)doi:10.51298/vmj.v530i1.6626</w:t>
      </w:r>
    </w:p>
    <w:p w14:paraId="7A3E7D63" w14:textId="77777777" w:rsidR="00C91F5C" w:rsidRPr="00C91F5C" w:rsidRDefault="00C91F5C" w:rsidP="00C91F5C">
      <w:pPr>
        <w:pStyle w:val="EndNoteBibliography"/>
        <w:spacing w:after="0"/>
      </w:pPr>
      <w:r w:rsidRPr="00C91F5C">
        <w:t>17.</w:t>
      </w:r>
      <w:r w:rsidRPr="00C91F5C">
        <w:tab/>
        <w:t xml:space="preserve">Mitro JP, Pomeroy JML, Osman S, et al. Access, Utilization, and Implementation of Research Among Rehabilitation Nurses: A Qualitative Study. </w:t>
      </w:r>
      <w:r w:rsidRPr="00C91F5C">
        <w:rPr>
          <w:i/>
        </w:rPr>
        <w:t>Rehabilitation nursing : the official journal of the Association of Rehabilitation Nurses</w:t>
      </w:r>
      <w:r w:rsidRPr="00C91F5C">
        <w:t>. May-Jun 01 2022;47(3):99-108. doi:10.1097/rnj.0000000000000367</w:t>
      </w:r>
    </w:p>
    <w:p w14:paraId="48108CB0" w14:textId="77777777" w:rsidR="00C91F5C" w:rsidRPr="00C91F5C" w:rsidRDefault="00C91F5C" w:rsidP="00C91F5C">
      <w:pPr>
        <w:pStyle w:val="EndNoteBibliography"/>
        <w:spacing w:after="0"/>
      </w:pPr>
      <w:r w:rsidRPr="00C91F5C">
        <w:t>18.</w:t>
      </w:r>
      <w:r w:rsidRPr="00C91F5C">
        <w:tab/>
        <w:t xml:space="preserve">Bench S, Dowie-Baker JA, Fish P. Orthopaedic nurses' engagement in clinical research; an exploration of ideas, facilitators and challenges. </w:t>
      </w:r>
      <w:r w:rsidRPr="00C91F5C">
        <w:rPr>
          <w:i/>
        </w:rPr>
        <w:t>Int J Orthop Trauma Nurs</w:t>
      </w:r>
      <w:r w:rsidRPr="00C91F5C">
        <w:t>. Nov 2019;35:100699. doi:10.1016/j.ijotn.2019.04.002</w:t>
      </w:r>
    </w:p>
    <w:p w14:paraId="125C00D0" w14:textId="77777777" w:rsidR="00C91F5C" w:rsidRPr="00C91F5C" w:rsidRDefault="00C91F5C" w:rsidP="00C91F5C">
      <w:pPr>
        <w:pStyle w:val="EndNoteBibliography"/>
        <w:spacing w:after="0"/>
      </w:pPr>
      <w:r w:rsidRPr="00C91F5C">
        <w:t>19.</w:t>
      </w:r>
      <w:r w:rsidRPr="00C91F5C">
        <w:tab/>
        <w:t xml:space="preserve">Dagne AH, Tebeje HD. Research utilisation in clinical practice: the experience of nurses and midwives working in public hospitals. </w:t>
      </w:r>
      <w:r w:rsidRPr="00C91F5C">
        <w:rPr>
          <w:i/>
        </w:rPr>
        <w:t>Reprod Health</w:t>
      </w:r>
      <w:r w:rsidRPr="00C91F5C">
        <w:t>. Mar 15 2021;18(1):62. doi:10.1186/s12978-021-01095-x</w:t>
      </w:r>
    </w:p>
    <w:p w14:paraId="51161F33" w14:textId="77777777" w:rsidR="00C91F5C" w:rsidRPr="00C91F5C" w:rsidRDefault="00C91F5C" w:rsidP="00C91F5C">
      <w:pPr>
        <w:pStyle w:val="EndNoteBibliography"/>
        <w:spacing w:after="0"/>
      </w:pPr>
      <w:r w:rsidRPr="00C91F5C">
        <w:lastRenderedPageBreak/>
        <w:t>20.</w:t>
      </w:r>
      <w:r w:rsidRPr="00C91F5C">
        <w:tab/>
        <w:t xml:space="preserve">Lam CK, Schubert C. Evidence-Based Practice Competence in Nursing Students: An Exploratory Study With Important Implications for Educators. </w:t>
      </w:r>
      <w:r w:rsidRPr="00C91F5C">
        <w:rPr>
          <w:i/>
        </w:rPr>
        <w:t>Worldviews on evidence-based nursing</w:t>
      </w:r>
      <w:r w:rsidRPr="00C91F5C">
        <w:t>. Apr 2019;16(2):161-168. doi:10.1111/wvn.12357</w:t>
      </w:r>
    </w:p>
    <w:p w14:paraId="0FB9E76B" w14:textId="77777777" w:rsidR="00C91F5C" w:rsidRPr="00C91F5C" w:rsidRDefault="00C91F5C" w:rsidP="00C91F5C">
      <w:pPr>
        <w:pStyle w:val="EndNoteBibliography"/>
        <w:spacing w:after="0"/>
      </w:pPr>
      <w:r w:rsidRPr="00C91F5C">
        <w:t>21.</w:t>
      </w:r>
      <w:r w:rsidRPr="00C91F5C">
        <w:tab/>
        <w:t xml:space="preserve">Pereira F, Pellaux V, Verloo H. Beliefs and implementation of evidence-based practice among community health nurses: A cross-sectional descriptive study. </w:t>
      </w:r>
      <w:r w:rsidRPr="00C91F5C">
        <w:rPr>
          <w:i/>
        </w:rPr>
        <w:t>J Clin Nurs</w:t>
      </w:r>
      <w:r w:rsidRPr="00C91F5C">
        <w:t>. May 2018;27(9-10):2052-2061. doi:10.1111/jocn.14348</w:t>
      </w:r>
    </w:p>
    <w:p w14:paraId="44F33261" w14:textId="77777777" w:rsidR="00C91F5C" w:rsidRPr="00C91F5C" w:rsidRDefault="00C91F5C" w:rsidP="00C91F5C">
      <w:pPr>
        <w:pStyle w:val="EndNoteBibliography"/>
        <w:spacing w:after="0"/>
      </w:pPr>
      <w:r w:rsidRPr="00C91F5C">
        <w:t>22.</w:t>
      </w:r>
      <w:r w:rsidRPr="00C91F5C">
        <w:tab/>
        <w:t xml:space="preserve">Li S, Cao M, Zhu X. Evidence-based practice: Knowledge, attitudes, implementation, facilitators, and barriers among community nurses-systematic review. </w:t>
      </w:r>
      <w:r w:rsidRPr="00C91F5C">
        <w:rPr>
          <w:i/>
        </w:rPr>
        <w:t>Medicine (Baltimore)</w:t>
      </w:r>
      <w:r w:rsidRPr="00C91F5C">
        <w:t>. Sep 2019;98(39):e17209. doi:10.1097/MD.0000000000017209</w:t>
      </w:r>
    </w:p>
    <w:p w14:paraId="0212641F" w14:textId="77777777" w:rsidR="00C91F5C" w:rsidRPr="00C91F5C" w:rsidRDefault="00C91F5C" w:rsidP="00C91F5C">
      <w:pPr>
        <w:pStyle w:val="EndNoteBibliography"/>
        <w:spacing w:after="0"/>
      </w:pPr>
      <w:r w:rsidRPr="00C91F5C">
        <w:t>23.</w:t>
      </w:r>
      <w:r w:rsidRPr="00C91F5C">
        <w:tab/>
        <w:t xml:space="preserve">Rutledge DN, Skelton K. Clinical expert facilitators of evidence-based practice: a community hospital program. </w:t>
      </w:r>
      <w:r w:rsidRPr="00C91F5C">
        <w:rPr>
          <w:i/>
        </w:rPr>
        <w:t>J Nurses Staff Dev</w:t>
      </w:r>
      <w:r w:rsidRPr="00C91F5C">
        <w:t>. Sep-Oct 2011;27(5):231-5. doi:10.1097/NND.0b013e31822d6efd</w:t>
      </w:r>
    </w:p>
    <w:p w14:paraId="27307AA3" w14:textId="77777777" w:rsidR="00C91F5C" w:rsidRPr="00C91F5C" w:rsidRDefault="00C91F5C" w:rsidP="00C91F5C">
      <w:pPr>
        <w:pStyle w:val="EndNoteBibliography"/>
        <w:spacing w:after="0"/>
      </w:pPr>
      <w:r w:rsidRPr="00C91F5C">
        <w:t>24.</w:t>
      </w:r>
      <w:r w:rsidRPr="00C91F5C">
        <w:tab/>
        <w:t xml:space="preserve">Ban chấp hành trung ương. Nghị quyết số 29-NQ/TW ngày 4/11/2013 Hội nghị Trung ương 8 khóa XI về đổi mới căn bản, toàn diện giáo dục và đào tạo. 2013:3. </w:t>
      </w:r>
    </w:p>
    <w:p w14:paraId="5C2A7FD6" w14:textId="77777777" w:rsidR="00C91F5C" w:rsidRPr="00C91F5C" w:rsidRDefault="00C91F5C" w:rsidP="00C91F5C">
      <w:pPr>
        <w:pStyle w:val="EndNoteBibliography"/>
        <w:spacing w:after="0"/>
      </w:pPr>
      <w:r w:rsidRPr="00C91F5C">
        <w:t>25.</w:t>
      </w:r>
      <w:r w:rsidRPr="00C91F5C">
        <w:tab/>
        <w:t xml:space="preserve">Chu TT, Mai TTH, Nguyễn NT. Mức độ tham gia và các yếu tố ảnh hưởng đến việc tham gia hoạt động nghiên cứu khoa học của sinh viên Trường Đại học Điều dưỡng Nam Định. </w:t>
      </w:r>
      <w:r w:rsidRPr="00C91F5C">
        <w:rPr>
          <w:i/>
        </w:rPr>
        <w:t>Tạp chí Khoa học Điều dưỡng</w:t>
      </w:r>
      <w:r w:rsidRPr="00C91F5C">
        <w:t>. 05/13 2022;5(02):84-95. doi:10.54436/jns.2022.02.422</w:t>
      </w:r>
    </w:p>
    <w:p w14:paraId="2C7038BC" w14:textId="77777777" w:rsidR="00C91F5C" w:rsidRPr="00C91F5C" w:rsidRDefault="00C91F5C" w:rsidP="00C91F5C">
      <w:pPr>
        <w:pStyle w:val="EndNoteBibliography"/>
        <w:spacing w:after="0"/>
      </w:pPr>
      <w:r w:rsidRPr="00C91F5C">
        <w:t>26.</w:t>
      </w:r>
      <w:r w:rsidRPr="00C91F5C">
        <w:tab/>
        <w:t xml:space="preserve">Dung NM, Dinh Hieu V, Thanh Chung NH. Scientific Research Productivity and Quality of Vietnamese Higher Education Institutions Analysis Based on Integrated Database of Web of Science and Scopus. </w:t>
      </w:r>
      <w:r w:rsidRPr="00C91F5C">
        <w:rPr>
          <w:i/>
        </w:rPr>
        <w:t>VNU Journal of Science: Policy and Management Studies</w:t>
      </w:r>
      <w:r w:rsidRPr="00C91F5C">
        <w:t>. 2019;35(4)doi:10.25073/2588-1116/vnupam.4201</w:t>
      </w:r>
    </w:p>
    <w:p w14:paraId="1CCD0FAF" w14:textId="77777777" w:rsidR="00C91F5C" w:rsidRPr="00C91F5C" w:rsidRDefault="00C91F5C" w:rsidP="00C91F5C">
      <w:pPr>
        <w:pStyle w:val="EndNoteBibliography"/>
        <w:spacing w:after="0"/>
      </w:pPr>
      <w:r w:rsidRPr="00C91F5C">
        <w:t>27.</w:t>
      </w:r>
      <w:r w:rsidRPr="00C91F5C">
        <w:tab/>
        <w:t xml:space="preserve">Ertuğ N, Önal H. Undergraduate Nursing Students’ Research Activities and Utilization: A Turkish Sample. </w:t>
      </w:r>
      <w:r w:rsidRPr="00C91F5C">
        <w:rPr>
          <w:i/>
        </w:rPr>
        <w:t>Aquichan</w:t>
      </w:r>
      <w:r w:rsidRPr="00C91F5C">
        <w:t>. 2014;14(2):251-260. doi:10.5294/aqui.2014.14.2.11</w:t>
      </w:r>
    </w:p>
    <w:p w14:paraId="74E506B0" w14:textId="77777777" w:rsidR="00C91F5C" w:rsidRPr="00C91F5C" w:rsidRDefault="00C91F5C" w:rsidP="00C91F5C">
      <w:pPr>
        <w:pStyle w:val="EndNoteBibliography"/>
        <w:spacing w:after="0"/>
      </w:pPr>
      <w:r w:rsidRPr="00C91F5C">
        <w:t>28.</w:t>
      </w:r>
      <w:r w:rsidRPr="00C91F5C">
        <w:tab/>
        <w:t xml:space="preserve">Chellaiyan VG, Manoharan A, Jasmine M, Liaquathali F. Medical research: Perception and barriers to its practice among medical school students of Chennai. </w:t>
      </w:r>
      <w:r w:rsidRPr="00C91F5C">
        <w:rPr>
          <w:i/>
        </w:rPr>
        <w:t>J Educ Health Promot</w:t>
      </w:r>
      <w:r w:rsidRPr="00C91F5C">
        <w:t>. 2019;8:134. doi:10.4103/jehp.jehp_464_18</w:t>
      </w:r>
    </w:p>
    <w:p w14:paraId="25C924E2" w14:textId="77777777" w:rsidR="00C91F5C" w:rsidRPr="00C91F5C" w:rsidRDefault="00C91F5C" w:rsidP="00C91F5C">
      <w:pPr>
        <w:pStyle w:val="EndNoteBibliography"/>
        <w:spacing w:after="0"/>
      </w:pPr>
      <w:r w:rsidRPr="00C91F5C">
        <w:t>29.</w:t>
      </w:r>
      <w:r w:rsidRPr="00C91F5C">
        <w:tab/>
        <w:t>PNT TĐ. Quyết định số 4539/QĐ-ĐHYKPNT về việc ban hành Quy định Khóa luận Tốt Nghiệp đại học hệ chính quy theo học chế tín chỉ từ năm học 2020-2021 2020;</w:t>
      </w:r>
    </w:p>
    <w:p w14:paraId="4886ABA8" w14:textId="77777777" w:rsidR="00C91F5C" w:rsidRPr="00C91F5C" w:rsidRDefault="00C91F5C" w:rsidP="00C91F5C">
      <w:pPr>
        <w:pStyle w:val="EndNoteBibliography"/>
        <w:spacing w:after="0"/>
      </w:pPr>
      <w:r w:rsidRPr="00C91F5C">
        <w:t>30.</w:t>
      </w:r>
      <w:r w:rsidRPr="00C91F5C">
        <w:tab/>
        <w:t xml:space="preserve">Đoàn Thị Nga, Nguyễn Văn Giang, Nguyễn Thị Ánh. THỰC TRẠNG NHU CẦU THAM GIA NGHIÊN CỨU KHOA HỌC CỦA SINH VIÊN KHOA ĐIỀU DƯỠNG – TRƯỜNG ĐẠI HỌC ĐẠI NAM </w:t>
      </w:r>
      <w:r w:rsidRPr="00C91F5C">
        <w:rPr>
          <w:i/>
        </w:rPr>
        <w:t>Tạp chí KHoa học Tây Nguyên</w:t>
      </w:r>
      <w:r w:rsidRPr="00C91F5C">
        <w:t xml:space="preserve">. 30/9/2021 2021;50:137. </w:t>
      </w:r>
    </w:p>
    <w:p w14:paraId="362CE2C0" w14:textId="77777777" w:rsidR="00C91F5C" w:rsidRPr="00C91F5C" w:rsidRDefault="00C91F5C" w:rsidP="00C91F5C">
      <w:pPr>
        <w:pStyle w:val="EndNoteBibliography"/>
        <w:spacing w:after="0"/>
      </w:pPr>
      <w:r w:rsidRPr="00C91F5C">
        <w:t>31.</w:t>
      </w:r>
      <w:r w:rsidRPr="00C91F5C">
        <w:tab/>
        <w:t xml:space="preserve">Nguyễn Hà Phúc Tâm, Nguyễn Văn Pol, Võ Quang Trung. Thực hiện nghiên cứu khoa học của sinh viên ngành dược tại thành phố Hồ Chí Minh: Nghiên cứu thái độ và rào cản. </w:t>
      </w:r>
      <w:r w:rsidRPr="00C91F5C">
        <w:rPr>
          <w:i/>
        </w:rPr>
        <w:t>Tạp chí Y học Việt Nam</w:t>
      </w:r>
      <w:r w:rsidRPr="00C91F5C">
        <w:t xml:space="preserve">. 2023;531(1):182-187. </w:t>
      </w:r>
    </w:p>
    <w:p w14:paraId="6D13F424" w14:textId="3635DA88" w:rsidR="00C91F5C" w:rsidRPr="00C91F5C" w:rsidRDefault="00C91F5C" w:rsidP="00C91F5C">
      <w:pPr>
        <w:pStyle w:val="EndNoteBibliography"/>
        <w:spacing w:after="0"/>
      </w:pPr>
      <w:r w:rsidRPr="00C91F5C">
        <w:t>32.</w:t>
      </w:r>
      <w:r w:rsidRPr="00C91F5C">
        <w:tab/>
        <w:t xml:space="preserve">International Council of Nurses. Nursing definitions. Accessed 09/12/2023, </w:t>
      </w:r>
      <w:hyperlink r:id="rId8" w:history="1">
        <w:r w:rsidRPr="00C91F5C">
          <w:rPr>
            <w:rStyle w:val="Siuktni"/>
          </w:rPr>
          <w:t>https://www.icn.ch/resources/nursing-definitions</w:t>
        </w:r>
      </w:hyperlink>
    </w:p>
    <w:p w14:paraId="2BF19F6F" w14:textId="52E92F05" w:rsidR="00C91F5C" w:rsidRPr="00C91F5C" w:rsidRDefault="00C91F5C" w:rsidP="00C91F5C">
      <w:pPr>
        <w:pStyle w:val="EndNoteBibliography"/>
        <w:spacing w:after="0"/>
      </w:pPr>
      <w:r w:rsidRPr="00C91F5C">
        <w:t>33.</w:t>
      </w:r>
      <w:r w:rsidRPr="00C91F5C">
        <w:tab/>
        <w:t xml:space="preserve">International Council of Nurses. Definition of a nurse (1987). </w:t>
      </w:r>
      <w:hyperlink r:id="rId9" w:history="1">
        <w:r w:rsidRPr="00C91F5C">
          <w:rPr>
            <w:rStyle w:val="Siuktni"/>
          </w:rPr>
          <w:t>https://www.icn.ch/nursing-policy/nursing-definitions</w:t>
        </w:r>
      </w:hyperlink>
    </w:p>
    <w:p w14:paraId="58640A46" w14:textId="77777777" w:rsidR="00C91F5C" w:rsidRPr="00C91F5C" w:rsidRDefault="00C91F5C" w:rsidP="00C91F5C">
      <w:pPr>
        <w:pStyle w:val="EndNoteBibliography"/>
        <w:spacing w:after="0"/>
      </w:pPr>
      <w:r w:rsidRPr="00C91F5C">
        <w:t>34.</w:t>
      </w:r>
      <w:r w:rsidRPr="00C91F5C">
        <w:tab/>
        <w:t>Bộ Y tế. Thông tư số: 31/2021/TT-BYT về Quy định hoạt động điều dưỡng trong bệnh viện. 28/12/2021;</w:t>
      </w:r>
    </w:p>
    <w:p w14:paraId="26594C40" w14:textId="77777777" w:rsidR="00C91F5C" w:rsidRPr="00C91F5C" w:rsidRDefault="00C91F5C" w:rsidP="00C91F5C">
      <w:pPr>
        <w:pStyle w:val="EndNoteBibliography"/>
        <w:spacing w:after="0"/>
      </w:pPr>
      <w:r w:rsidRPr="00C91F5C">
        <w:t>35.</w:t>
      </w:r>
      <w:r w:rsidRPr="00C91F5C">
        <w:tab/>
        <w:t xml:space="preserve">Bain R. An Attitude on Attitude Research. </w:t>
      </w:r>
      <w:r w:rsidRPr="00C91F5C">
        <w:rPr>
          <w:i/>
        </w:rPr>
        <w:t>American Journal of Sociology</w:t>
      </w:r>
      <w:r w:rsidRPr="00C91F5C">
        <w:t xml:space="preserve">. 1928;33(6):940-957. </w:t>
      </w:r>
    </w:p>
    <w:p w14:paraId="0210F5BC" w14:textId="77777777" w:rsidR="00C91F5C" w:rsidRPr="00C91F5C" w:rsidRDefault="00C91F5C" w:rsidP="00C91F5C">
      <w:pPr>
        <w:pStyle w:val="EndNoteBibliography"/>
        <w:spacing w:after="0"/>
      </w:pPr>
      <w:r w:rsidRPr="00C91F5C">
        <w:t>36.</w:t>
      </w:r>
      <w:r w:rsidRPr="00C91F5C">
        <w:tab/>
        <w:t xml:space="preserve">Hoàng Phê. </w:t>
      </w:r>
      <w:r w:rsidRPr="00C91F5C">
        <w:rPr>
          <w:i/>
        </w:rPr>
        <w:t>Từ điển Tiếng Việt</w:t>
      </w:r>
      <w:r w:rsidRPr="00C91F5C">
        <w:t>. Trung tâm Từ điển học. NXB Đà Nẵng; 2011.</w:t>
      </w:r>
    </w:p>
    <w:p w14:paraId="76779E52" w14:textId="77777777" w:rsidR="00C91F5C" w:rsidRPr="00C91F5C" w:rsidRDefault="00C91F5C" w:rsidP="00C91F5C">
      <w:pPr>
        <w:pStyle w:val="EndNoteBibliography"/>
        <w:spacing w:after="0"/>
      </w:pPr>
      <w:r w:rsidRPr="00C91F5C">
        <w:t>37.</w:t>
      </w:r>
      <w:r w:rsidRPr="00C91F5C">
        <w:tab/>
      </w:r>
      <w:r w:rsidRPr="00C91F5C">
        <w:rPr>
          <w:i/>
        </w:rPr>
        <w:t>Từ điển Anh - Việt</w:t>
      </w:r>
      <w:r w:rsidRPr="00C91F5C">
        <w:t>. NXB Ngoại văn; 2010.</w:t>
      </w:r>
    </w:p>
    <w:p w14:paraId="3F997E4C" w14:textId="77777777" w:rsidR="00C91F5C" w:rsidRPr="00C91F5C" w:rsidRDefault="00C91F5C" w:rsidP="00C91F5C">
      <w:pPr>
        <w:pStyle w:val="EndNoteBibliography"/>
        <w:spacing w:after="0"/>
      </w:pPr>
      <w:r w:rsidRPr="00C91F5C">
        <w:t>38.</w:t>
      </w:r>
      <w:r w:rsidRPr="00C91F5C">
        <w:tab/>
        <w:t xml:space="preserve">Kabir SMS. Positive Attitude Can Change Life. </w:t>
      </w:r>
      <w:r w:rsidRPr="00C91F5C">
        <w:rPr>
          <w:i/>
        </w:rPr>
        <w:t>Journal of Chittagong University Teachers’ Association</w:t>
      </w:r>
      <w:r w:rsidRPr="00C91F5C">
        <w:t xml:space="preserve">. 2013;7:55-63. </w:t>
      </w:r>
    </w:p>
    <w:p w14:paraId="4C2B8AFD" w14:textId="77777777" w:rsidR="00C91F5C" w:rsidRPr="00C91F5C" w:rsidRDefault="00C91F5C" w:rsidP="00C91F5C">
      <w:pPr>
        <w:pStyle w:val="EndNoteBibliography"/>
        <w:spacing w:after="0"/>
      </w:pPr>
      <w:r w:rsidRPr="00C91F5C">
        <w:t>39.</w:t>
      </w:r>
      <w:r w:rsidRPr="00C91F5C">
        <w:tab/>
        <w:t>Quốc hội. Luật số: 29/2013/QH13 của Quốc hội về Khoa học và Công nghệ, Hà Nội. 2013;</w:t>
      </w:r>
    </w:p>
    <w:p w14:paraId="6E9DC86B" w14:textId="77777777" w:rsidR="00C91F5C" w:rsidRPr="00C91F5C" w:rsidRDefault="00C91F5C" w:rsidP="00C91F5C">
      <w:pPr>
        <w:pStyle w:val="EndNoteBibliography"/>
      </w:pPr>
      <w:r w:rsidRPr="00C91F5C">
        <w:t>40.</w:t>
      </w:r>
      <w:r w:rsidRPr="00C91F5C">
        <w:tab/>
        <w:t>Văn phòng Quốc hội. Luật số: 04/VBHN-VPQH  về Khoa học và Công nghệ, Hà Nội</w:t>
      </w:r>
    </w:p>
    <w:p w14:paraId="526AB86D" w14:textId="77777777" w:rsidR="00C91F5C" w:rsidRPr="00C91F5C" w:rsidRDefault="00C91F5C" w:rsidP="00C91F5C">
      <w:pPr>
        <w:pStyle w:val="EndNoteBibliography"/>
        <w:spacing w:after="0"/>
      </w:pPr>
      <w:r w:rsidRPr="00C91F5C">
        <w:t>2018;</w:t>
      </w:r>
    </w:p>
    <w:p w14:paraId="7808C832" w14:textId="77777777" w:rsidR="00C91F5C" w:rsidRPr="00C91F5C" w:rsidRDefault="00C91F5C" w:rsidP="00C91F5C">
      <w:pPr>
        <w:pStyle w:val="EndNoteBibliography"/>
        <w:spacing w:after="0"/>
      </w:pPr>
      <w:r w:rsidRPr="00C91F5C">
        <w:t>41.</w:t>
      </w:r>
      <w:r w:rsidRPr="00C91F5C">
        <w:tab/>
        <w:t xml:space="preserve">Auger P. Tendances actualles de la recherche scientifique. </w:t>
      </w:r>
      <w:r w:rsidRPr="00C91F5C">
        <w:rPr>
          <w:i/>
        </w:rPr>
        <w:t>UNESCO, Paris</w:t>
      </w:r>
      <w:r w:rsidRPr="00C91F5C">
        <w:t>. 1961;</w:t>
      </w:r>
    </w:p>
    <w:p w14:paraId="6D7A8527" w14:textId="77777777" w:rsidR="00C91F5C" w:rsidRPr="00C91F5C" w:rsidRDefault="00C91F5C" w:rsidP="00C91F5C">
      <w:pPr>
        <w:pStyle w:val="EndNoteBibliography"/>
        <w:spacing w:after="0"/>
      </w:pPr>
      <w:r w:rsidRPr="00C91F5C">
        <w:t>42.</w:t>
      </w:r>
      <w:r w:rsidRPr="00C91F5C">
        <w:tab/>
        <w:t xml:space="preserve">Hội đồng quốc gia chỉ đạo biên soạn. </w:t>
      </w:r>
      <w:r w:rsidRPr="00C91F5C">
        <w:rPr>
          <w:i/>
        </w:rPr>
        <w:t xml:space="preserve">Từ điển Bách khoa Việt Nam </w:t>
      </w:r>
      <w:r w:rsidRPr="00C91F5C">
        <w:t>vol 1. 1995.</w:t>
      </w:r>
    </w:p>
    <w:p w14:paraId="3DD17E1A" w14:textId="77777777" w:rsidR="00C91F5C" w:rsidRPr="00C91F5C" w:rsidRDefault="00C91F5C" w:rsidP="00C91F5C">
      <w:pPr>
        <w:pStyle w:val="EndNoteBibliography"/>
        <w:spacing w:after="0"/>
      </w:pPr>
      <w:r w:rsidRPr="00C91F5C">
        <w:lastRenderedPageBreak/>
        <w:t>43.</w:t>
      </w:r>
      <w:r w:rsidRPr="00C91F5C">
        <w:tab/>
        <w:t xml:space="preserve">Caparlar CO, Donmez A. What is Scientific Research and How Can it be Done? </w:t>
      </w:r>
      <w:r w:rsidRPr="00C91F5C">
        <w:rPr>
          <w:i/>
        </w:rPr>
        <w:t>Turk J Anaesthesiol Reanim</w:t>
      </w:r>
      <w:r w:rsidRPr="00C91F5C">
        <w:t>. Aug 2016;44(4):212-218. doi:10.5152/TJAR.2016.34711</w:t>
      </w:r>
    </w:p>
    <w:p w14:paraId="219BD81C" w14:textId="77777777" w:rsidR="00C91F5C" w:rsidRPr="00C91F5C" w:rsidRDefault="00C91F5C" w:rsidP="00C91F5C">
      <w:pPr>
        <w:pStyle w:val="EndNoteBibliography"/>
        <w:spacing w:after="0"/>
      </w:pPr>
      <w:r w:rsidRPr="00C91F5C">
        <w:t>44.</w:t>
      </w:r>
      <w:r w:rsidRPr="00C91F5C">
        <w:tab/>
        <w:t>Bộ Khoa học và Công nghệ. Quyết định số 12/2008/QĐ-BGD&amp;DT về việc ban hành một số bảng phân loại thống kê khoa học và công nghệ, Hà Nội. 2008;</w:t>
      </w:r>
    </w:p>
    <w:p w14:paraId="3BA1C6E2" w14:textId="018B3A6F" w:rsidR="00C91F5C" w:rsidRPr="00C91F5C" w:rsidRDefault="00C91F5C" w:rsidP="00C91F5C">
      <w:pPr>
        <w:pStyle w:val="EndNoteBibliography"/>
        <w:spacing w:after="0"/>
      </w:pPr>
      <w:r w:rsidRPr="00C91F5C">
        <w:t>45.</w:t>
      </w:r>
      <w:r w:rsidRPr="00C91F5C">
        <w:tab/>
        <w:t xml:space="preserve">MANUAL M. Bằng chứng dựa trên Y học và hướng dẫn lâm sàng. MSD MANUAL. Updated 05/2021. 2023. </w:t>
      </w:r>
      <w:hyperlink r:id="rId10" w:history="1">
        <w:r w:rsidRPr="00C91F5C">
          <w:rPr>
            <w:rStyle w:val="Siuktni"/>
          </w:rPr>
          <w:t>https://www.msdmanuals.com/vi/chuy%C3%AAn-gia/%C4%91%E1%BB%91i-t%C6%B0%E1%BB%A3ng-%C4%91%E1%BA%B7c-bi%E1%BB%87t/quy%E1%BA%BFt-%C4%91%E1%BB%8Bnh-l%C3%A2m-s%C3%A0ng/b%E1%BA%B1ng-ch%E1%BB%A9ng-d%E1%BB%B1a-tr%C3%AAn-y-h%E1%BB%8Dc-v%C3%A0-h%C6%B0%E1%BB%9Bng-d%E1%BA%ABn-l%C3%A2m-s%C3%A0ng</w:t>
        </w:r>
      </w:hyperlink>
      <w:r w:rsidRPr="00C91F5C">
        <w:t xml:space="preserve"> </w:t>
      </w:r>
    </w:p>
    <w:p w14:paraId="662C98B8" w14:textId="77777777" w:rsidR="00C91F5C" w:rsidRPr="00C91F5C" w:rsidRDefault="00C91F5C" w:rsidP="00C91F5C">
      <w:pPr>
        <w:pStyle w:val="EndNoteBibliography"/>
      </w:pPr>
      <w:r w:rsidRPr="00C91F5C">
        <w:t>46.</w:t>
      </w:r>
      <w:r w:rsidRPr="00C91F5C">
        <w:tab/>
        <w:t>Vũ Cao Đàm. Phương pháp luận nghiên cứu</w:t>
      </w:r>
    </w:p>
    <w:p w14:paraId="0A74ED12" w14:textId="77777777" w:rsidR="00C91F5C" w:rsidRPr="00C91F5C" w:rsidRDefault="00C91F5C" w:rsidP="00C91F5C">
      <w:pPr>
        <w:pStyle w:val="EndNoteBibliography"/>
        <w:spacing w:after="0"/>
      </w:pPr>
      <w:r w:rsidRPr="00C91F5C">
        <w:t xml:space="preserve">khoa học. </w:t>
      </w:r>
      <w:r w:rsidRPr="00C91F5C">
        <w:rPr>
          <w:i/>
        </w:rPr>
        <w:t>NXB Đại học Sư phạm Hà Nội</w:t>
      </w:r>
      <w:r w:rsidRPr="00C91F5C">
        <w:t>. 2010;</w:t>
      </w:r>
    </w:p>
    <w:p w14:paraId="1656B9B2" w14:textId="77777777" w:rsidR="00C91F5C" w:rsidRPr="00C91F5C" w:rsidRDefault="00C91F5C" w:rsidP="00C91F5C">
      <w:pPr>
        <w:pStyle w:val="EndNoteBibliography"/>
        <w:spacing w:after="0"/>
      </w:pPr>
      <w:r w:rsidRPr="00C91F5C">
        <w:t>47.</w:t>
      </w:r>
      <w:r w:rsidRPr="00C91F5C">
        <w:tab/>
        <w:t xml:space="preserve">Donald Ary, Jacobs LC, Sorensen C, Razavieh A. </w:t>
      </w:r>
      <w:r w:rsidRPr="00C91F5C">
        <w:rPr>
          <w:i/>
        </w:rPr>
        <w:t>Introduction to Research in Education</w:t>
      </w:r>
      <w:r w:rsidRPr="00C91F5C">
        <w:t>. 8th ed. 2010.</w:t>
      </w:r>
    </w:p>
    <w:p w14:paraId="46028944" w14:textId="3F43B14F" w:rsidR="00C91F5C" w:rsidRPr="00C91F5C" w:rsidRDefault="00C91F5C" w:rsidP="00C91F5C">
      <w:pPr>
        <w:pStyle w:val="EndNoteBibliography"/>
        <w:spacing w:after="0"/>
      </w:pPr>
      <w:r w:rsidRPr="00C91F5C">
        <w:t>48.</w:t>
      </w:r>
      <w:r w:rsidRPr="00C91F5C">
        <w:tab/>
        <w:t xml:space="preserve">Thạch TĐhYkPN. Trường Đại học Y khoa Phạm Ngọc Thạch. Accessed 10/12, 2023. </w:t>
      </w:r>
      <w:hyperlink r:id="rId11" w:history="1">
        <w:r w:rsidRPr="00C91F5C">
          <w:rPr>
            <w:rStyle w:val="Siuktni"/>
          </w:rPr>
          <w:t>https://www.pnt.edu.vn/</w:t>
        </w:r>
      </w:hyperlink>
      <w:r w:rsidRPr="00C91F5C">
        <w:t xml:space="preserve"> </w:t>
      </w:r>
    </w:p>
    <w:p w14:paraId="6CDC8E95" w14:textId="77777777" w:rsidR="00C91F5C" w:rsidRPr="00C91F5C" w:rsidRDefault="00C91F5C" w:rsidP="00C91F5C">
      <w:pPr>
        <w:pStyle w:val="EndNoteBibliography"/>
        <w:spacing w:after="0"/>
      </w:pPr>
      <w:r w:rsidRPr="00C91F5C">
        <w:t>49.</w:t>
      </w:r>
      <w:r w:rsidRPr="00C91F5C">
        <w:tab/>
        <w:t>Nghị định số 99/2014/NĐ-CP của Chính phủ: Quy định việc đầu tư phát triển tiềm lực và khuyến khích hoạt động khoa học và công nghệ trong các cơ sở giáo dục đại học (Chính phủ) (25/10/2014).</w:t>
      </w:r>
    </w:p>
    <w:p w14:paraId="72FBAC8F" w14:textId="1E8D2F85" w:rsidR="00C91F5C" w:rsidRPr="00C91F5C" w:rsidRDefault="00C91F5C" w:rsidP="00C91F5C">
      <w:pPr>
        <w:pStyle w:val="EndNoteBibliography"/>
        <w:spacing w:after="0"/>
      </w:pPr>
      <w:r w:rsidRPr="00C91F5C">
        <w:t>50.</w:t>
      </w:r>
      <w:r w:rsidRPr="00C91F5C">
        <w:tab/>
        <w:t xml:space="preserve">Học KĐDKTY. Nghiên cứu. Accessed 10/12, 2023. </w:t>
      </w:r>
      <w:hyperlink r:id="rId12" w:history="1">
        <w:r w:rsidRPr="00C91F5C">
          <w:rPr>
            <w:rStyle w:val="Siuktni"/>
          </w:rPr>
          <w:t>https://kddktyh.pnt.edu.vn/vi/chuyen-muc/nghien-cuu/</w:t>
        </w:r>
      </w:hyperlink>
      <w:r w:rsidRPr="00C91F5C">
        <w:t xml:space="preserve"> </w:t>
      </w:r>
    </w:p>
    <w:p w14:paraId="78E3F580" w14:textId="77777777" w:rsidR="00C91F5C" w:rsidRPr="00C91F5C" w:rsidRDefault="00C91F5C" w:rsidP="00C91F5C">
      <w:pPr>
        <w:pStyle w:val="EndNoteBibliography"/>
        <w:spacing w:after="0"/>
      </w:pPr>
      <w:r w:rsidRPr="00C91F5C">
        <w:t>51.</w:t>
      </w:r>
      <w:r w:rsidRPr="00C91F5C">
        <w:tab/>
        <w:t xml:space="preserve">Thạch TĐhYkPN. </w:t>
      </w:r>
      <w:r w:rsidRPr="00C91F5C">
        <w:rPr>
          <w:i/>
        </w:rPr>
        <w:t>Sổ tay cố vấn học tập</w:t>
      </w:r>
      <w:r w:rsidRPr="00C91F5C">
        <w:t>. 2022.</w:t>
      </w:r>
    </w:p>
    <w:p w14:paraId="06607C3E" w14:textId="612EE3AB" w:rsidR="00C91F5C" w:rsidRPr="00C91F5C" w:rsidRDefault="00C91F5C" w:rsidP="00C91F5C">
      <w:pPr>
        <w:pStyle w:val="EndNoteBibliography"/>
        <w:spacing w:after="0"/>
      </w:pPr>
      <w:r w:rsidRPr="00C91F5C">
        <w:t>52.</w:t>
      </w:r>
      <w:r w:rsidRPr="00C91F5C">
        <w:tab/>
        <w:t xml:space="preserve">Học KĐDKTY. Giới thiệu </w:t>
      </w:r>
      <w:hyperlink r:id="rId13" w:history="1">
        <w:r w:rsidRPr="00C91F5C">
          <w:rPr>
            <w:rStyle w:val="Siuktni"/>
          </w:rPr>
          <w:t>https://kddktyh.pnt.edu.vn/vi/gioi-thieu/</w:t>
        </w:r>
      </w:hyperlink>
      <w:r w:rsidRPr="00C91F5C">
        <w:t xml:space="preserve"> </w:t>
      </w:r>
    </w:p>
    <w:p w14:paraId="750BCAB0" w14:textId="77777777" w:rsidR="00C91F5C" w:rsidRPr="00C91F5C" w:rsidRDefault="00C91F5C" w:rsidP="00C91F5C">
      <w:pPr>
        <w:pStyle w:val="EndNoteBibliography"/>
        <w:spacing w:after="0"/>
      </w:pPr>
      <w:r w:rsidRPr="00C91F5C">
        <w:t>53.</w:t>
      </w:r>
      <w:r w:rsidRPr="00C91F5C">
        <w:tab/>
        <w:t xml:space="preserve">Halabi JO, Hamdan-Mansour A. Attitudes of Jordanian nursing students towards nursing research. </w:t>
      </w:r>
      <w:r w:rsidRPr="00C91F5C">
        <w:rPr>
          <w:i/>
        </w:rPr>
        <w:t>Journal of Research in Nursing</w:t>
      </w:r>
      <w:r w:rsidRPr="00C91F5C">
        <w:t>. 2010;17(4):363-373. doi:10.1177/1744987110379782</w:t>
      </w:r>
    </w:p>
    <w:p w14:paraId="450A98E3" w14:textId="77777777" w:rsidR="00C91F5C" w:rsidRPr="00C91F5C" w:rsidRDefault="00C91F5C" w:rsidP="00C91F5C">
      <w:pPr>
        <w:pStyle w:val="EndNoteBibliography"/>
        <w:spacing w:after="0"/>
      </w:pPr>
      <w:r w:rsidRPr="00C91F5C">
        <w:t>54.</w:t>
      </w:r>
      <w:r w:rsidRPr="00C91F5C">
        <w:tab/>
        <w:t xml:space="preserve">Tumilara Busayo Amoo, Oluwatosin Gbadamosi. Nursing and Midwifery Students’ Attitudes Towards Research: A Descriptive Study. </w:t>
      </w:r>
      <w:r w:rsidRPr="00C91F5C">
        <w:rPr>
          <w:i/>
        </w:rPr>
        <w:t>Asian Journal of Nursing Education and Research</w:t>
      </w:r>
      <w:r w:rsidRPr="00C91F5C">
        <w:t>. 2021;11(03):375-380. doi:10.52711/2349-2996.2021.00090</w:t>
      </w:r>
    </w:p>
    <w:p w14:paraId="39289A77" w14:textId="77777777" w:rsidR="00C91F5C" w:rsidRPr="00C91F5C" w:rsidRDefault="00C91F5C" w:rsidP="00C91F5C">
      <w:pPr>
        <w:pStyle w:val="EndNoteBibliography"/>
        <w:spacing w:after="0"/>
      </w:pPr>
      <w:r w:rsidRPr="00C91F5C">
        <w:t>55.</w:t>
      </w:r>
      <w:r w:rsidRPr="00C91F5C">
        <w:tab/>
        <w:t xml:space="preserve">Ofi B, Sowunmi L, Edet D, Anarado N. Professional nurses' opinion on research and research utilization for promoting quality nursing care in selected teaching hospitals in Nigeria. </w:t>
      </w:r>
      <w:r w:rsidRPr="00C91F5C">
        <w:rPr>
          <w:i/>
        </w:rPr>
        <w:t>Int J Nurs Pract</w:t>
      </w:r>
      <w:r w:rsidRPr="00C91F5C">
        <w:t>. Jun 2008;14(3):243-55. doi:10.1111/j.1440-172X.2008.00684.x</w:t>
      </w:r>
    </w:p>
    <w:p w14:paraId="77842EAA" w14:textId="77777777" w:rsidR="00C91F5C" w:rsidRPr="00C91F5C" w:rsidRDefault="00C91F5C" w:rsidP="00C91F5C">
      <w:pPr>
        <w:pStyle w:val="EndNoteBibliography"/>
        <w:spacing w:after="0"/>
      </w:pPr>
      <w:r w:rsidRPr="00C91F5C">
        <w:t>56.</w:t>
      </w:r>
      <w:r w:rsidRPr="00C91F5C">
        <w:tab/>
        <w:t xml:space="preserve">Nguyễn Thị Xuân Huỳnh, Nguyễn Thị Hạnh, Đào Thị Yến Linh, et al. NGHIÊN CỨU THÁI ĐỘ CỦA SINH VIÊN ĐIỀU DƯỠNG ĐỐI VỚI NGHIÊN CỨU KHOA HỌC VÀ CÁC YẾU TỐ LIÊN QUAN. mô tả cắt ngang. </w:t>
      </w:r>
      <w:r w:rsidRPr="00C91F5C">
        <w:rPr>
          <w:i/>
        </w:rPr>
        <w:t xml:space="preserve">TẠP CHÍ Y DƯỢC HỌC CẦN THƠ </w:t>
      </w:r>
      <w:r w:rsidRPr="00C91F5C">
        <w:t xml:space="preserve">2022; SỐ 49:119-126. </w:t>
      </w:r>
    </w:p>
    <w:p w14:paraId="7F0A5132" w14:textId="77777777" w:rsidR="00C91F5C" w:rsidRPr="00C91F5C" w:rsidRDefault="00C91F5C" w:rsidP="00C91F5C">
      <w:pPr>
        <w:pStyle w:val="EndNoteBibliography"/>
      </w:pPr>
      <w:r w:rsidRPr="00C91F5C">
        <w:t>57.</w:t>
      </w:r>
      <w:r w:rsidRPr="00C91F5C">
        <w:tab/>
        <w:t xml:space="preserve">Al Furaikh S, Al Omairi B, Ganapathy T. A cross-sectional survey on nursing students' attitude towards research. </w:t>
      </w:r>
      <w:r w:rsidRPr="00C91F5C">
        <w:rPr>
          <w:i/>
        </w:rPr>
        <w:t>Journal of Health Specialties</w:t>
      </w:r>
      <w:r w:rsidRPr="00C91F5C">
        <w:t>. 2017;5(4):185. doi:10.4103/jhs.JHS_36_17</w:t>
      </w:r>
    </w:p>
    <w:p w14:paraId="62215E07" w14:textId="6A955C7F" w:rsidR="00822804" w:rsidRPr="006C0DD3" w:rsidRDefault="000918EA" w:rsidP="000B28E5">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fldChar w:fldCharType="end"/>
      </w:r>
    </w:p>
    <w:p w14:paraId="69C45F16" w14:textId="77777777" w:rsidR="00822804" w:rsidRPr="006C0DD3" w:rsidRDefault="00822804">
      <w:pPr>
        <w:rPr>
          <w:rFonts w:ascii="Times New Roman" w:hAnsi="Times New Roman" w:cs="Times New Roman"/>
          <w:sz w:val="26"/>
          <w:szCs w:val="26"/>
        </w:rPr>
      </w:pPr>
      <w:r w:rsidRPr="006C0DD3">
        <w:rPr>
          <w:rFonts w:ascii="Times New Roman" w:hAnsi="Times New Roman" w:cs="Times New Roman"/>
          <w:sz w:val="26"/>
          <w:szCs w:val="26"/>
        </w:rPr>
        <w:br w:type="page"/>
      </w:r>
    </w:p>
    <w:p w14:paraId="74B979B9" w14:textId="474F6B8D" w:rsidR="0030322D" w:rsidRPr="006C0DD3" w:rsidRDefault="0030322D" w:rsidP="002B6C13">
      <w:pPr>
        <w:spacing w:line="360" w:lineRule="auto"/>
        <w:jc w:val="center"/>
        <w:rPr>
          <w:rFonts w:ascii="Times New Roman" w:hAnsi="Times New Roman" w:cs="Times New Roman"/>
          <w:b/>
          <w:bCs/>
          <w:sz w:val="26"/>
          <w:szCs w:val="26"/>
        </w:rPr>
      </w:pPr>
      <w:r w:rsidRPr="006C0DD3">
        <w:rPr>
          <w:rFonts w:ascii="Times New Roman" w:hAnsi="Times New Roman" w:cs="Times New Roman"/>
          <w:b/>
          <w:bCs/>
          <w:sz w:val="26"/>
          <w:szCs w:val="26"/>
        </w:rPr>
        <w:lastRenderedPageBreak/>
        <w:t xml:space="preserve">PHỤ LỤC </w:t>
      </w:r>
    </w:p>
    <w:p w14:paraId="2E7B3E7B" w14:textId="77777777" w:rsidR="0028026B" w:rsidRPr="006C0DD3" w:rsidRDefault="0028026B" w:rsidP="0028026B">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PHỤ LỤC 1: DỰ TRÙ KINH PHÍ</w:t>
      </w:r>
    </w:p>
    <w:tbl>
      <w:tblPr>
        <w:tblStyle w:val="LiBang"/>
        <w:tblW w:w="0" w:type="auto"/>
        <w:tblLook w:val="04A0" w:firstRow="1" w:lastRow="0" w:firstColumn="1" w:lastColumn="0" w:noHBand="0" w:noVBand="1"/>
      </w:tblPr>
      <w:tblGrid>
        <w:gridCol w:w="937"/>
        <w:gridCol w:w="2791"/>
        <w:gridCol w:w="3020"/>
        <w:gridCol w:w="2268"/>
      </w:tblGrid>
      <w:tr w:rsidR="006C0DD3" w:rsidRPr="006C0DD3" w14:paraId="6EC9AE9D" w14:textId="77777777" w:rsidTr="006C0DD3">
        <w:tc>
          <w:tcPr>
            <w:tcW w:w="953" w:type="dxa"/>
          </w:tcPr>
          <w:p w14:paraId="4918BA4B"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STT</w:t>
            </w:r>
          </w:p>
        </w:tc>
        <w:tc>
          <w:tcPr>
            <w:tcW w:w="2912" w:type="dxa"/>
          </w:tcPr>
          <w:p w14:paraId="54AF9F45"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NỘI DUNG</w:t>
            </w:r>
          </w:p>
        </w:tc>
        <w:tc>
          <w:tcPr>
            <w:tcW w:w="3150" w:type="dxa"/>
          </w:tcPr>
          <w:p w14:paraId="707DF39A"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DIỄN GIẢI</w:t>
            </w:r>
          </w:p>
        </w:tc>
        <w:tc>
          <w:tcPr>
            <w:tcW w:w="2335" w:type="dxa"/>
          </w:tcPr>
          <w:p w14:paraId="2AF75D79"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THÀNH TIỀN</w:t>
            </w:r>
          </w:p>
        </w:tc>
      </w:tr>
      <w:tr w:rsidR="006C0DD3" w:rsidRPr="006C0DD3" w14:paraId="78AC812F" w14:textId="77777777" w:rsidTr="006C0DD3">
        <w:tc>
          <w:tcPr>
            <w:tcW w:w="953" w:type="dxa"/>
          </w:tcPr>
          <w:p w14:paraId="4A3CBE10"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1</w:t>
            </w:r>
          </w:p>
        </w:tc>
        <w:tc>
          <w:tcPr>
            <w:tcW w:w="2912" w:type="dxa"/>
          </w:tcPr>
          <w:p w14:paraId="17543D90"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thu thập thông tin</w:t>
            </w:r>
          </w:p>
        </w:tc>
        <w:tc>
          <w:tcPr>
            <w:tcW w:w="3150" w:type="dxa"/>
          </w:tcPr>
          <w:p w14:paraId="15CA774F"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đi lại: 300.000</w:t>
            </w:r>
          </w:p>
          <w:p w14:paraId="134FDBCE"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ăn uống: 500.000</w:t>
            </w:r>
          </w:p>
        </w:tc>
        <w:tc>
          <w:tcPr>
            <w:tcW w:w="2335" w:type="dxa"/>
          </w:tcPr>
          <w:p w14:paraId="79B039F6"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800.000</w:t>
            </w:r>
          </w:p>
        </w:tc>
      </w:tr>
      <w:tr w:rsidR="006C0DD3" w:rsidRPr="006C0DD3" w14:paraId="6F3F6372" w14:textId="77777777" w:rsidTr="006C0DD3">
        <w:tc>
          <w:tcPr>
            <w:tcW w:w="953" w:type="dxa"/>
          </w:tcPr>
          <w:p w14:paraId="0CE4DACB"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2</w:t>
            </w:r>
          </w:p>
        </w:tc>
        <w:tc>
          <w:tcPr>
            <w:tcW w:w="2912" w:type="dxa"/>
          </w:tcPr>
          <w:p w14:paraId="42AA54D2"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in ấn</w:t>
            </w:r>
          </w:p>
        </w:tc>
        <w:tc>
          <w:tcPr>
            <w:tcW w:w="3150" w:type="dxa"/>
          </w:tcPr>
          <w:p w14:paraId="1B84C32C"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70 trang x 700 đồng</w:t>
            </w:r>
          </w:p>
        </w:tc>
        <w:tc>
          <w:tcPr>
            <w:tcW w:w="2335" w:type="dxa"/>
          </w:tcPr>
          <w:p w14:paraId="4F404261" w14:textId="77777777" w:rsidR="0028026B" w:rsidRPr="006C0DD3" w:rsidRDefault="0028026B" w:rsidP="006C0DD3">
            <w:pPr>
              <w:tabs>
                <w:tab w:val="center" w:pos="1059"/>
              </w:tabs>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49.000</w:t>
            </w:r>
          </w:p>
        </w:tc>
      </w:tr>
      <w:tr w:rsidR="006C0DD3" w:rsidRPr="006C0DD3" w14:paraId="367EC1A9" w14:textId="77777777" w:rsidTr="006C0DD3">
        <w:tc>
          <w:tcPr>
            <w:tcW w:w="953" w:type="dxa"/>
          </w:tcPr>
          <w:p w14:paraId="6DD6EEF1"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3</w:t>
            </w:r>
          </w:p>
        </w:tc>
        <w:tc>
          <w:tcPr>
            <w:tcW w:w="2912" w:type="dxa"/>
          </w:tcPr>
          <w:p w14:paraId="69998E5B"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Chi phí cho đối tượng tham gia</w:t>
            </w:r>
          </w:p>
        </w:tc>
        <w:tc>
          <w:tcPr>
            <w:tcW w:w="3150" w:type="dxa"/>
          </w:tcPr>
          <w:p w14:paraId="42F72E2C" w14:textId="77777777" w:rsidR="0028026B" w:rsidRPr="006C0DD3" w:rsidRDefault="0028026B" w:rsidP="006C0DD3">
            <w:pPr>
              <w:spacing w:line="360" w:lineRule="auto"/>
              <w:rPr>
                <w:rFonts w:ascii="Times New Roman" w:hAnsi="Times New Roman" w:cs="Times New Roman"/>
                <w:sz w:val="26"/>
                <w:szCs w:val="26"/>
              </w:rPr>
            </w:pPr>
            <w:r w:rsidRPr="006C0DD3">
              <w:rPr>
                <w:rFonts w:ascii="Times New Roman" w:hAnsi="Times New Roman" w:cs="Times New Roman"/>
                <w:sz w:val="26"/>
                <w:szCs w:val="26"/>
              </w:rPr>
              <w:t xml:space="preserve">20.000 x 142 người </w:t>
            </w:r>
          </w:p>
        </w:tc>
        <w:tc>
          <w:tcPr>
            <w:tcW w:w="2335" w:type="dxa"/>
          </w:tcPr>
          <w:p w14:paraId="1FB32427"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2.840.000</w:t>
            </w:r>
          </w:p>
        </w:tc>
      </w:tr>
      <w:tr w:rsidR="0028026B" w:rsidRPr="006C0DD3" w14:paraId="7DB47DE0" w14:textId="77777777" w:rsidTr="006C0DD3">
        <w:tc>
          <w:tcPr>
            <w:tcW w:w="7015" w:type="dxa"/>
            <w:gridSpan w:val="3"/>
          </w:tcPr>
          <w:p w14:paraId="37D853E6"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TỔNG CỘNG</w:t>
            </w:r>
          </w:p>
        </w:tc>
        <w:tc>
          <w:tcPr>
            <w:tcW w:w="2335" w:type="dxa"/>
          </w:tcPr>
          <w:p w14:paraId="011780CA" w14:textId="77777777" w:rsidR="0028026B" w:rsidRPr="006C0DD3" w:rsidRDefault="0028026B" w:rsidP="006C0DD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t>3.689.000</w:t>
            </w:r>
          </w:p>
        </w:tc>
      </w:tr>
    </w:tbl>
    <w:p w14:paraId="104DF8EF" w14:textId="77777777" w:rsidR="0028026B" w:rsidRPr="006C0DD3" w:rsidRDefault="0028026B" w:rsidP="0028026B">
      <w:pPr>
        <w:spacing w:line="360" w:lineRule="auto"/>
        <w:jc w:val="both"/>
        <w:rPr>
          <w:rFonts w:ascii="Times New Roman" w:hAnsi="Times New Roman" w:cs="Times New Roman"/>
          <w:sz w:val="26"/>
          <w:szCs w:val="26"/>
        </w:rPr>
      </w:pPr>
    </w:p>
    <w:p w14:paraId="17FF204E" w14:textId="77777777" w:rsidR="0028026B" w:rsidRPr="006C0DD3" w:rsidRDefault="0028026B" w:rsidP="0028026B">
      <w:pPr>
        <w:spacing w:line="360" w:lineRule="auto"/>
        <w:rPr>
          <w:rFonts w:ascii="Times New Roman" w:hAnsi="Times New Roman" w:cs="Times New Roman"/>
          <w:b/>
          <w:bCs/>
          <w:sz w:val="26"/>
          <w:szCs w:val="26"/>
        </w:rPr>
      </w:pPr>
    </w:p>
    <w:p w14:paraId="248A4A26" w14:textId="77777777" w:rsidR="0028026B" w:rsidRPr="006C0DD3" w:rsidRDefault="0028026B" w:rsidP="002B6C13">
      <w:pPr>
        <w:spacing w:line="360" w:lineRule="auto"/>
        <w:jc w:val="center"/>
        <w:rPr>
          <w:rFonts w:ascii="Times New Roman" w:hAnsi="Times New Roman" w:cs="Times New Roman"/>
          <w:b/>
          <w:bCs/>
          <w:sz w:val="26"/>
          <w:szCs w:val="26"/>
        </w:rPr>
      </w:pPr>
    </w:p>
    <w:p w14:paraId="03AFF61D" w14:textId="77777777" w:rsidR="0028026B" w:rsidRPr="006C0DD3" w:rsidRDefault="0028026B">
      <w:pPr>
        <w:rPr>
          <w:rFonts w:ascii="Times New Roman" w:hAnsi="Times New Roman" w:cs="Times New Roman"/>
          <w:sz w:val="26"/>
          <w:szCs w:val="26"/>
        </w:rPr>
      </w:pPr>
      <w:r w:rsidRPr="006C0DD3">
        <w:rPr>
          <w:rFonts w:ascii="Times New Roman" w:hAnsi="Times New Roman" w:cs="Times New Roman"/>
          <w:sz w:val="26"/>
          <w:szCs w:val="26"/>
        </w:rPr>
        <w:br w:type="page"/>
      </w:r>
    </w:p>
    <w:p w14:paraId="0A7FA2E0" w14:textId="3D69174F" w:rsidR="0030322D" w:rsidRPr="006C0DD3" w:rsidRDefault="0028026B" w:rsidP="002B6C13">
      <w:pPr>
        <w:spacing w:line="360" w:lineRule="auto"/>
        <w:jc w:val="center"/>
        <w:rPr>
          <w:rFonts w:ascii="Times New Roman" w:hAnsi="Times New Roman" w:cs="Times New Roman"/>
          <w:sz w:val="26"/>
          <w:szCs w:val="26"/>
        </w:rPr>
      </w:pPr>
      <w:r w:rsidRPr="006C0DD3">
        <w:rPr>
          <w:rFonts w:ascii="Times New Roman" w:hAnsi="Times New Roman" w:cs="Times New Roman"/>
          <w:sz w:val="26"/>
          <w:szCs w:val="26"/>
        </w:rPr>
        <w:lastRenderedPageBreak/>
        <w:t xml:space="preserve">PHỤ LỤC 2: </w:t>
      </w:r>
      <w:r w:rsidR="0030322D" w:rsidRPr="006C0DD3">
        <w:rPr>
          <w:rFonts w:ascii="Times New Roman" w:hAnsi="Times New Roman" w:cs="Times New Roman"/>
          <w:sz w:val="26"/>
          <w:szCs w:val="26"/>
        </w:rPr>
        <w:t>BẢN THÔNG TIN DÀNH CHO ĐỐI TƯỢNG NGHIÊN CỨU VÀ CHẤP NHẬN THAM GIA NGHIÊN CỨU</w:t>
      </w:r>
    </w:p>
    <w:p w14:paraId="5D9817CE"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A. GIỚI THIỆU</w:t>
      </w:r>
    </w:p>
    <w:p w14:paraId="2ED62F06" w14:textId="77777777" w:rsidR="0030322D" w:rsidRPr="006C0DD3" w:rsidRDefault="0030322D" w:rsidP="002B6C1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ân chào các bạn sinh viên!</w:t>
      </w:r>
    </w:p>
    <w:p w14:paraId="69D6D650" w14:textId="25F4C3F6" w:rsidR="0030322D" w:rsidRPr="006C0DD3" w:rsidRDefault="0030322D" w:rsidP="002B6C1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ôi là </w:t>
      </w:r>
      <w:r w:rsidR="002B6C13" w:rsidRPr="006C0DD3">
        <w:rPr>
          <w:rFonts w:ascii="Times New Roman" w:hAnsi="Times New Roman" w:cs="Times New Roman"/>
          <w:sz w:val="26"/>
          <w:szCs w:val="26"/>
        </w:rPr>
        <w:t>Lê Đoàn Phương Uyên</w:t>
      </w:r>
      <w:r w:rsidRPr="006C0DD3">
        <w:rPr>
          <w:rFonts w:ascii="Times New Roman" w:hAnsi="Times New Roman" w:cs="Times New Roman"/>
          <w:sz w:val="26"/>
          <w:szCs w:val="26"/>
        </w:rPr>
        <w:t>, sinh viên lớp</w:t>
      </w:r>
      <w:r w:rsidR="002B6C13" w:rsidRPr="006C0DD3">
        <w:rPr>
          <w:rFonts w:ascii="Times New Roman" w:hAnsi="Times New Roman" w:cs="Times New Roman"/>
          <w:sz w:val="26"/>
          <w:szCs w:val="26"/>
        </w:rPr>
        <w:t xml:space="preserve"> Cử nhân Điều dưỡng 2020</w:t>
      </w:r>
      <w:r w:rsidRPr="006C0DD3">
        <w:rPr>
          <w:rFonts w:ascii="Times New Roman" w:hAnsi="Times New Roman" w:cs="Times New Roman"/>
          <w:sz w:val="26"/>
          <w:szCs w:val="26"/>
        </w:rPr>
        <w:t>. Tôi đang thực hiện đề tài “</w:t>
      </w:r>
      <w:r w:rsidR="002B6C13" w:rsidRPr="006C0DD3">
        <w:rPr>
          <w:rFonts w:ascii="Times New Roman" w:hAnsi="Times New Roman" w:cs="Times New Roman"/>
          <w:sz w:val="26"/>
          <w:szCs w:val="26"/>
        </w:rPr>
        <w:t>THÁI ĐỘ CỦA SINH VIÊN ĐIỀU DƯỠNG NĂM CUỐI TRƯỜNG ĐẠI HỌC Y KHOA PHẠM NGỌC THẠCH ĐỐI VỚI NGHIÊN CỨU KHOA HỌC VÀ CÁC YẾU TỐ LIÊN QUAN</w:t>
      </w:r>
      <w:r w:rsidRPr="006C0DD3">
        <w:rPr>
          <w:rFonts w:ascii="Times New Roman" w:hAnsi="Times New Roman" w:cs="Times New Roman"/>
          <w:sz w:val="26"/>
          <w:szCs w:val="26"/>
        </w:rPr>
        <w:t xml:space="preserve"> năm 202</w:t>
      </w:r>
      <w:r w:rsidR="002B6C13" w:rsidRPr="006C0DD3">
        <w:rPr>
          <w:rFonts w:ascii="Times New Roman" w:hAnsi="Times New Roman" w:cs="Times New Roman"/>
          <w:sz w:val="26"/>
          <w:szCs w:val="26"/>
        </w:rPr>
        <w:t>3</w:t>
      </w:r>
      <w:r w:rsidRPr="006C0DD3">
        <w:rPr>
          <w:rFonts w:ascii="Times New Roman" w:hAnsi="Times New Roman" w:cs="Times New Roman"/>
          <w:sz w:val="26"/>
          <w:szCs w:val="26"/>
        </w:rPr>
        <w:t xml:space="preserve"> - 202</w:t>
      </w:r>
      <w:r w:rsidR="002B6C13" w:rsidRPr="006C0DD3">
        <w:rPr>
          <w:rFonts w:ascii="Times New Roman" w:hAnsi="Times New Roman" w:cs="Times New Roman"/>
          <w:sz w:val="26"/>
          <w:szCs w:val="26"/>
        </w:rPr>
        <w:t>4</w:t>
      </w:r>
      <w:r w:rsidRPr="006C0DD3">
        <w:rPr>
          <w:rFonts w:ascii="Times New Roman" w:hAnsi="Times New Roman" w:cs="Times New Roman"/>
          <w:sz w:val="26"/>
          <w:szCs w:val="26"/>
        </w:rPr>
        <w:t>”.</w:t>
      </w:r>
    </w:p>
    <w:p w14:paraId="71E8B2CC" w14:textId="3A0E861D" w:rsidR="0030322D" w:rsidRPr="006C0DD3" w:rsidRDefault="0030322D" w:rsidP="002B6C13">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ôi viết bản thông tin này gửi đến các bạn nhằm cung cấp một số thông tin liên quan đến nghiên cứu để các bạn có thể hiểu rõ hơn về nghiên cứu này và mong muốn mời các bạn tham gia vào nghiên cứu.</w:t>
      </w:r>
    </w:p>
    <w:p w14:paraId="07201FFE"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 THÔNG TIN VỀ NGHIÊN CỨU</w:t>
      </w:r>
    </w:p>
    <w:p w14:paraId="76780BB1"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1. Mục đích của nghiên cứu</w:t>
      </w:r>
    </w:p>
    <w:p w14:paraId="76657CE2" w14:textId="1CF3F8DA" w:rsidR="0030322D" w:rsidRPr="006C0DD3" w:rsidRDefault="0030322D" w:rsidP="000C6EB2">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Nghiên cứu được tiến hành nhằm xác định </w:t>
      </w:r>
      <w:r w:rsidR="000C6EB2" w:rsidRPr="006C0DD3">
        <w:rPr>
          <w:rFonts w:ascii="Times New Roman" w:hAnsi="Times New Roman" w:cs="Times New Roman"/>
          <w:sz w:val="26"/>
          <w:szCs w:val="26"/>
        </w:rPr>
        <w:t>thái độ của sinh viên điều dưỡng năm cuối trường đại học y khoa phạm ngọc thạch đối với nghiên cứu khoa học</w:t>
      </w:r>
      <w:r w:rsidRPr="006C0DD3">
        <w:rPr>
          <w:rFonts w:ascii="Times New Roman" w:hAnsi="Times New Roman" w:cs="Times New Roman"/>
          <w:sz w:val="26"/>
          <w:szCs w:val="26"/>
        </w:rPr>
        <w:t xml:space="preserve">. Kết quả của nghiên cứu sẽ giúp cho nhà trường có cái nhìn toàn diện hơn về </w:t>
      </w:r>
      <w:r w:rsidR="000C6EB2" w:rsidRPr="006C0DD3">
        <w:rPr>
          <w:rFonts w:ascii="Times New Roman" w:hAnsi="Times New Roman" w:cs="Times New Roman"/>
          <w:sz w:val="26"/>
          <w:szCs w:val="26"/>
        </w:rPr>
        <w:t xml:space="preserve">thái độ của đối với nghiên cứu khoa học </w:t>
      </w:r>
      <w:r w:rsidRPr="006C0DD3">
        <w:rPr>
          <w:rFonts w:ascii="Times New Roman" w:hAnsi="Times New Roman" w:cs="Times New Roman"/>
          <w:sz w:val="26"/>
          <w:szCs w:val="26"/>
        </w:rPr>
        <w:t xml:space="preserve">và là cơ sở khoa học để xây dựng chương trình can thiệp phù hợp nhằm nâng cao kiểm soát, </w:t>
      </w:r>
      <w:r w:rsidR="000C6EB2" w:rsidRPr="006C0DD3">
        <w:rPr>
          <w:rFonts w:ascii="Times New Roman" w:hAnsi="Times New Roman" w:cs="Times New Roman"/>
          <w:sz w:val="26"/>
          <w:szCs w:val="26"/>
        </w:rPr>
        <w:t xml:space="preserve">củng cố tỉ lệ tham gia nghiên cứu khoa học ở sinh viên </w:t>
      </w:r>
      <w:r w:rsidRPr="006C0DD3">
        <w:rPr>
          <w:rFonts w:ascii="Times New Roman" w:hAnsi="Times New Roman" w:cs="Times New Roman"/>
          <w:sz w:val="26"/>
          <w:szCs w:val="26"/>
        </w:rPr>
        <w:t>ngay khi vừa theo học tại trường.</w:t>
      </w:r>
    </w:p>
    <w:p w14:paraId="2E74E669"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2. Bạn có bắt buộc phải tham gia vào nghiên cứu này không?</w:t>
      </w:r>
    </w:p>
    <w:p w14:paraId="108377AD" w14:textId="5E5284BC" w:rsidR="0030322D"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ham gia vào nghiên cứu này trên tinh thần tự nguyện, do đó bạn hoàn toàn có quyền quyết định vào việc tham gia nghiên cứu.</w:t>
      </w:r>
    </w:p>
    <w:p w14:paraId="0A92EEEB" w14:textId="77777777" w:rsidR="0030322D"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Sự tham gia của bạn đóng góp rất quan trọng đối với nghiên cứu của tôi. </w:t>
      </w:r>
    </w:p>
    <w:p w14:paraId="1E92DE79" w14:textId="1EBB17F6"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3. Có bất lợi hay rủi ro gì khi tham gia vào nghiên cứu này không?</w:t>
      </w:r>
    </w:p>
    <w:p w14:paraId="08BBB43D" w14:textId="6BE84309" w:rsidR="00345405"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Việc tham gia vào nghiên cứu này hoàn toàn không ảnh hưởng đến đối tượng tham gia nghiên cứu. Nếu tham gia nghiên cứu, bạn chỉ mất một chút thời gian (khoảng 15 – 20 phút) để trả lời các câu hỏi trong nghiên cứu.</w:t>
      </w:r>
    </w:p>
    <w:p w14:paraId="390C9839" w14:textId="3338991A" w:rsidR="0030322D" w:rsidRPr="006C0DD3" w:rsidRDefault="0030322D" w:rsidP="0030322D">
      <w:pPr>
        <w:spacing w:line="360" w:lineRule="auto"/>
        <w:jc w:val="both"/>
        <w:rPr>
          <w:rFonts w:ascii="Times New Roman" w:hAnsi="Times New Roman" w:cs="Times New Roman"/>
          <w:sz w:val="26"/>
          <w:szCs w:val="26"/>
        </w:rPr>
      </w:pPr>
    </w:p>
    <w:p w14:paraId="30F59904"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4. Thông tin có được bảo mật hay không?</w:t>
      </w:r>
    </w:p>
    <w:p w14:paraId="58FBF2B6" w14:textId="6FCB62F9" w:rsidR="0030322D" w:rsidRPr="006C0DD3" w:rsidRDefault="0030322D"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ất cả các thông tin thu thập được chỉ phục vụ cho mục đích nghiên cứu và  hoàn toàn bảo mật bằng cách mã hóa. Các thông tin này sẽ không được chia sẻ cho bất cứ ai ngoài nhóm nghiên cứu.</w:t>
      </w:r>
    </w:p>
    <w:p w14:paraId="549B1C2A"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5. Lợi ích khi tham gia nghiên cứu?</w:t>
      </w:r>
    </w:p>
    <w:p w14:paraId="5D944E40" w14:textId="7336ABD6" w:rsidR="0030322D" w:rsidRPr="006C0DD3" w:rsidRDefault="002B6C13" w:rsidP="00EC4411">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ếu bạn đồng ý tham gia nghiên cứu, những thông tin mà bạn cung cấp sẽ giúp chúng tôi hiểu rõ hơn về kiến thức, thái độ và thực hành của sinh viên Điều dưỡng – Kỹ thuật Y học có kế hoạch giảng dạy phù hợp hơn.</w:t>
      </w:r>
    </w:p>
    <w:p w14:paraId="1D8AC2AC"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6. Thông tin liên hệ của nghiên cứu viên</w:t>
      </w:r>
    </w:p>
    <w:p w14:paraId="6F5AF6A8" w14:textId="7BDFB1FB"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Họ và tên: </w:t>
      </w:r>
      <w:r w:rsidR="002B6C13" w:rsidRPr="006C0DD3">
        <w:rPr>
          <w:rFonts w:ascii="Times New Roman" w:hAnsi="Times New Roman" w:cs="Times New Roman"/>
          <w:sz w:val="26"/>
          <w:szCs w:val="26"/>
        </w:rPr>
        <w:t>Lê Đoàn Phương Uyên</w:t>
      </w:r>
    </w:p>
    <w:p w14:paraId="0FB57163" w14:textId="48817706"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Lớp: CN</w:t>
      </w:r>
      <w:r w:rsidR="002B6C13" w:rsidRPr="006C0DD3">
        <w:rPr>
          <w:rFonts w:ascii="Times New Roman" w:hAnsi="Times New Roman" w:cs="Times New Roman"/>
          <w:sz w:val="26"/>
          <w:szCs w:val="26"/>
        </w:rPr>
        <w:t>ĐD</w:t>
      </w:r>
      <w:r w:rsidRPr="006C0DD3">
        <w:rPr>
          <w:rFonts w:ascii="Times New Roman" w:hAnsi="Times New Roman" w:cs="Times New Roman"/>
          <w:sz w:val="26"/>
          <w:szCs w:val="26"/>
        </w:rPr>
        <w:t>20</w:t>
      </w:r>
      <w:r w:rsidR="002B6C13" w:rsidRPr="006C0DD3">
        <w:rPr>
          <w:rFonts w:ascii="Times New Roman" w:hAnsi="Times New Roman" w:cs="Times New Roman"/>
          <w:sz w:val="26"/>
          <w:szCs w:val="26"/>
        </w:rPr>
        <w:t>20</w:t>
      </w:r>
    </w:p>
    <w:p w14:paraId="3ECB9B3D" w14:textId="5A84D24E"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SĐT: </w:t>
      </w:r>
      <w:r w:rsidR="002B6C13" w:rsidRPr="006C0DD3">
        <w:rPr>
          <w:rFonts w:ascii="Times New Roman" w:hAnsi="Times New Roman" w:cs="Times New Roman"/>
          <w:sz w:val="26"/>
          <w:szCs w:val="26"/>
        </w:rPr>
        <w:t>0968013171</w:t>
      </w:r>
      <w:r w:rsidRPr="006C0DD3">
        <w:rPr>
          <w:rFonts w:ascii="Times New Roman" w:hAnsi="Times New Roman" w:cs="Times New Roman"/>
          <w:sz w:val="26"/>
          <w:szCs w:val="26"/>
        </w:rPr>
        <w:t xml:space="preserve"> (Zalo)</w:t>
      </w:r>
    </w:p>
    <w:p w14:paraId="240F3673" w14:textId="4A051628" w:rsidR="0030322D"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Email: </w:t>
      </w:r>
      <w:r w:rsidR="002B6C13" w:rsidRPr="006C0DD3">
        <w:rPr>
          <w:rFonts w:ascii="Times New Roman" w:hAnsi="Times New Roman" w:cs="Times New Roman"/>
          <w:sz w:val="26"/>
          <w:szCs w:val="26"/>
        </w:rPr>
        <w:t>2053010159</w:t>
      </w:r>
      <w:r w:rsidRPr="006C0DD3">
        <w:rPr>
          <w:rFonts w:ascii="Times New Roman" w:hAnsi="Times New Roman" w:cs="Times New Roman"/>
          <w:sz w:val="26"/>
          <w:szCs w:val="26"/>
        </w:rPr>
        <w:t>@</w:t>
      </w:r>
      <w:r w:rsidR="002B6C13" w:rsidRPr="006C0DD3">
        <w:rPr>
          <w:rFonts w:ascii="Times New Roman" w:hAnsi="Times New Roman" w:cs="Times New Roman"/>
          <w:sz w:val="26"/>
          <w:szCs w:val="26"/>
        </w:rPr>
        <w:t>pnt.edu.vn</w:t>
      </w:r>
    </w:p>
    <w:p w14:paraId="76A89199" w14:textId="77777777" w:rsidR="0030322D" w:rsidRPr="006C0DD3" w:rsidRDefault="0030322D" w:rsidP="0030322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C. SỰ ĐỒNG THUẬN THAM GIA NGHIÊN CỨU</w:t>
      </w:r>
    </w:p>
    <w:p w14:paraId="080317E2" w14:textId="77777777" w:rsidR="002B6C13" w:rsidRPr="006C0DD3" w:rsidRDefault="0030322D" w:rsidP="00EC4411">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ạn có đồng ý tham gia nghiên cứu này không? (Đánh dấu X vào ô)</w:t>
      </w:r>
    </w:p>
    <w:p w14:paraId="3BE680C9" w14:textId="07DCA7A5" w:rsidR="0030322D" w:rsidRPr="006C0DD3" w:rsidRDefault="00000000" w:rsidP="00EC4411">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1986925451"/>
          <w14:checkbox>
            <w14:checked w14:val="0"/>
            <w14:checkedState w14:val="2612" w14:font="MS Gothic"/>
            <w14:uncheckedState w14:val="2610" w14:font="MS Gothic"/>
          </w14:checkbox>
        </w:sdtPr>
        <w:sdtContent>
          <w:r w:rsidR="007B1A0A" w:rsidRPr="006C0DD3">
            <w:rPr>
              <w:rFonts w:ascii="Segoe UI Symbol" w:eastAsia="MS Gothic" w:hAnsi="Segoe UI Symbol" w:cs="Segoe UI Symbol"/>
              <w:sz w:val="26"/>
              <w:szCs w:val="26"/>
            </w:rPr>
            <w:t>☐</w:t>
          </w:r>
        </w:sdtContent>
      </w:sdt>
      <w:r w:rsidR="007B1A0A" w:rsidRPr="006C0DD3">
        <w:rPr>
          <w:rFonts w:ascii="Times New Roman" w:hAnsi="Times New Roman" w:cs="Times New Roman"/>
          <w:sz w:val="26"/>
          <w:szCs w:val="26"/>
        </w:rPr>
        <w:t xml:space="preserve"> </w:t>
      </w:r>
      <w:r w:rsidR="0030322D" w:rsidRPr="006C0DD3">
        <w:rPr>
          <w:rFonts w:ascii="Times New Roman" w:hAnsi="Times New Roman" w:cs="Times New Roman"/>
          <w:sz w:val="26"/>
          <w:szCs w:val="26"/>
        </w:rPr>
        <w:t>Tôi đồng ý</w:t>
      </w:r>
    </w:p>
    <w:p w14:paraId="0D9FE7D7" w14:textId="77777777" w:rsidR="0028026B" w:rsidRPr="006C0DD3" w:rsidRDefault="00000000" w:rsidP="0028026B">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705410204"/>
          <w14:checkbox>
            <w14:checked w14:val="0"/>
            <w14:checkedState w14:val="2612" w14:font="MS Gothic"/>
            <w14:uncheckedState w14:val="2610" w14:font="MS Gothic"/>
          </w14:checkbox>
        </w:sdtPr>
        <w:sdtContent>
          <w:r w:rsidR="007B1A0A" w:rsidRPr="006C0DD3">
            <w:rPr>
              <w:rFonts w:ascii="Segoe UI Symbol" w:eastAsia="MS Gothic" w:hAnsi="Segoe UI Symbol" w:cs="Segoe UI Symbol"/>
              <w:sz w:val="26"/>
              <w:szCs w:val="26"/>
            </w:rPr>
            <w:t>☐</w:t>
          </w:r>
        </w:sdtContent>
      </w:sdt>
      <w:r w:rsidR="007B1A0A" w:rsidRPr="006C0DD3">
        <w:rPr>
          <w:rFonts w:ascii="Times New Roman" w:hAnsi="Times New Roman" w:cs="Times New Roman"/>
          <w:sz w:val="26"/>
          <w:szCs w:val="26"/>
        </w:rPr>
        <w:t xml:space="preserve"> </w:t>
      </w:r>
      <w:r w:rsidR="0030322D" w:rsidRPr="006C0DD3">
        <w:rPr>
          <w:rFonts w:ascii="Times New Roman" w:hAnsi="Times New Roman" w:cs="Times New Roman"/>
          <w:sz w:val="26"/>
          <w:szCs w:val="26"/>
        </w:rPr>
        <w:t>Tôi không đồng ý</w:t>
      </w:r>
    </w:p>
    <w:p w14:paraId="3FF7B215" w14:textId="77777777" w:rsidR="0028026B" w:rsidRPr="006C0DD3" w:rsidRDefault="0028026B">
      <w:pPr>
        <w:rPr>
          <w:rFonts w:ascii="Times New Roman" w:hAnsi="Times New Roman" w:cs="Times New Roman"/>
          <w:sz w:val="26"/>
          <w:szCs w:val="26"/>
        </w:rPr>
      </w:pPr>
      <w:r w:rsidRPr="006C0DD3">
        <w:rPr>
          <w:rFonts w:ascii="Times New Roman" w:hAnsi="Times New Roman" w:cs="Times New Roman"/>
          <w:sz w:val="26"/>
          <w:szCs w:val="26"/>
        </w:rPr>
        <w:br w:type="page"/>
      </w:r>
    </w:p>
    <w:p w14:paraId="523D3A1E" w14:textId="4A8DE0D9" w:rsidR="007B1A0A" w:rsidRPr="006C0DD3" w:rsidRDefault="0028026B" w:rsidP="0028026B">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lastRenderedPageBreak/>
        <w:t xml:space="preserve">PHỤ LỤC 3: </w:t>
      </w:r>
      <w:r w:rsidR="003B638D" w:rsidRPr="006C0DD3">
        <w:rPr>
          <w:rFonts w:ascii="Times New Roman" w:hAnsi="Times New Roman" w:cs="Times New Roman"/>
          <w:sz w:val="26"/>
          <w:szCs w:val="26"/>
        </w:rPr>
        <w:t xml:space="preserve">THƯ ĐỒNG Ý CHO PHÉP SỬ DỤNG BỘ CÂU HỎI </w:t>
      </w:r>
      <w:r w:rsidR="003B638D" w:rsidRPr="006C0DD3">
        <w:rPr>
          <w:rFonts w:ascii="Times New Roman" w:hAnsi="Times New Roman" w:cs="Times New Roman"/>
          <w:noProof/>
          <w:sz w:val="26"/>
          <w:szCs w:val="26"/>
        </w:rPr>
        <w:drawing>
          <wp:inline distT="0" distB="0" distL="0" distR="0" wp14:anchorId="3FCB8E31" wp14:editId="38B821A4">
            <wp:extent cx="5238750" cy="5123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6809" cy="5131697"/>
                    </a:xfrm>
                    <a:prstGeom prst="rect">
                      <a:avLst/>
                    </a:prstGeom>
                  </pic:spPr>
                </pic:pic>
              </a:graphicData>
            </a:graphic>
          </wp:inline>
        </w:drawing>
      </w:r>
      <w:r w:rsidR="003B638D" w:rsidRPr="006C0DD3">
        <w:rPr>
          <w:rFonts w:ascii="Times New Roman" w:hAnsi="Times New Roman" w:cs="Times New Roman"/>
          <w:b/>
          <w:bCs/>
          <w:sz w:val="26"/>
          <w:szCs w:val="26"/>
        </w:rPr>
        <w:t xml:space="preserve"> </w:t>
      </w:r>
      <w:r w:rsidR="007B1A0A" w:rsidRPr="006C0DD3">
        <w:rPr>
          <w:rFonts w:ascii="Times New Roman" w:hAnsi="Times New Roman" w:cs="Times New Roman"/>
          <w:sz w:val="26"/>
          <w:szCs w:val="26"/>
        </w:rPr>
        <w:br w:type="page"/>
      </w:r>
    </w:p>
    <w:p w14:paraId="157F6903" w14:textId="10B65C1D" w:rsidR="007B1A0A" w:rsidRPr="006C0DD3" w:rsidRDefault="0028026B" w:rsidP="003B638D">
      <w:pPr>
        <w:spacing w:line="360" w:lineRule="auto"/>
        <w:ind w:left="720"/>
        <w:jc w:val="center"/>
        <w:rPr>
          <w:rFonts w:ascii="Times New Roman" w:hAnsi="Times New Roman" w:cs="Times New Roman"/>
          <w:sz w:val="26"/>
          <w:szCs w:val="26"/>
        </w:rPr>
      </w:pPr>
      <w:r w:rsidRPr="006C0DD3">
        <w:rPr>
          <w:rFonts w:ascii="Times New Roman" w:hAnsi="Times New Roman" w:cs="Times New Roman"/>
          <w:sz w:val="26"/>
          <w:szCs w:val="26"/>
        </w:rPr>
        <w:lastRenderedPageBreak/>
        <w:t xml:space="preserve">PHỤ LỤC 4: </w:t>
      </w:r>
      <w:r w:rsidR="007B1A0A" w:rsidRPr="006C0DD3">
        <w:rPr>
          <w:rFonts w:ascii="Times New Roman" w:hAnsi="Times New Roman" w:cs="Times New Roman"/>
          <w:sz w:val="26"/>
          <w:szCs w:val="26"/>
        </w:rPr>
        <w:t>BẢNG CÂU HỎI NGHIÊN CỨU</w:t>
      </w:r>
    </w:p>
    <w:p w14:paraId="53EC4F29" w14:textId="77777777" w:rsidR="007B1A0A" w:rsidRPr="006C0DD3" w:rsidRDefault="007B1A0A" w:rsidP="008C4476">
      <w:pPr>
        <w:spacing w:line="360" w:lineRule="auto"/>
        <w:ind w:left="720" w:firstLine="720"/>
        <w:rPr>
          <w:rFonts w:ascii="Times New Roman" w:hAnsi="Times New Roman" w:cs="Times New Roman"/>
          <w:i/>
          <w:iCs/>
          <w:sz w:val="26"/>
          <w:szCs w:val="26"/>
        </w:rPr>
      </w:pPr>
      <w:r w:rsidRPr="006C0DD3">
        <w:rPr>
          <w:rFonts w:ascii="Times New Roman" w:hAnsi="Times New Roman" w:cs="Times New Roman"/>
          <w:i/>
          <w:iCs/>
          <w:sz w:val="26"/>
          <w:szCs w:val="26"/>
        </w:rPr>
        <w:t>Trước khi bắt đầu, bạn vui lòng đọc kỹ các câu hỏi và các phương án trả lời dưới đây chọn vào (các) đáp án mà bạn cho là phù hợp.</w:t>
      </w:r>
    </w:p>
    <w:p w14:paraId="2BA5C524" w14:textId="77777777" w:rsidR="007B1A0A" w:rsidRPr="006C0DD3" w:rsidRDefault="007B1A0A" w:rsidP="008C4476">
      <w:pPr>
        <w:spacing w:line="360" w:lineRule="auto"/>
        <w:ind w:left="720" w:firstLine="720"/>
        <w:rPr>
          <w:rFonts w:ascii="Times New Roman" w:hAnsi="Times New Roman" w:cs="Times New Roman"/>
          <w:i/>
          <w:iCs/>
          <w:sz w:val="26"/>
          <w:szCs w:val="26"/>
        </w:rPr>
      </w:pPr>
      <w:r w:rsidRPr="006C0DD3">
        <w:rPr>
          <w:rFonts w:ascii="Times New Roman" w:hAnsi="Times New Roman" w:cs="Times New Roman"/>
          <w:i/>
          <w:iCs/>
          <w:sz w:val="26"/>
          <w:szCs w:val="26"/>
        </w:rPr>
        <w:t>Một số câu hỏi sẽ có nhiều hơn 1 phương án trả lời và một số câu hỏi sẽ có bước chuyển. Bạn hãy lưu ý các câu hỏi này nhé!</w:t>
      </w:r>
    </w:p>
    <w:p w14:paraId="1188C97A" w14:textId="77777777" w:rsidR="007B1A0A" w:rsidRPr="006C0DD3" w:rsidRDefault="007B1A0A" w:rsidP="007B1A0A">
      <w:pPr>
        <w:spacing w:line="360" w:lineRule="auto"/>
        <w:ind w:left="720"/>
        <w:jc w:val="both"/>
        <w:rPr>
          <w:rFonts w:ascii="Times New Roman" w:hAnsi="Times New Roman" w:cs="Times New Roman"/>
          <w:b/>
          <w:bCs/>
          <w:sz w:val="26"/>
          <w:szCs w:val="26"/>
          <w:u w:val="single"/>
        </w:rPr>
      </w:pPr>
      <w:r w:rsidRPr="006C0DD3">
        <w:rPr>
          <w:rFonts w:ascii="Times New Roman" w:hAnsi="Times New Roman" w:cs="Times New Roman"/>
          <w:b/>
          <w:bCs/>
          <w:sz w:val="26"/>
          <w:szCs w:val="26"/>
          <w:u w:val="single"/>
        </w:rPr>
        <w:t>Phần A: THÔNG TIN CÁ NHÂN</w:t>
      </w:r>
    </w:p>
    <w:p w14:paraId="52D654EA" w14:textId="0C9784A8" w:rsidR="003B638D" w:rsidRPr="006C0DD3" w:rsidRDefault="007B1A0A" w:rsidP="0028026B">
      <w:pPr>
        <w:spacing w:line="360" w:lineRule="auto"/>
        <w:ind w:left="720" w:firstLine="720"/>
        <w:jc w:val="both"/>
        <w:rPr>
          <w:rFonts w:ascii="Times New Roman" w:hAnsi="Times New Roman" w:cs="Times New Roman"/>
          <w:b/>
          <w:bCs/>
          <w:i/>
          <w:iCs/>
          <w:sz w:val="26"/>
          <w:szCs w:val="26"/>
        </w:rPr>
      </w:pPr>
      <w:r w:rsidRPr="006C0DD3">
        <w:rPr>
          <w:rFonts w:ascii="Times New Roman" w:hAnsi="Times New Roman" w:cs="Times New Roman"/>
          <w:b/>
          <w:bCs/>
          <w:i/>
          <w:iCs/>
          <w:sz w:val="26"/>
          <w:szCs w:val="26"/>
        </w:rPr>
        <w:t>Hướng dẫn trả lời: Xin hãy điền vào chỗ trống hoặc khoanh tròn số tương ứng với nội dung mà bạn chọn</w:t>
      </w:r>
    </w:p>
    <w:p w14:paraId="1807E4C3" w14:textId="77777777" w:rsidR="008C4476" w:rsidRPr="006C0DD3" w:rsidRDefault="008C4476" w:rsidP="008C447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uổi, giới tính, dân tộc, chuyên ngành học, điểm học tập tích lũy (thang điểm hệ số 4, tính đến học kì I năm 4), đã hoặc đang tham gia đề tài NCKH, tham gia các nhóm/câu lạc bộ NCKH, tham gia vào các hoạt động NCKH (hội nghị, hội thảo …, biết các thông tin về NCKH của trường (thủ tục, điều kiện, quy định nghiên cứu…). </w:t>
      </w:r>
    </w:p>
    <w:p w14:paraId="31795D95" w14:textId="77777777" w:rsidR="008C4476" w:rsidRPr="006C0DD3" w:rsidRDefault="008C4476" w:rsidP="0028026B">
      <w:pPr>
        <w:spacing w:line="360" w:lineRule="auto"/>
        <w:ind w:left="720" w:firstLine="720"/>
        <w:jc w:val="both"/>
        <w:rPr>
          <w:rFonts w:ascii="Times New Roman" w:hAnsi="Times New Roman" w:cs="Times New Roman"/>
          <w:b/>
          <w:bCs/>
          <w:i/>
          <w:iCs/>
          <w:sz w:val="26"/>
          <w:szCs w:val="26"/>
        </w:rPr>
      </w:pPr>
    </w:p>
    <w:tbl>
      <w:tblPr>
        <w:tblStyle w:val="LiBang"/>
        <w:tblW w:w="0" w:type="auto"/>
        <w:tblInd w:w="-5" w:type="dxa"/>
        <w:tblLook w:val="04A0" w:firstRow="1" w:lastRow="0" w:firstColumn="1" w:lastColumn="0" w:noHBand="0" w:noVBand="1"/>
      </w:tblPr>
      <w:tblGrid>
        <w:gridCol w:w="563"/>
        <w:gridCol w:w="4117"/>
        <w:gridCol w:w="4341"/>
      </w:tblGrid>
      <w:tr w:rsidR="006C0DD3" w:rsidRPr="006C0DD3" w14:paraId="2432F8B7" w14:textId="77777777" w:rsidTr="00DF2E32">
        <w:tc>
          <w:tcPr>
            <w:tcW w:w="563" w:type="dxa"/>
            <w:shd w:val="clear" w:color="auto" w:fill="C5E0B3" w:themeFill="accent6" w:themeFillTint="66"/>
          </w:tcPr>
          <w:p w14:paraId="5745663E" w14:textId="2A0BD935" w:rsidR="003B638D" w:rsidRPr="006C0DD3" w:rsidRDefault="003B638D" w:rsidP="003B638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TT</w:t>
            </w:r>
          </w:p>
        </w:tc>
        <w:tc>
          <w:tcPr>
            <w:tcW w:w="4117" w:type="dxa"/>
            <w:shd w:val="clear" w:color="auto" w:fill="C5E0B3" w:themeFill="accent6" w:themeFillTint="66"/>
          </w:tcPr>
          <w:p w14:paraId="1C703D74" w14:textId="61B2C8DC" w:rsidR="003B638D" w:rsidRPr="006C0DD3" w:rsidRDefault="003B638D" w:rsidP="003B638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Câu hỏi</w:t>
            </w:r>
          </w:p>
        </w:tc>
        <w:tc>
          <w:tcPr>
            <w:tcW w:w="4341" w:type="dxa"/>
            <w:shd w:val="clear" w:color="auto" w:fill="C5E0B3" w:themeFill="accent6" w:themeFillTint="66"/>
          </w:tcPr>
          <w:p w14:paraId="18F25852" w14:textId="5B26E77E" w:rsidR="003B638D" w:rsidRPr="006C0DD3" w:rsidRDefault="003B638D" w:rsidP="003B638D">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Trả lời</w:t>
            </w:r>
          </w:p>
        </w:tc>
      </w:tr>
      <w:tr w:rsidR="006C0DD3" w:rsidRPr="006C0DD3" w14:paraId="0A039A31" w14:textId="77777777" w:rsidTr="00DF2E32">
        <w:tc>
          <w:tcPr>
            <w:tcW w:w="563" w:type="dxa"/>
          </w:tcPr>
          <w:p w14:paraId="527C3D6D" w14:textId="5014EA24"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1</w:t>
            </w:r>
          </w:p>
        </w:tc>
        <w:tc>
          <w:tcPr>
            <w:tcW w:w="4117" w:type="dxa"/>
          </w:tcPr>
          <w:p w14:paraId="034D5A3D" w14:textId="3A64C94B" w:rsidR="003B638D" w:rsidRPr="006C0DD3" w:rsidRDefault="002B469B"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Năm sinh</w:t>
            </w:r>
            <w:r w:rsidR="00B3506D" w:rsidRPr="006C0DD3">
              <w:rPr>
                <w:rFonts w:ascii="Times New Roman" w:hAnsi="Times New Roman" w:cs="Times New Roman"/>
                <w:sz w:val="26"/>
                <w:szCs w:val="26"/>
              </w:rPr>
              <w:t>?</w:t>
            </w:r>
          </w:p>
        </w:tc>
        <w:tc>
          <w:tcPr>
            <w:tcW w:w="4341" w:type="dxa"/>
          </w:tcPr>
          <w:p w14:paraId="498B8F41" w14:textId="77777777" w:rsidR="003B638D" w:rsidRPr="006C0DD3" w:rsidRDefault="003B638D" w:rsidP="003B638D">
            <w:pPr>
              <w:spacing w:line="360" w:lineRule="auto"/>
              <w:jc w:val="both"/>
              <w:rPr>
                <w:rFonts w:ascii="Times New Roman" w:hAnsi="Times New Roman" w:cs="Times New Roman"/>
                <w:sz w:val="26"/>
                <w:szCs w:val="26"/>
              </w:rPr>
            </w:pPr>
          </w:p>
        </w:tc>
      </w:tr>
      <w:tr w:rsidR="006C0DD3" w:rsidRPr="006C0DD3" w14:paraId="06E1DD25" w14:textId="77777777" w:rsidTr="00DF2E32">
        <w:tc>
          <w:tcPr>
            <w:tcW w:w="563" w:type="dxa"/>
          </w:tcPr>
          <w:p w14:paraId="473F11A8" w14:textId="12F66DD9"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2</w:t>
            </w:r>
          </w:p>
        </w:tc>
        <w:tc>
          <w:tcPr>
            <w:tcW w:w="4117" w:type="dxa"/>
          </w:tcPr>
          <w:p w14:paraId="59953B49" w14:textId="44F3E130"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Giới tính của bạn?</w:t>
            </w:r>
          </w:p>
        </w:tc>
        <w:tc>
          <w:tcPr>
            <w:tcW w:w="4341" w:type="dxa"/>
          </w:tcPr>
          <w:p w14:paraId="637ED587" w14:textId="77777777" w:rsidR="003B638D" w:rsidRPr="006C0DD3" w:rsidRDefault="00B3506D" w:rsidP="00596489">
            <w:pPr>
              <w:pStyle w:val="oancuaDanhsach"/>
              <w:numPr>
                <w:ilvl w:val="0"/>
                <w:numId w:val="7"/>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Nam</w:t>
            </w:r>
          </w:p>
          <w:p w14:paraId="4D1056E1" w14:textId="24DA9FE9" w:rsidR="00B3506D" w:rsidRPr="006C0DD3" w:rsidRDefault="00B3506D" w:rsidP="00596489">
            <w:pPr>
              <w:pStyle w:val="oancuaDanhsach"/>
              <w:numPr>
                <w:ilvl w:val="0"/>
                <w:numId w:val="7"/>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Nữ</w:t>
            </w:r>
          </w:p>
        </w:tc>
      </w:tr>
      <w:tr w:rsidR="006C0DD3" w:rsidRPr="006C0DD3" w14:paraId="656B9850" w14:textId="77777777" w:rsidTr="00DF2E32">
        <w:tc>
          <w:tcPr>
            <w:tcW w:w="563" w:type="dxa"/>
          </w:tcPr>
          <w:p w14:paraId="21ED7B08" w14:textId="3D2765DE"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3</w:t>
            </w:r>
          </w:p>
        </w:tc>
        <w:tc>
          <w:tcPr>
            <w:tcW w:w="4117" w:type="dxa"/>
          </w:tcPr>
          <w:p w14:paraId="2E95AA4A" w14:textId="74BD51AC" w:rsidR="003B638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thuộc dân tộc gì?</w:t>
            </w:r>
          </w:p>
        </w:tc>
        <w:tc>
          <w:tcPr>
            <w:tcW w:w="4341" w:type="dxa"/>
          </w:tcPr>
          <w:p w14:paraId="4523FE5C" w14:textId="77777777" w:rsidR="003B638D" w:rsidRPr="006C0DD3" w:rsidRDefault="00B3506D" w:rsidP="00596489">
            <w:pPr>
              <w:pStyle w:val="oancuaDanhsach"/>
              <w:numPr>
                <w:ilvl w:val="0"/>
                <w:numId w:val="8"/>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inh</w:t>
            </w:r>
          </w:p>
          <w:p w14:paraId="3EB29E31" w14:textId="7656152D" w:rsidR="00B3506D" w:rsidRPr="006C0DD3" w:rsidRDefault="00B3506D" w:rsidP="00596489">
            <w:pPr>
              <w:pStyle w:val="oancuaDanhsach"/>
              <w:numPr>
                <w:ilvl w:val="0"/>
                <w:numId w:val="8"/>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hác: …</w:t>
            </w:r>
          </w:p>
        </w:tc>
      </w:tr>
      <w:tr w:rsidR="006C0DD3" w:rsidRPr="006C0DD3" w14:paraId="3C8609E9" w14:textId="77777777" w:rsidTr="00DF2E32">
        <w:tc>
          <w:tcPr>
            <w:tcW w:w="563" w:type="dxa"/>
          </w:tcPr>
          <w:p w14:paraId="0677AAFC" w14:textId="5B588CBE"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4</w:t>
            </w:r>
          </w:p>
        </w:tc>
        <w:tc>
          <w:tcPr>
            <w:tcW w:w="4117" w:type="dxa"/>
          </w:tcPr>
          <w:p w14:paraId="37E73401" w14:textId="42A54E5B"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huyên ngành bạn đang học là gì?</w:t>
            </w:r>
          </w:p>
        </w:tc>
        <w:tc>
          <w:tcPr>
            <w:tcW w:w="4341" w:type="dxa"/>
          </w:tcPr>
          <w:p w14:paraId="5587A6A1" w14:textId="77777777" w:rsidR="00B3506D"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đa khoa</w:t>
            </w:r>
          </w:p>
          <w:p w14:paraId="0F4DDB69" w14:textId="77777777" w:rsidR="008C4476"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Hộ sinh</w:t>
            </w:r>
          </w:p>
          <w:p w14:paraId="4BF26E4A" w14:textId="77777777" w:rsidR="008C4476"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Cấp cứu ngoài bệnh viện</w:t>
            </w:r>
          </w:p>
          <w:p w14:paraId="3BC2D584" w14:textId="038CCF1E" w:rsidR="008C4476" w:rsidRPr="006C0DD3" w:rsidRDefault="008C4476" w:rsidP="00596489">
            <w:pPr>
              <w:pStyle w:val="oancuaDanhsach"/>
              <w:numPr>
                <w:ilvl w:val="0"/>
                <w:numId w:val="9"/>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ều dưỡng Phục hồi chức năng</w:t>
            </w:r>
          </w:p>
        </w:tc>
      </w:tr>
      <w:tr w:rsidR="006C0DD3" w:rsidRPr="006C0DD3" w14:paraId="6F40FB10" w14:textId="77777777" w:rsidTr="00DF2E32">
        <w:tc>
          <w:tcPr>
            <w:tcW w:w="563" w:type="dxa"/>
          </w:tcPr>
          <w:p w14:paraId="2C0B16E7" w14:textId="4B826EED"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5</w:t>
            </w:r>
          </w:p>
        </w:tc>
        <w:tc>
          <w:tcPr>
            <w:tcW w:w="4117" w:type="dxa"/>
          </w:tcPr>
          <w:p w14:paraId="407A6B91" w14:textId="59F105D1"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iểm học tập tích lũy của bạn? (thang điểm hệ số 4, tính đến học kỳ I năm 4)</w:t>
            </w:r>
          </w:p>
        </w:tc>
        <w:tc>
          <w:tcPr>
            <w:tcW w:w="4341" w:type="dxa"/>
          </w:tcPr>
          <w:p w14:paraId="2E5D9F3A" w14:textId="77777777" w:rsidR="00B3506D" w:rsidRPr="006C0DD3" w:rsidRDefault="008C4476" w:rsidP="00596489">
            <w:pPr>
              <w:pStyle w:val="oancuaDanhsach"/>
              <w:numPr>
                <w:ilvl w:val="0"/>
                <w:numId w:val="11"/>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3,2-4,0</w:t>
            </w:r>
          </w:p>
          <w:p w14:paraId="2DDDC758" w14:textId="77777777" w:rsidR="008C4476" w:rsidRPr="006C0DD3" w:rsidRDefault="008C4476" w:rsidP="00596489">
            <w:pPr>
              <w:pStyle w:val="oancuaDanhsach"/>
              <w:numPr>
                <w:ilvl w:val="0"/>
                <w:numId w:val="11"/>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2,5-3,19</w:t>
            </w:r>
          </w:p>
          <w:p w14:paraId="337D76BD" w14:textId="00708071" w:rsidR="008C4476" w:rsidRPr="006C0DD3" w:rsidRDefault="008C4476" w:rsidP="00596489">
            <w:pPr>
              <w:pStyle w:val="oancuaDanhsach"/>
              <w:numPr>
                <w:ilvl w:val="0"/>
                <w:numId w:val="11"/>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0,0-2,49</w:t>
            </w:r>
          </w:p>
        </w:tc>
      </w:tr>
      <w:tr w:rsidR="006C0DD3" w:rsidRPr="006C0DD3" w14:paraId="73EB42F8" w14:textId="77777777" w:rsidTr="00DF2E32">
        <w:tc>
          <w:tcPr>
            <w:tcW w:w="563" w:type="dxa"/>
          </w:tcPr>
          <w:p w14:paraId="20EACAA3" w14:textId="42B3F1AE"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6</w:t>
            </w:r>
          </w:p>
        </w:tc>
        <w:tc>
          <w:tcPr>
            <w:tcW w:w="4117" w:type="dxa"/>
          </w:tcPr>
          <w:p w14:paraId="6A6C9F63" w14:textId="6DD43136"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Đã hoặc đang tham gia đề tài NCKH?</w:t>
            </w:r>
          </w:p>
        </w:tc>
        <w:tc>
          <w:tcPr>
            <w:tcW w:w="4341" w:type="dxa"/>
          </w:tcPr>
          <w:p w14:paraId="6D676FEC" w14:textId="0810EA99" w:rsidR="00B3506D" w:rsidRPr="006C0DD3" w:rsidRDefault="00B3506D" w:rsidP="00596489">
            <w:pPr>
              <w:pStyle w:val="oancuaDanhsach"/>
              <w:numPr>
                <w:ilvl w:val="0"/>
                <w:numId w:val="12"/>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ó</w:t>
            </w:r>
          </w:p>
          <w:p w14:paraId="642B8070" w14:textId="626D8142" w:rsidR="00B3506D" w:rsidRPr="006C0DD3" w:rsidRDefault="00B3506D" w:rsidP="00596489">
            <w:pPr>
              <w:pStyle w:val="oancuaDanhsach"/>
              <w:numPr>
                <w:ilvl w:val="0"/>
                <w:numId w:val="12"/>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lastRenderedPageBreak/>
              <w:t>Không</w:t>
            </w:r>
          </w:p>
        </w:tc>
      </w:tr>
      <w:tr w:rsidR="006C0DD3" w:rsidRPr="006C0DD3" w14:paraId="5AD3B4A0" w14:textId="77777777" w:rsidTr="00DF2E32">
        <w:tc>
          <w:tcPr>
            <w:tcW w:w="563" w:type="dxa"/>
          </w:tcPr>
          <w:p w14:paraId="6785C4C3" w14:textId="589629A1"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7</w:t>
            </w:r>
          </w:p>
        </w:tc>
        <w:tc>
          <w:tcPr>
            <w:tcW w:w="4117" w:type="dxa"/>
          </w:tcPr>
          <w:p w14:paraId="11DA5A77" w14:textId="78D93AB8"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có tham gia các nhóm/ câu lạc bộ NCKH nào không?</w:t>
            </w:r>
          </w:p>
        </w:tc>
        <w:tc>
          <w:tcPr>
            <w:tcW w:w="4341" w:type="dxa"/>
          </w:tcPr>
          <w:p w14:paraId="360F4BF7" w14:textId="14D0C9B5" w:rsidR="00B3506D" w:rsidRPr="006C0DD3" w:rsidRDefault="00B3506D" w:rsidP="00596489">
            <w:pPr>
              <w:pStyle w:val="oancuaDanhsach"/>
              <w:numPr>
                <w:ilvl w:val="0"/>
                <w:numId w:val="1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ó</w:t>
            </w:r>
          </w:p>
          <w:p w14:paraId="00CD30BF" w14:textId="74095102" w:rsidR="00B3506D" w:rsidRPr="006C0DD3" w:rsidRDefault="00B3506D" w:rsidP="00596489">
            <w:pPr>
              <w:pStyle w:val="oancuaDanhsach"/>
              <w:numPr>
                <w:ilvl w:val="0"/>
                <w:numId w:val="13"/>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hông</w:t>
            </w:r>
          </w:p>
        </w:tc>
      </w:tr>
      <w:tr w:rsidR="006C0DD3" w:rsidRPr="006C0DD3" w14:paraId="6158DAD9" w14:textId="77777777" w:rsidTr="00DF2E32">
        <w:tc>
          <w:tcPr>
            <w:tcW w:w="563" w:type="dxa"/>
          </w:tcPr>
          <w:p w14:paraId="222DDF57" w14:textId="5BFA93CE"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 xml:space="preserve">A8 </w:t>
            </w:r>
          </w:p>
        </w:tc>
        <w:tc>
          <w:tcPr>
            <w:tcW w:w="4117" w:type="dxa"/>
          </w:tcPr>
          <w:p w14:paraId="54DDC699" w14:textId="45302459"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đã tham gia vào các hoạt động nghiên cứu khoa học nào hay chưa?</w:t>
            </w:r>
          </w:p>
        </w:tc>
        <w:tc>
          <w:tcPr>
            <w:tcW w:w="4341" w:type="dxa"/>
          </w:tcPr>
          <w:p w14:paraId="49C8194A" w14:textId="341EBB8B" w:rsidR="00B3506D" w:rsidRPr="006C0DD3" w:rsidRDefault="00B3506D" w:rsidP="00596489">
            <w:pPr>
              <w:pStyle w:val="oancuaDanhsach"/>
              <w:numPr>
                <w:ilvl w:val="0"/>
                <w:numId w:val="1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Rồi</w:t>
            </w:r>
          </w:p>
          <w:p w14:paraId="5B18CC0C" w14:textId="2CB8A347" w:rsidR="00B3506D" w:rsidRPr="006C0DD3" w:rsidRDefault="00B3506D" w:rsidP="00596489">
            <w:pPr>
              <w:pStyle w:val="oancuaDanhsach"/>
              <w:numPr>
                <w:ilvl w:val="0"/>
                <w:numId w:val="14"/>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hưa</w:t>
            </w:r>
          </w:p>
        </w:tc>
      </w:tr>
      <w:tr w:rsidR="006C0DD3" w:rsidRPr="006C0DD3" w14:paraId="73B6596D" w14:textId="77777777" w:rsidTr="00DF2E32">
        <w:tc>
          <w:tcPr>
            <w:tcW w:w="563" w:type="dxa"/>
          </w:tcPr>
          <w:p w14:paraId="7BE9BB67" w14:textId="2C80F831"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A9</w:t>
            </w:r>
          </w:p>
        </w:tc>
        <w:tc>
          <w:tcPr>
            <w:tcW w:w="4117" w:type="dxa"/>
          </w:tcPr>
          <w:p w14:paraId="50C75CAC" w14:textId="4059AB02" w:rsidR="00B3506D" w:rsidRPr="006C0DD3" w:rsidRDefault="00B3506D" w:rsidP="003B638D">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Bạn có biết các thông tin về NCKH của trường không?</w:t>
            </w:r>
          </w:p>
        </w:tc>
        <w:tc>
          <w:tcPr>
            <w:tcW w:w="4341" w:type="dxa"/>
          </w:tcPr>
          <w:p w14:paraId="27EFD1C0" w14:textId="77777777" w:rsidR="00B3506D" w:rsidRPr="006C0DD3" w:rsidRDefault="00B3506D" w:rsidP="00596489">
            <w:pPr>
              <w:pStyle w:val="oancuaDanhsach"/>
              <w:numPr>
                <w:ilvl w:val="0"/>
                <w:numId w:val="10"/>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Có</w:t>
            </w:r>
          </w:p>
          <w:p w14:paraId="0B3B0EE0" w14:textId="73DD0CCF" w:rsidR="00B3506D" w:rsidRPr="006C0DD3" w:rsidRDefault="00B3506D" w:rsidP="00596489">
            <w:pPr>
              <w:pStyle w:val="oancuaDanhsach"/>
              <w:numPr>
                <w:ilvl w:val="0"/>
                <w:numId w:val="10"/>
              </w:num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Không</w:t>
            </w:r>
          </w:p>
        </w:tc>
      </w:tr>
    </w:tbl>
    <w:p w14:paraId="03DDC6B2" w14:textId="0223E4A5" w:rsidR="003B638D" w:rsidRPr="006C0DD3" w:rsidRDefault="003B638D" w:rsidP="003B638D">
      <w:pPr>
        <w:spacing w:line="360" w:lineRule="auto"/>
        <w:ind w:left="720" w:firstLine="720"/>
        <w:jc w:val="both"/>
        <w:rPr>
          <w:rFonts w:ascii="Times New Roman" w:hAnsi="Times New Roman" w:cs="Times New Roman"/>
          <w:b/>
          <w:bCs/>
          <w:i/>
          <w:iCs/>
          <w:sz w:val="26"/>
          <w:szCs w:val="26"/>
        </w:rPr>
      </w:pPr>
    </w:p>
    <w:p w14:paraId="36074A2F" w14:textId="318AA496" w:rsidR="002F4616" w:rsidRPr="006C0DD3" w:rsidRDefault="002F4616" w:rsidP="002F4616">
      <w:pPr>
        <w:spacing w:line="360" w:lineRule="auto"/>
        <w:ind w:left="720"/>
        <w:jc w:val="both"/>
        <w:rPr>
          <w:rFonts w:ascii="Times New Roman" w:hAnsi="Times New Roman" w:cs="Times New Roman"/>
          <w:b/>
          <w:bCs/>
          <w:sz w:val="26"/>
          <w:szCs w:val="26"/>
          <w:u w:val="single"/>
        </w:rPr>
      </w:pPr>
      <w:r w:rsidRPr="006C0DD3">
        <w:rPr>
          <w:rFonts w:ascii="Times New Roman" w:hAnsi="Times New Roman" w:cs="Times New Roman"/>
          <w:b/>
          <w:bCs/>
          <w:sz w:val="26"/>
          <w:szCs w:val="26"/>
          <w:u w:val="single"/>
        </w:rPr>
        <w:t>Phần B: THANG ĐO THÁI ĐỘ ĐỐI VỚI NGHIÊN CỨU KHOA HỌC</w:t>
      </w:r>
    </w:p>
    <w:p w14:paraId="2ED8E197" w14:textId="522F5299" w:rsidR="002F4616" w:rsidRPr="006C0DD3" w:rsidRDefault="002F4616" w:rsidP="002F4616">
      <w:pPr>
        <w:spacing w:line="360" w:lineRule="auto"/>
        <w:ind w:left="720"/>
        <w:jc w:val="both"/>
        <w:rPr>
          <w:rStyle w:val="fontstyle01"/>
          <w:rFonts w:ascii="Times New Roman" w:hAnsi="Times New Roman" w:cs="Times New Roman"/>
          <w:color w:val="auto"/>
          <w:sz w:val="26"/>
          <w:szCs w:val="26"/>
        </w:rPr>
      </w:pPr>
      <w:r w:rsidRPr="006C0DD3">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tbl>
      <w:tblPr>
        <w:tblStyle w:val="LiBang"/>
        <w:tblW w:w="0" w:type="auto"/>
        <w:tblInd w:w="-5" w:type="dxa"/>
        <w:tblLook w:val="04A0" w:firstRow="1" w:lastRow="0" w:firstColumn="1" w:lastColumn="0" w:noHBand="0" w:noVBand="1"/>
      </w:tblPr>
      <w:tblGrid>
        <w:gridCol w:w="650"/>
        <w:gridCol w:w="2162"/>
        <w:gridCol w:w="45"/>
        <w:gridCol w:w="854"/>
        <w:gridCol w:w="938"/>
        <w:gridCol w:w="896"/>
        <w:gridCol w:w="938"/>
        <w:gridCol w:w="832"/>
        <w:gridCol w:w="853"/>
        <w:gridCol w:w="853"/>
      </w:tblGrid>
      <w:tr w:rsidR="006C0DD3" w:rsidRPr="006C0DD3" w14:paraId="57BF68A4" w14:textId="77777777" w:rsidTr="008C4476">
        <w:tc>
          <w:tcPr>
            <w:tcW w:w="270" w:type="dxa"/>
          </w:tcPr>
          <w:p w14:paraId="6C74F0BA" w14:textId="33FDE191" w:rsidR="002F4616" w:rsidRPr="006C0DD3" w:rsidRDefault="002F4616" w:rsidP="002F4616">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TT</w:t>
            </w:r>
          </w:p>
        </w:tc>
        <w:tc>
          <w:tcPr>
            <w:tcW w:w="2515" w:type="dxa"/>
            <w:gridSpan w:val="2"/>
          </w:tcPr>
          <w:p w14:paraId="5D4409ED" w14:textId="0BF2C325" w:rsidR="002F4616" w:rsidRPr="006C0DD3" w:rsidRDefault="002F4616" w:rsidP="002F4616">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Nội dung</w:t>
            </w:r>
          </w:p>
        </w:tc>
        <w:tc>
          <w:tcPr>
            <w:tcW w:w="854" w:type="dxa"/>
          </w:tcPr>
          <w:p w14:paraId="7D56D30B"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Hoàn toàn không đồng ý</w:t>
            </w:r>
          </w:p>
          <w:p w14:paraId="163DBAC4"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45" w:type="dxa"/>
          </w:tcPr>
          <w:p w14:paraId="3D80EFAC"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Không đồng ý</w:t>
            </w:r>
          </w:p>
          <w:p w14:paraId="5932B9BC"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07" w:type="dxa"/>
          </w:tcPr>
          <w:p w14:paraId="085D1907"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Phần nào không đồng ý</w:t>
            </w:r>
          </w:p>
          <w:p w14:paraId="0A0C348C"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45" w:type="dxa"/>
          </w:tcPr>
          <w:p w14:paraId="294D2A18"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Không đồng ý cũng không phản đối</w:t>
            </w:r>
          </w:p>
          <w:p w14:paraId="11488AC5"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849" w:type="dxa"/>
          </w:tcPr>
          <w:p w14:paraId="45172804"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Phần nào đồng ý</w:t>
            </w:r>
          </w:p>
          <w:p w14:paraId="27006BFA"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868" w:type="dxa"/>
          </w:tcPr>
          <w:p w14:paraId="3D7B0E8A"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Đồng ý</w:t>
            </w:r>
          </w:p>
          <w:p w14:paraId="563B2970"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868" w:type="dxa"/>
          </w:tcPr>
          <w:p w14:paraId="08DAA243"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Hoàn toàn đồng ý</w:t>
            </w:r>
          </w:p>
          <w:p w14:paraId="36B1A2CD" w14:textId="77777777" w:rsidR="002F4616" w:rsidRPr="006C0DD3" w:rsidRDefault="002F4616" w:rsidP="002F4616">
            <w:pPr>
              <w:spacing w:line="360" w:lineRule="auto"/>
              <w:jc w:val="both"/>
              <w:rPr>
                <w:rFonts w:ascii="Times New Roman" w:hAnsi="Times New Roman" w:cs="Times New Roman"/>
                <w:b/>
                <w:bCs/>
                <w:sz w:val="26"/>
                <w:szCs w:val="26"/>
              </w:rPr>
            </w:pPr>
          </w:p>
        </w:tc>
      </w:tr>
      <w:tr w:rsidR="006C0DD3" w:rsidRPr="006C0DD3" w14:paraId="1D6F242A" w14:textId="77777777" w:rsidTr="008C4476">
        <w:tc>
          <w:tcPr>
            <w:tcW w:w="270" w:type="dxa"/>
          </w:tcPr>
          <w:p w14:paraId="651E3112" w14:textId="216003CA" w:rsidR="002F4616" w:rsidRPr="006C0DD3" w:rsidRDefault="002F4616" w:rsidP="002F4616">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w:t>
            </w:r>
          </w:p>
        </w:tc>
        <w:tc>
          <w:tcPr>
            <w:tcW w:w="2460" w:type="dxa"/>
          </w:tcPr>
          <w:p w14:paraId="4142F65D" w14:textId="77777777" w:rsidR="002F4616" w:rsidRPr="006C0DD3" w:rsidRDefault="002F4616" w:rsidP="002F461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m tôi băn khoăn</w:t>
            </w:r>
          </w:p>
          <w:p w14:paraId="524D630B" w14:textId="77777777" w:rsidR="002F4616" w:rsidRPr="006C0DD3" w:rsidRDefault="002F4616" w:rsidP="002F4616">
            <w:pPr>
              <w:spacing w:line="360" w:lineRule="auto"/>
              <w:jc w:val="both"/>
              <w:rPr>
                <w:rFonts w:ascii="Times New Roman" w:hAnsi="Times New Roman" w:cs="Times New Roman"/>
                <w:b/>
                <w:bCs/>
                <w:sz w:val="26"/>
                <w:szCs w:val="26"/>
              </w:rPr>
            </w:pPr>
          </w:p>
        </w:tc>
        <w:tc>
          <w:tcPr>
            <w:tcW w:w="909" w:type="dxa"/>
            <w:gridSpan w:val="2"/>
          </w:tcPr>
          <w:p w14:paraId="7DDD7F39" w14:textId="06B6723C"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1</w:t>
            </w:r>
          </w:p>
        </w:tc>
        <w:tc>
          <w:tcPr>
            <w:tcW w:w="945" w:type="dxa"/>
          </w:tcPr>
          <w:p w14:paraId="3566B2EE" w14:textId="374BB5EB"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2</w:t>
            </w:r>
          </w:p>
        </w:tc>
        <w:tc>
          <w:tcPr>
            <w:tcW w:w="907" w:type="dxa"/>
          </w:tcPr>
          <w:p w14:paraId="3FEB2CCD" w14:textId="6E8EBA4E"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3</w:t>
            </w:r>
          </w:p>
        </w:tc>
        <w:tc>
          <w:tcPr>
            <w:tcW w:w="945" w:type="dxa"/>
          </w:tcPr>
          <w:p w14:paraId="3C22943B" w14:textId="419E75EB"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4</w:t>
            </w:r>
          </w:p>
        </w:tc>
        <w:tc>
          <w:tcPr>
            <w:tcW w:w="849" w:type="dxa"/>
          </w:tcPr>
          <w:p w14:paraId="159D7A85" w14:textId="771E91D5"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5</w:t>
            </w:r>
          </w:p>
        </w:tc>
        <w:tc>
          <w:tcPr>
            <w:tcW w:w="868" w:type="dxa"/>
          </w:tcPr>
          <w:p w14:paraId="5572070C" w14:textId="6ACD93EF"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6</w:t>
            </w:r>
          </w:p>
        </w:tc>
        <w:tc>
          <w:tcPr>
            <w:tcW w:w="868" w:type="dxa"/>
          </w:tcPr>
          <w:p w14:paraId="1285432F" w14:textId="6BB125E4" w:rsidR="002F4616" w:rsidRPr="006C0DD3" w:rsidRDefault="002F4616" w:rsidP="002F4616">
            <w:pPr>
              <w:spacing w:line="360" w:lineRule="auto"/>
              <w:jc w:val="both"/>
              <w:rPr>
                <w:rFonts w:ascii="Times New Roman" w:hAnsi="Times New Roman" w:cs="Times New Roman"/>
                <w:sz w:val="26"/>
                <w:szCs w:val="26"/>
              </w:rPr>
            </w:pPr>
            <w:r w:rsidRPr="006C0DD3">
              <w:rPr>
                <w:rFonts w:ascii="Times New Roman" w:hAnsi="Times New Roman" w:cs="Times New Roman"/>
                <w:sz w:val="26"/>
                <w:szCs w:val="26"/>
              </w:rPr>
              <w:t>7</w:t>
            </w:r>
          </w:p>
        </w:tc>
      </w:tr>
      <w:tr w:rsidR="006C0DD3" w:rsidRPr="006C0DD3" w14:paraId="537CC4DE" w14:textId="77777777" w:rsidTr="008C4476">
        <w:tc>
          <w:tcPr>
            <w:tcW w:w="270" w:type="dxa"/>
          </w:tcPr>
          <w:p w14:paraId="4BCB1AAD" w14:textId="3B03C29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w:t>
            </w:r>
          </w:p>
        </w:tc>
        <w:tc>
          <w:tcPr>
            <w:tcW w:w="2460" w:type="dxa"/>
          </w:tcPr>
          <w:p w14:paraId="4C5EBF2E"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nên được dạy cho tất cả sinh viên</w:t>
            </w:r>
          </w:p>
          <w:p w14:paraId="49CB3A43"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486E6E5" w14:textId="11B063B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1654AEC5" w14:textId="36EF109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9C16B4C" w14:textId="0C5D57C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C3E1123" w14:textId="73FCAFE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4242CFB" w14:textId="3FF5FA0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ADE54AD" w14:textId="5A84C93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4E63533A" w14:textId="3327F61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CDEBECD" w14:textId="77777777" w:rsidTr="008C4476">
        <w:tc>
          <w:tcPr>
            <w:tcW w:w="270" w:type="dxa"/>
          </w:tcPr>
          <w:p w14:paraId="74994898" w14:textId="2D22102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w:t>
            </w:r>
          </w:p>
        </w:tc>
        <w:tc>
          <w:tcPr>
            <w:tcW w:w="2460" w:type="dxa"/>
          </w:tcPr>
          <w:p w14:paraId="43F0090B"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đam mê nghiên cứu khoa học</w:t>
            </w:r>
          </w:p>
          <w:p w14:paraId="3782E827"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411009A" w14:textId="1F1858D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B50E505" w14:textId="04145E4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396EB8D3" w14:textId="1C71E2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7B53F7B" w14:textId="5819625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2F5140CE" w14:textId="60DFBCC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B2FE09F" w14:textId="025A68E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6C92008" w14:textId="61771F6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6E957592" w14:textId="77777777" w:rsidTr="008C4476">
        <w:tc>
          <w:tcPr>
            <w:tcW w:w="270" w:type="dxa"/>
          </w:tcPr>
          <w:p w14:paraId="6EDE2BAE" w14:textId="4F8740F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4</w:t>
            </w:r>
          </w:p>
        </w:tc>
        <w:tc>
          <w:tcPr>
            <w:tcW w:w="2460" w:type="dxa"/>
          </w:tcPr>
          <w:p w14:paraId="39C88AF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thú vị</w:t>
            </w:r>
          </w:p>
          <w:p w14:paraId="5C3E969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824EE28" w14:textId="31FBFF0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BD16EA9" w14:textId="2B733C6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C8F4C71" w14:textId="7EE22B1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0747F6B" w14:textId="459BF71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048E2B9" w14:textId="0B63BA6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72E852F" w14:textId="0BF3A57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EB84756" w14:textId="1D2087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087DBCA8" w14:textId="77777777" w:rsidTr="008C4476">
        <w:tc>
          <w:tcPr>
            <w:tcW w:w="270" w:type="dxa"/>
          </w:tcPr>
          <w:p w14:paraId="76CC5F3E" w14:textId="4C23477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5</w:t>
            </w:r>
          </w:p>
        </w:tc>
        <w:tc>
          <w:tcPr>
            <w:tcW w:w="2460" w:type="dxa"/>
          </w:tcPr>
          <w:p w14:paraId="1872E6E6"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thích nghiên cứu khoa học</w:t>
            </w:r>
          </w:p>
          <w:p w14:paraId="196EBB72"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4819C9DF" w14:textId="03FED49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lastRenderedPageBreak/>
              <w:t>1</w:t>
            </w:r>
          </w:p>
        </w:tc>
        <w:tc>
          <w:tcPr>
            <w:tcW w:w="945" w:type="dxa"/>
          </w:tcPr>
          <w:p w14:paraId="20625877" w14:textId="622EA72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77E888A5" w14:textId="32CF7E8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2ECF23B8" w14:textId="5D34CD9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B9A1465" w14:textId="4DBFF29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10D5CA1" w14:textId="57C9A74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8A76295" w14:textId="6E23194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50B4D035" w14:textId="77777777" w:rsidTr="008C4476">
        <w:tc>
          <w:tcPr>
            <w:tcW w:w="270" w:type="dxa"/>
          </w:tcPr>
          <w:p w14:paraId="27A20F00" w14:textId="369332F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6</w:t>
            </w:r>
          </w:p>
        </w:tc>
        <w:tc>
          <w:tcPr>
            <w:tcW w:w="2460" w:type="dxa"/>
          </w:tcPr>
          <w:p w14:paraId="44F6A6C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cảm thấy không chắc chắn về việc phân tích dữ liệu nghiên cứu</w:t>
            </w:r>
          </w:p>
          <w:p w14:paraId="0F264533"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4A3972F8" w14:textId="538D5B0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18FC6BD6" w14:textId="70EA428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6C1BF1E" w14:textId="66083D1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1CDBB96" w14:textId="651B9C3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CA25396" w14:textId="6F44475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7A6DA97C" w14:textId="297297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C0BEDF6" w14:textId="2C354A7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AE6FF94" w14:textId="77777777" w:rsidTr="008C4476">
        <w:tc>
          <w:tcPr>
            <w:tcW w:w="270" w:type="dxa"/>
          </w:tcPr>
          <w:p w14:paraId="43A452ED" w14:textId="5656DAE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7</w:t>
            </w:r>
          </w:p>
        </w:tc>
        <w:tc>
          <w:tcPr>
            <w:tcW w:w="2460" w:type="dxa"/>
          </w:tcPr>
          <w:p w14:paraId="6BDFC2A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m tôi lo sợ</w:t>
            </w:r>
          </w:p>
          <w:p w14:paraId="120E277E"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440DB4A3" w14:textId="13759DC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CD79CF7" w14:textId="2232B52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6ADA212" w14:textId="0E5BAB0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E2F6D6B" w14:textId="6DBCDE9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C859CC1" w14:textId="01B3554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CDB6DC3" w14:textId="57DADD7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90E768E" w14:textId="026E9D7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5E6E6E1D" w14:textId="77777777" w:rsidTr="008C4476">
        <w:tc>
          <w:tcPr>
            <w:tcW w:w="270" w:type="dxa"/>
          </w:tcPr>
          <w:p w14:paraId="2AE78A03" w14:textId="362CF8F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8</w:t>
            </w:r>
          </w:p>
        </w:tc>
        <w:tc>
          <w:tcPr>
            <w:tcW w:w="2460" w:type="dxa"/>
          </w:tcPr>
          <w:p w14:paraId="7063A808"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hữu ích cho sự nghiệp của tôi</w:t>
            </w:r>
          </w:p>
          <w:p w14:paraId="0FA6663E"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7DAD0122" w14:textId="689C6F9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111606C" w14:textId="5470FF7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2ACFECE" w14:textId="0E06723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1B7EA26" w14:textId="28599CD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79E67F5" w14:textId="10E21E8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306E5AA" w14:textId="4DB8D1C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1AA59C6B" w14:textId="465522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434257D0" w14:textId="77777777" w:rsidTr="008C4476">
        <w:tc>
          <w:tcPr>
            <w:tcW w:w="270" w:type="dxa"/>
          </w:tcPr>
          <w:p w14:paraId="4D83460C" w14:textId="1CDE0D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9</w:t>
            </w:r>
          </w:p>
        </w:tc>
        <w:tc>
          <w:tcPr>
            <w:tcW w:w="2460" w:type="dxa"/>
          </w:tcPr>
          <w:p w14:paraId="6D8832C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cảm thấy khó hiểu về các khái niệm của nghiên cứu khoa học</w:t>
            </w:r>
          </w:p>
          <w:p w14:paraId="40230956"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B29ECF4" w14:textId="4B1B51D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27415C6" w14:textId="721F7E0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A740B32" w14:textId="3D335D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40DE54D5" w14:textId="7688EC5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2C6936C9" w14:textId="7DDFC3A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B679AD4" w14:textId="0C610B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0ABA0BE" w14:textId="020D706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57240962" w14:textId="77777777" w:rsidTr="008C4476">
        <w:tc>
          <w:tcPr>
            <w:tcW w:w="270" w:type="dxa"/>
          </w:tcPr>
          <w:p w14:paraId="60B5DC3A" w14:textId="50FE9DD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0</w:t>
            </w:r>
          </w:p>
        </w:tc>
        <w:tc>
          <w:tcPr>
            <w:tcW w:w="2460" w:type="dxa"/>
          </w:tcPr>
          <w:p w14:paraId="28F97A35"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mắc nhiều sai lầm trong nghiên cứu</w:t>
            </w:r>
          </w:p>
          <w:p w14:paraId="3BCE7C61"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7B8670DF" w14:textId="589D6E6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FA520D5" w14:textId="2AA1BA4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CE9751B" w14:textId="19749B4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33E4BAD" w14:textId="29769A7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7E9EE88" w14:textId="4610714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470CA92" w14:textId="7FD613B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61823D9" w14:textId="52BF67C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0404D53" w14:textId="77777777" w:rsidTr="008C4476">
        <w:tc>
          <w:tcPr>
            <w:tcW w:w="270" w:type="dxa"/>
          </w:tcPr>
          <w:p w14:paraId="1C88CE5E" w14:textId="16DE12B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1</w:t>
            </w:r>
          </w:p>
        </w:tc>
        <w:tc>
          <w:tcPr>
            <w:tcW w:w="2460" w:type="dxa"/>
          </w:tcPr>
          <w:p w14:paraId="6D10BAC0"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gặp rắc rối với số liệu nghiên cứu</w:t>
            </w:r>
          </w:p>
          <w:p w14:paraId="4761B6DA"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AB0A6B6" w14:textId="13FC8FA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5F83B9B" w14:textId="5B202ED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0F137896" w14:textId="7CB1F63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905CCB5" w14:textId="5240D0A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E8B4120" w14:textId="1B91D45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F4E4EC0" w14:textId="448AD0A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A300BC5" w14:textId="1C72D34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CAB7618" w14:textId="77777777" w:rsidTr="008C4476">
        <w:tc>
          <w:tcPr>
            <w:tcW w:w="270" w:type="dxa"/>
          </w:tcPr>
          <w:p w14:paraId="0DE32AF1" w14:textId="0C1EE5A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2</w:t>
            </w:r>
          </w:p>
        </w:tc>
        <w:tc>
          <w:tcPr>
            <w:tcW w:w="2460" w:type="dxa"/>
          </w:tcPr>
          <w:p w14:paraId="72F6B9F8"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yêu nghiên cứu khoa học</w:t>
            </w:r>
          </w:p>
          <w:p w14:paraId="5EF32575"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0F0E567" w14:textId="7C214C3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249D697A" w14:textId="24760E5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5E4249E" w14:textId="6010B4C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C5D9D2F" w14:textId="7BF5528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E640179" w14:textId="0D6CAD8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D9939ED" w14:textId="1D4A312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A501110" w14:textId="424D14A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435184F" w14:textId="77777777" w:rsidTr="008C4476">
        <w:tc>
          <w:tcPr>
            <w:tcW w:w="270" w:type="dxa"/>
          </w:tcPr>
          <w:p w14:paraId="78DE440B" w14:textId="3A14593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3</w:t>
            </w:r>
          </w:p>
        </w:tc>
        <w:tc>
          <w:tcPr>
            <w:tcW w:w="2460" w:type="dxa"/>
          </w:tcPr>
          <w:p w14:paraId="58EFD06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thật sự hứng thú với nghiên cứu khoa học</w:t>
            </w:r>
          </w:p>
          <w:p w14:paraId="01E54539"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539D4C7C" w14:textId="221D9F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48C1467" w14:textId="656EC71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CF79EB8" w14:textId="65D8EB9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290B084" w14:textId="4DD1D93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3D09037" w14:textId="0686EE0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3398D22" w14:textId="016603E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1E8348E" w14:textId="41B0260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646F6EFD" w14:textId="77777777" w:rsidTr="008C4476">
        <w:tc>
          <w:tcPr>
            <w:tcW w:w="270" w:type="dxa"/>
          </w:tcPr>
          <w:p w14:paraId="4818E94C" w14:textId="4494639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4</w:t>
            </w:r>
          </w:p>
        </w:tc>
        <w:tc>
          <w:tcPr>
            <w:tcW w:w="2460" w:type="dxa"/>
          </w:tcPr>
          <w:p w14:paraId="1880896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kết nối với lĩnh vực học tập của tôi</w:t>
            </w:r>
          </w:p>
          <w:p w14:paraId="7EBAD1EC"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0145400" w14:textId="1DAEEEF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6E77B37" w14:textId="5B11A58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796EA014" w14:textId="4F07662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24001AD3" w14:textId="69E6147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3311D85C" w14:textId="3AAD266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EA614BE" w14:textId="1FA7F8B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4769643" w14:textId="09FD6B8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520ADC2" w14:textId="77777777" w:rsidTr="008C4476">
        <w:tc>
          <w:tcPr>
            <w:tcW w:w="270" w:type="dxa"/>
          </w:tcPr>
          <w:p w14:paraId="2201DA45" w14:textId="14D321C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5</w:t>
            </w:r>
          </w:p>
        </w:tc>
        <w:tc>
          <w:tcPr>
            <w:tcW w:w="2460" w:type="dxa"/>
          </w:tcPr>
          <w:p w14:paraId="286E20E0"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Hầu hết sinh viên được hưởng lợi từ nghiên cứu khoa học</w:t>
            </w:r>
          </w:p>
          <w:p w14:paraId="3C1F544C"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8F1A92D" w14:textId="5A122AB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lastRenderedPageBreak/>
              <w:t>1</w:t>
            </w:r>
          </w:p>
        </w:tc>
        <w:tc>
          <w:tcPr>
            <w:tcW w:w="945" w:type="dxa"/>
          </w:tcPr>
          <w:p w14:paraId="09F3D45B" w14:textId="05FCF20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6A265297" w14:textId="53DD46E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B3B5926" w14:textId="6AF55E9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ED7EF09" w14:textId="623A7E7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CF9D2C9" w14:textId="7911F99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7182A6E" w14:textId="41A0DA5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7B55D91" w14:textId="77777777" w:rsidTr="008C4476">
        <w:tc>
          <w:tcPr>
            <w:tcW w:w="270" w:type="dxa"/>
          </w:tcPr>
          <w:p w14:paraId="71B69F40" w14:textId="32D6ABF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6</w:t>
            </w:r>
          </w:p>
        </w:tc>
        <w:tc>
          <w:tcPr>
            <w:tcW w:w="2460" w:type="dxa"/>
          </w:tcPr>
          <w:p w14:paraId="35E9E04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căng thẳng</w:t>
            </w:r>
          </w:p>
          <w:p w14:paraId="060847C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6B7262B" w14:textId="52E5165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B3FF6EB" w14:textId="3997068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FF07129" w14:textId="71E2841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631F8ED" w14:textId="19F1794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26277D6E" w14:textId="5FC5C73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5403BCED" w14:textId="4177AA6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E73B361" w14:textId="26D1C23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542D2AE" w14:textId="77777777" w:rsidTr="008C4476">
        <w:tc>
          <w:tcPr>
            <w:tcW w:w="270" w:type="dxa"/>
          </w:tcPr>
          <w:p w14:paraId="73D34888" w14:textId="12A01BF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7</w:t>
            </w:r>
          </w:p>
        </w:tc>
        <w:tc>
          <w:tcPr>
            <w:tcW w:w="2460" w:type="dxa"/>
          </w:tcPr>
          <w:p w14:paraId="20A2BF3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có giá trị</w:t>
            </w:r>
          </w:p>
          <w:p w14:paraId="0B9286D7"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F4B9C48" w14:textId="581538D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2B73625" w14:textId="413236B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9A507ED" w14:textId="3E69130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3B2DEACF" w14:textId="600C78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B95EDA0" w14:textId="597E12A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71C9F893" w14:textId="549DBA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521D81" w14:textId="4216FE0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7663681" w14:textId="77777777" w:rsidTr="008C4476">
        <w:tc>
          <w:tcPr>
            <w:tcW w:w="270" w:type="dxa"/>
          </w:tcPr>
          <w:p w14:paraId="0F991795" w14:textId="46E5D09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8</w:t>
            </w:r>
          </w:p>
        </w:tc>
        <w:tc>
          <w:tcPr>
            <w:tcW w:w="2460" w:type="dxa"/>
          </w:tcPr>
          <w:p w14:paraId="2C2C7FE1"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m tôi lo lắng</w:t>
            </w:r>
          </w:p>
          <w:p w14:paraId="7F2A75B5"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AF2A501" w14:textId="071C973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9B0E1C4" w14:textId="6EE284D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1D20434" w14:textId="030F97E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30F81D3A" w14:textId="08436AB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398607D9" w14:textId="1D6284C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5E7D823" w14:textId="678C353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0A5B9B6C" w14:textId="08E1C6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25D7C79" w14:textId="77777777" w:rsidTr="008C4476">
        <w:tc>
          <w:tcPr>
            <w:tcW w:w="270" w:type="dxa"/>
          </w:tcPr>
          <w:p w14:paraId="2745DC84" w14:textId="0EFE5F8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19</w:t>
            </w:r>
          </w:p>
        </w:tc>
        <w:tc>
          <w:tcPr>
            <w:tcW w:w="2460" w:type="dxa"/>
          </w:tcPr>
          <w:p w14:paraId="29CDFAA4"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sử dụng nghiên cứu khoa học trong cuộc sống hàng ngày</w:t>
            </w:r>
          </w:p>
          <w:p w14:paraId="3E296BE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561E30DF" w14:textId="588CAE4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F45C9AE" w14:textId="2807AE3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356FCEB" w14:textId="49B26F0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B317BA5" w14:textId="5D5B637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4612C3B" w14:textId="1602F3D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1EEA8B42" w14:textId="0A5065E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6ED22D1" w14:textId="4961311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DDF9B5B" w14:textId="77777777" w:rsidTr="008C4476">
        <w:tc>
          <w:tcPr>
            <w:tcW w:w="270" w:type="dxa"/>
          </w:tcPr>
          <w:p w14:paraId="077D11EA" w14:textId="1F7ABFA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0</w:t>
            </w:r>
          </w:p>
        </w:tc>
        <w:tc>
          <w:tcPr>
            <w:tcW w:w="2460" w:type="dxa"/>
          </w:tcPr>
          <w:p w14:paraId="13FFFF6D"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Các kỹ năng tôi có được trong nghiên cứu khoa học sẽ rất hữu ích cho tương lai</w:t>
            </w:r>
          </w:p>
          <w:p w14:paraId="6424FD78"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7A1CDF06" w14:textId="30A6379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40A4E1BD" w14:textId="73AEB6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074F38B" w14:textId="109E294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1AFD3D7" w14:textId="1EA130A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015ECFBA" w14:textId="28D342B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D53C659" w14:textId="4BB24E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01ED0B85" w14:textId="127E3C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A6D26C9" w14:textId="77777777" w:rsidTr="008C4476">
        <w:tc>
          <w:tcPr>
            <w:tcW w:w="270" w:type="dxa"/>
          </w:tcPr>
          <w:p w14:paraId="0657F6CD" w14:textId="111793F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1</w:t>
            </w:r>
          </w:p>
        </w:tc>
        <w:tc>
          <w:tcPr>
            <w:tcW w:w="2460" w:type="dxa"/>
          </w:tcPr>
          <w:p w14:paraId="689100D7"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hữu ích cho mọi chuyên gia</w:t>
            </w:r>
          </w:p>
          <w:p w14:paraId="77A3C54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0D508F7" w14:textId="0FEA33F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7C5DE72" w14:textId="26D8DF1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CF398C7" w14:textId="68F2D34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838CA36" w14:textId="469F98B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55B22AC5" w14:textId="73B37DF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F1FA767" w14:textId="47F4A83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65DA1B" w14:textId="0FE5985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07C497B8" w14:textId="77777777" w:rsidTr="008C4476">
        <w:tc>
          <w:tcPr>
            <w:tcW w:w="270" w:type="dxa"/>
          </w:tcPr>
          <w:p w14:paraId="6875B2ED" w14:textId="20B424F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2</w:t>
            </w:r>
          </w:p>
        </w:tc>
        <w:tc>
          <w:tcPr>
            <w:tcW w:w="2460" w:type="dxa"/>
          </w:tcPr>
          <w:p w14:paraId="6ECB569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Kiến thức từ nghiên cứu khoa học rất hữu ích như kỹ năng viết</w:t>
            </w:r>
          </w:p>
          <w:p w14:paraId="065E1A00"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631814B1" w14:textId="761276C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2DDEA7F6" w14:textId="3D63B87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1DE6427" w14:textId="35A77C2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5BB51990" w14:textId="75539BD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4DA28AA5" w14:textId="238F857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FADB3E8" w14:textId="53FFFC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75DBAE8F" w14:textId="1E9109E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44D3B94A" w14:textId="77777777" w:rsidTr="008C4476">
        <w:tc>
          <w:tcPr>
            <w:tcW w:w="270" w:type="dxa"/>
          </w:tcPr>
          <w:p w14:paraId="1BFD1363" w14:textId="3E96B2A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3</w:t>
            </w:r>
          </w:p>
        </w:tc>
        <w:tc>
          <w:tcPr>
            <w:tcW w:w="2460" w:type="dxa"/>
          </w:tcPr>
          <w:p w14:paraId="45A93FA2"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không liên quan đến cuộc sống của tôi</w:t>
            </w:r>
          </w:p>
          <w:p w14:paraId="56DD7084"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8325099" w14:textId="3D35B1D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D4AAC7E" w14:textId="4FF3830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04C80604" w14:textId="4BF6972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89B6953" w14:textId="4E11BDC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4D244C86" w14:textId="19AAA33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4989370" w14:textId="4244044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5CF299" w14:textId="466480A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91015C8" w14:textId="77777777" w:rsidTr="008C4476">
        <w:tc>
          <w:tcPr>
            <w:tcW w:w="270" w:type="dxa"/>
          </w:tcPr>
          <w:p w14:paraId="09782055" w14:textId="2A92325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4</w:t>
            </w:r>
          </w:p>
        </w:tc>
        <w:tc>
          <w:tcPr>
            <w:tcW w:w="2460" w:type="dxa"/>
          </w:tcPr>
          <w:p w14:paraId="236F332D"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không thể thiếu trong đào tạo chuyên môn</w:t>
            </w:r>
          </w:p>
          <w:p w14:paraId="607D0530"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73CF800" w14:textId="18A7E8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902F19D" w14:textId="7C911BF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40FBF72A" w14:textId="65EA11F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D45EC03" w14:textId="5FC1198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E7BFC32" w14:textId="0DFC811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1586BA1F" w14:textId="2AF0582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C9EF453" w14:textId="61725DA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4B1D393A" w14:textId="77777777" w:rsidTr="008C4476">
        <w:tc>
          <w:tcPr>
            <w:tcW w:w="270" w:type="dxa"/>
          </w:tcPr>
          <w:p w14:paraId="6920566C" w14:textId="11EECC7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lastRenderedPageBreak/>
              <w:t>B25</w:t>
            </w:r>
          </w:p>
        </w:tc>
        <w:tc>
          <w:tcPr>
            <w:tcW w:w="2460" w:type="dxa"/>
          </w:tcPr>
          <w:p w14:paraId="2573428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phức tạp</w:t>
            </w:r>
          </w:p>
          <w:p w14:paraId="18A052FD"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599C8103" w14:textId="7B7FC42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640E2668" w14:textId="6F9603D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0DE44737" w14:textId="691EDF2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098CBDE2" w14:textId="606463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75D43B7" w14:textId="063C32D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FFBC1A9" w14:textId="4E776F5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084145BE" w14:textId="56F76BD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18C4E8B" w14:textId="77777777" w:rsidTr="008C4476">
        <w:tc>
          <w:tcPr>
            <w:tcW w:w="270" w:type="dxa"/>
          </w:tcPr>
          <w:p w14:paraId="17210EA4" w14:textId="0188297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6</w:t>
            </w:r>
          </w:p>
        </w:tc>
        <w:tc>
          <w:tcPr>
            <w:tcW w:w="2460" w:type="dxa"/>
          </w:tcPr>
          <w:p w14:paraId="576D713A"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ư duy nghiên cứu khoa học không áp dụng cho cuộc sống cá nhân của tôi</w:t>
            </w:r>
          </w:p>
          <w:p w14:paraId="6A3B5E7A"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02A4514E" w14:textId="6CF208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4CFCEC9" w14:textId="1C4B626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633CF0BA" w14:textId="130BBC8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33EBFC24" w14:textId="444D359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F34D27B" w14:textId="610E409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87BBDFC" w14:textId="7AD1C7E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2E34256B" w14:textId="5CEF1FA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01B8FF8" w14:textId="77777777" w:rsidTr="008C4476">
        <w:tc>
          <w:tcPr>
            <w:tcW w:w="270" w:type="dxa"/>
          </w:tcPr>
          <w:p w14:paraId="0FE06511" w14:textId="25D90A8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7</w:t>
            </w:r>
          </w:p>
        </w:tc>
        <w:tc>
          <w:tcPr>
            <w:tcW w:w="2460" w:type="dxa"/>
          </w:tcPr>
          <w:p w14:paraId="5366A9E9"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sẽ sử dụng các cách tiếp cận nghiên cứu khoa học trong chuyên môn của mình</w:t>
            </w:r>
          </w:p>
          <w:p w14:paraId="2E91EF44"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2F94DABC" w14:textId="5C9EBDD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C982404" w14:textId="50E6797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73AA9B1C" w14:textId="34CF7EB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30D67BF" w14:textId="173CDED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451FDD9" w14:textId="153DA5F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38846A97" w14:textId="7914AF9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4AF9E6E4" w14:textId="29A25E2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042B2CAC" w14:textId="77777777" w:rsidTr="008C4476">
        <w:tc>
          <w:tcPr>
            <w:tcW w:w="270" w:type="dxa"/>
          </w:tcPr>
          <w:p w14:paraId="419940D7" w14:textId="3CDE8C9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8</w:t>
            </w:r>
          </w:p>
        </w:tc>
        <w:tc>
          <w:tcPr>
            <w:tcW w:w="2460" w:type="dxa"/>
          </w:tcPr>
          <w:p w14:paraId="4522B083"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rất khó</w:t>
            </w:r>
          </w:p>
          <w:p w14:paraId="2F595D1C"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1255CF52" w14:textId="5501B2BD"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00FF2F98" w14:textId="3D32D095"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8D1938A" w14:textId="6178A86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7B15ED3F" w14:textId="6CE0CA0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133B8692" w14:textId="06B2AC1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6DA64C1A" w14:textId="0F80772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1FC28313" w14:textId="4E66C3C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766FAD82" w14:textId="77777777" w:rsidTr="008C4476">
        <w:tc>
          <w:tcPr>
            <w:tcW w:w="270" w:type="dxa"/>
          </w:tcPr>
          <w:p w14:paraId="110DAA2F" w14:textId="2FC68B6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29</w:t>
            </w:r>
          </w:p>
        </w:tc>
        <w:tc>
          <w:tcPr>
            <w:tcW w:w="2460" w:type="dxa"/>
          </w:tcPr>
          <w:p w14:paraId="5B3BCB7F"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ôi có xu hướng tìm hiểu chi tiết các quy trình nghiên cứu khoa học một cách cẩn thận</w:t>
            </w:r>
          </w:p>
          <w:p w14:paraId="54468711"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30B887A5" w14:textId="5771186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32389112" w14:textId="28C3392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3F2227FF" w14:textId="6475984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1C652DEB" w14:textId="0E5F3A8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09F4066" w14:textId="76550E0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28767374" w14:textId="380728B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3380048" w14:textId="05B19AC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1C56A902" w14:textId="77777777" w:rsidTr="008C4476">
        <w:tc>
          <w:tcPr>
            <w:tcW w:w="270" w:type="dxa"/>
          </w:tcPr>
          <w:p w14:paraId="35604EE3" w14:textId="796A6B3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0</w:t>
            </w:r>
          </w:p>
        </w:tc>
        <w:tc>
          <w:tcPr>
            <w:tcW w:w="2460" w:type="dxa"/>
          </w:tcPr>
          <w:p w14:paraId="6B834DDD"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thật sự thu hút</w:t>
            </w:r>
          </w:p>
          <w:p w14:paraId="4ABF1B47"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20865134" w14:textId="098B4A71"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5BE60CA2" w14:textId="3FB3807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237F8D67" w14:textId="6454C7B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6F606721" w14:textId="237DEFC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60615E76" w14:textId="31645F4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1271D047" w14:textId="72A863FC"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334FED7D" w14:textId="4110AD0A"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2C64EB2B" w14:textId="77777777" w:rsidTr="008C4476">
        <w:tc>
          <w:tcPr>
            <w:tcW w:w="270" w:type="dxa"/>
          </w:tcPr>
          <w:p w14:paraId="418D2CA8" w14:textId="695BC5A8"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1</w:t>
            </w:r>
          </w:p>
        </w:tc>
        <w:tc>
          <w:tcPr>
            <w:tcW w:w="2460" w:type="dxa"/>
          </w:tcPr>
          <w:p w14:paraId="62E269E8" w14:textId="77777777" w:rsidR="00206982" w:rsidRPr="006C0DD3" w:rsidRDefault="00206982" w:rsidP="00206982">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Tư duy định hướng nghiên cứu khoa học đóng một vai trò quan trọng trong cuộc sống hàng ngày của tôi</w:t>
            </w:r>
          </w:p>
          <w:p w14:paraId="5FF70664" w14:textId="77777777" w:rsidR="00206982" w:rsidRPr="006C0DD3" w:rsidRDefault="00206982" w:rsidP="00206982">
            <w:pPr>
              <w:spacing w:line="360" w:lineRule="auto"/>
              <w:jc w:val="both"/>
              <w:rPr>
                <w:rFonts w:ascii="Times New Roman" w:hAnsi="Times New Roman" w:cs="Times New Roman"/>
                <w:b/>
                <w:bCs/>
                <w:sz w:val="26"/>
                <w:szCs w:val="26"/>
              </w:rPr>
            </w:pPr>
          </w:p>
        </w:tc>
        <w:tc>
          <w:tcPr>
            <w:tcW w:w="909" w:type="dxa"/>
            <w:gridSpan w:val="2"/>
          </w:tcPr>
          <w:p w14:paraId="22BD109B" w14:textId="37CB2117"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4A32E1D3" w14:textId="06C13BA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1D0E3B7D" w14:textId="3E198C3F"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460CEA19" w14:textId="752610EB"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787DAA0E" w14:textId="506404E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07F1C749" w14:textId="281BE8C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6176FA15" w14:textId="51BF0219"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r w:rsidR="006C0DD3" w:rsidRPr="006C0DD3" w14:paraId="6520BF5A" w14:textId="77777777" w:rsidTr="008C4476">
        <w:tc>
          <w:tcPr>
            <w:tcW w:w="270" w:type="dxa"/>
          </w:tcPr>
          <w:p w14:paraId="369EADE8" w14:textId="71BB223E"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b/>
                <w:bCs/>
                <w:sz w:val="26"/>
                <w:szCs w:val="26"/>
              </w:rPr>
              <w:t>B32</w:t>
            </w:r>
          </w:p>
        </w:tc>
        <w:tc>
          <w:tcPr>
            <w:tcW w:w="2460" w:type="dxa"/>
          </w:tcPr>
          <w:p w14:paraId="00827C98" w14:textId="7D61A549" w:rsidR="00206982" w:rsidRPr="006C0DD3" w:rsidRDefault="00206982" w:rsidP="008C4476">
            <w:pPr>
              <w:jc w:val="both"/>
              <w:rPr>
                <w:rFonts w:ascii="Times New Roman" w:hAnsi="Times New Roman" w:cs="Times New Roman"/>
                <w:sz w:val="26"/>
                <w:szCs w:val="26"/>
              </w:rPr>
            </w:pPr>
            <w:r w:rsidRPr="006C0DD3">
              <w:rPr>
                <w:rStyle w:val="fontstyle01"/>
                <w:rFonts w:ascii="Times New Roman" w:hAnsi="Times New Roman" w:cs="Times New Roman"/>
                <w:color w:val="auto"/>
                <w:sz w:val="26"/>
                <w:szCs w:val="26"/>
              </w:rPr>
              <w:t>Nghiên cứu khoa học là một chủ đề phức tạp</w:t>
            </w:r>
            <w:r w:rsidR="008C4476" w:rsidRPr="006C0DD3">
              <w:rPr>
                <w:rStyle w:val="fontstyle01"/>
                <w:rFonts w:ascii="Times New Roman" w:hAnsi="Times New Roman" w:cs="Times New Roman"/>
                <w:color w:val="auto"/>
                <w:sz w:val="26"/>
                <w:szCs w:val="26"/>
              </w:rPr>
              <w:t>.</w:t>
            </w:r>
          </w:p>
        </w:tc>
        <w:tc>
          <w:tcPr>
            <w:tcW w:w="909" w:type="dxa"/>
            <w:gridSpan w:val="2"/>
          </w:tcPr>
          <w:p w14:paraId="28F2887F" w14:textId="27C05C10"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1</w:t>
            </w:r>
          </w:p>
        </w:tc>
        <w:tc>
          <w:tcPr>
            <w:tcW w:w="945" w:type="dxa"/>
          </w:tcPr>
          <w:p w14:paraId="7B6B293B" w14:textId="1998A9A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2</w:t>
            </w:r>
          </w:p>
        </w:tc>
        <w:tc>
          <w:tcPr>
            <w:tcW w:w="907" w:type="dxa"/>
          </w:tcPr>
          <w:p w14:paraId="5919B182" w14:textId="10B05AD6"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3</w:t>
            </w:r>
          </w:p>
        </w:tc>
        <w:tc>
          <w:tcPr>
            <w:tcW w:w="945" w:type="dxa"/>
          </w:tcPr>
          <w:p w14:paraId="49BBAE34" w14:textId="589972F2"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4</w:t>
            </w:r>
          </w:p>
        </w:tc>
        <w:tc>
          <w:tcPr>
            <w:tcW w:w="849" w:type="dxa"/>
          </w:tcPr>
          <w:p w14:paraId="4016E2E6" w14:textId="11DB9864"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5</w:t>
            </w:r>
          </w:p>
        </w:tc>
        <w:tc>
          <w:tcPr>
            <w:tcW w:w="868" w:type="dxa"/>
          </w:tcPr>
          <w:p w14:paraId="490B5B82" w14:textId="3071EC1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6</w:t>
            </w:r>
          </w:p>
        </w:tc>
        <w:tc>
          <w:tcPr>
            <w:tcW w:w="868" w:type="dxa"/>
          </w:tcPr>
          <w:p w14:paraId="53C26EC8" w14:textId="1D7A7423" w:rsidR="00206982" w:rsidRPr="006C0DD3" w:rsidRDefault="00206982" w:rsidP="00206982">
            <w:pPr>
              <w:spacing w:line="360" w:lineRule="auto"/>
              <w:jc w:val="both"/>
              <w:rPr>
                <w:rFonts w:ascii="Times New Roman" w:hAnsi="Times New Roman" w:cs="Times New Roman"/>
                <w:b/>
                <w:bCs/>
                <w:sz w:val="26"/>
                <w:szCs w:val="26"/>
              </w:rPr>
            </w:pPr>
            <w:r w:rsidRPr="006C0DD3">
              <w:rPr>
                <w:rFonts w:ascii="Times New Roman" w:hAnsi="Times New Roman" w:cs="Times New Roman"/>
                <w:sz w:val="26"/>
                <w:szCs w:val="26"/>
              </w:rPr>
              <w:t>7</w:t>
            </w:r>
          </w:p>
        </w:tc>
      </w:tr>
    </w:tbl>
    <w:p w14:paraId="7C80989A" w14:textId="02FFB603" w:rsidR="002F4616" w:rsidRPr="006C0DD3" w:rsidRDefault="002F4616" w:rsidP="002F4616">
      <w:pPr>
        <w:spacing w:line="360" w:lineRule="auto"/>
        <w:ind w:left="720"/>
        <w:jc w:val="both"/>
        <w:rPr>
          <w:rFonts w:ascii="Times New Roman" w:hAnsi="Times New Roman" w:cs="Times New Roman"/>
          <w:b/>
          <w:bCs/>
          <w:sz w:val="26"/>
          <w:szCs w:val="26"/>
        </w:rPr>
      </w:pPr>
    </w:p>
    <w:p w14:paraId="26F64278" w14:textId="1D2200DB" w:rsidR="00596489" w:rsidRPr="006C0DD3" w:rsidRDefault="00596489" w:rsidP="002F4616">
      <w:pPr>
        <w:spacing w:line="360" w:lineRule="auto"/>
        <w:ind w:left="720"/>
        <w:jc w:val="both"/>
        <w:rPr>
          <w:rFonts w:ascii="Times New Roman" w:hAnsi="Times New Roman" w:cs="Times New Roman"/>
          <w:b/>
          <w:bCs/>
          <w:sz w:val="26"/>
          <w:szCs w:val="26"/>
        </w:rPr>
      </w:pPr>
    </w:p>
    <w:sectPr w:rsidR="00596489" w:rsidRPr="006C0DD3" w:rsidSect="00734CF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14F"/>
    <w:multiLevelType w:val="hybridMultilevel"/>
    <w:tmpl w:val="31DC2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777A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58E2"/>
    <w:multiLevelType w:val="hybridMultilevel"/>
    <w:tmpl w:val="3454E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F5629"/>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567CE"/>
    <w:multiLevelType w:val="hybridMultilevel"/>
    <w:tmpl w:val="5916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34472"/>
    <w:multiLevelType w:val="hybridMultilevel"/>
    <w:tmpl w:val="91F29A6A"/>
    <w:lvl w:ilvl="0" w:tplc="0DC49D2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33FEA"/>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B47ADE"/>
    <w:multiLevelType w:val="hybridMultilevel"/>
    <w:tmpl w:val="ADAC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D10FC2"/>
    <w:multiLevelType w:val="multilevel"/>
    <w:tmpl w:val="5E52072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5A4479"/>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2245E"/>
    <w:multiLevelType w:val="hybridMultilevel"/>
    <w:tmpl w:val="A4C83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FC6"/>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83293"/>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FB1ADE"/>
    <w:multiLevelType w:val="hybridMultilevel"/>
    <w:tmpl w:val="620CC2D4"/>
    <w:lvl w:ilvl="0" w:tplc="C1767E8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115451"/>
    <w:multiLevelType w:val="hybridMultilevel"/>
    <w:tmpl w:val="D5BE5466"/>
    <w:lvl w:ilvl="0" w:tplc="4DC04B5E">
      <w:start w:val="2"/>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8511AE"/>
    <w:multiLevelType w:val="hybridMultilevel"/>
    <w:tmpl w:val="EB4A3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55CE5"/>
    <w:multiLevelType w:val="hybridMultilevel"/>
    <w:tmpl w:val="5516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1428C4"/>
    <w:multiLevelType w:val="hybridMultilevel"/>
    <w:tmpl w:val="DE00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515871"/>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B42C16"/>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E82373"/>
    <w:multiLevelType w:val="hybridMultilevel"/>
    <w:tmpl w:val="8E164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0C2D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9B80231"/>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E7222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F950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D57C5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3A235E"/>
    <w:multiLevelType w:val="hybridMultilevel"/>
    <w:tmpl w:val="005C1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C8467A"/>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5026C4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3C2F6F"/>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702202"/>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A04948"/>
    <w:multiLevelType w:val="multilevel"/>
    <w:tmpl w:val="9070B5AC"/>
    <w:lvl w:ilvl="0">
      <w:start w:val="3"/>
      <w:numFmt w:val="decimal"/>
      <w:lvlText w:val="%1."/>
      <w:lvlJc w:val="left"/>
      <w:pPr>
        <w:ind w:left="390" w:hanging="390"/>
      </w:pPr>
      <w:rPr>
        <w:rFonts w:hint="default"/>
      </w:rPr>
    </w:lvl>
    <w:lvl w:ilvl="1">
      <w:start w:val="1"/>
      <w:numFmt w:val="decimal"/>
      <w:lvlText w:val="%1.%2."/>
      <w:lvlJc w:val="left"/>
      <w:pPr>
        <w:ind w:left="1440" w:hanging="720"/>
      </w:pPr>
      <w:rPr>
        <w:rFonts w:hint="default"/>
        <w:b w:val="0"/>
        <w:bCs w:val="0"/>
        <w:sz w:val="26"/>
        <w:szCs w:val="26"/>
      </w:rPr>
    </w:lvl>
    <w:lvl w:ilvl="2">
      <w:start w:val="1"/>
      <w:numFmt w:val="decimal"/>
      <w:lvlText w:val="%1.%2.%3."/>
      <w:lvlJc w:val="left"/>
      <w:pPr>
        <w:ind w:left="2160" w:hanging="720"/>
      </w:pPr>
      <w:rPr>
        <w:rFonts w:hint="default"/>
        <w:b/>
        <w:bCs/>
        <w:i/>
        <w:iCs/>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625A577D"/>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9470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247675"/>
    <w:multiLevelType w:val="multilevel"/>
    <w:tmpl w:val="190AF5DA"/>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E6C78A4"/>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6069E5"/>
    <w:multiLevelType w:val="hybridMultilevel"/>
    <w:tmpl w:val="D8A6D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7501D3"/>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2284A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1D5070"/>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55108B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5F50CC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2D74B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0B73D3"/>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9DD6B1B"/>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AA2467"/>
    <w:multiLevelType w:val="multilevel"/>
    <w:tmpl w:val="8A8E0830"/>
    <w:lvl w:ilvl="0">
      <w:start w:val="1"/>
      <w:numFmt w:val="decimal"/>
      <w:lvlText w:val="%1."/>
      <w:lvlJc w:val="left"/>
      <w:pPr>
        <w:ind w:left="720" w:hanging="360"/>
      </w:pPr>
      <w:rPr>
        <w:rFonts w:hint="default"/>
      </w:rPr>
    </w:lvl>
    <w:lvl w:ilvl="1">
      <w:start w:val="6"/>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2"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2571524">
    <w:abstractNumId w:val="40"/>
  </w:num>
  <w:num w:numId="2" w16cid:durableId="2057655628">
    <w:abstractNumId w:val="18"/>
  </w:num>
  <w:num w:numId="3" w16cid:durableId="474377686">
    <w:abstractNumId w:val="7"/>
  </w:num>
  <w:num w:numId="4" w16cid:durableId="254678330">
    <w:abstractNumId w:val="11"/>
  </w:num>
  <w:num w:numId="5" w16cid:durableId="1101754939">
    <w:abstractNumId w:val="17"/>
  </w:num>
  <w:num w:numId="6" w16cid:durableId="246110954">
    <w:abstractNumId w:val="37"/>
  </w:num>
  <w:num w:numId="7" w16cid:durableId="398407384">
    <w:abstractNumId w:val="10"/>
  </w:num>
  <w:num w:numId="8" w16cid:durableId="437065147">
    <w:abstractNumId w:val="52"/>
  </w:num>
  <w:num w:numId="9" w16cid:durableId="544411490">
    <w:abstractNumId w:val="27"/>
  </w:num>
  <w:num w:numId="10" w16cid:durableId="477772717">
    <w:abstractNumId w:val="6"/>
  </w:num>
  <w:num w:numId="11" w16cid:durableId="94446771">
    <w:abstractNumId w:val="28"/>
  </w:num>
  <w:num w:numId="12" w16cid:durableId="872156402">
    <w:abstractNumId w:val="3"/>
  </w:num>
  <w:num w:numId="13" w16cid:durableId="234819613">
    <w:abstractNumId w:val="0"/>
  </w:num>
  <w:num w:numId="14" w16cid:durableId="221334215">
    <w:abstractNumId w:val="16"/>
  </w:num>
  <w:num w:numId="15" w16cid:durableId="1074665167">
    <w:abstractNumId w:val="21"/>
  </w:num>
  <w:num w:numId="16" w16cid:durableId="201136669">
    <w:abstractNumId w:val="20"/>
  </w:num>
  <w:num w:numId="17" w16cid:durableId="1771002831">
    <w:abstractNumId w:val="42"/>
  </w:num>
  <w:num w:numId="18" w16cid:durableId="1313683305">
    <w:abstractNumId w:val="45"/>
  </w:num>
  <w:num w:numId="19" w16cid:durableId="165480118">
    <w:abstractNumId w:val="35"/>
  </w:num>
  <w:num w:numId="20" w16cid:durableId="1532500392">
    <w:abstractNumId w:val="51"/>
  </w:num>
  <w:num w:numId="21" w16cid:durableId="1240824570">
    <w:abstractNumId w:val="12"/>
  </w:num>
  <w:num w:numId="22" w16cid:durableId="1241481209">
    <w:abstractNumId w:val="15"/>
  </w:num>
  <w:num w:numId="23" w16cid:durableId="1475758879">
    <w:abstractNumId w:val="44"/>
  </w:num>
  <w:num w:numId="24" w16cid:durableId="1997106872">
    <w:abstractNumId w:val="30"/>
  </w:num>
  <w:num w:numId="25" w16cid:durableId="1750620278">
    <w:abstractNumId w:val="24"/>
  </w:num>
  <w:num w:numId="26" w16cid:durableId="766853212">
    <w:abstractNumId w:val="29"/>
  </w:num>
  <w:num w:numId="27" w16cid:durableId="730233619">
    <w:abstractNumId w:val="34"/>
  </w:num>
  <w:num w:numId="28" w16cid:durableId="2098138473">
    <w:abstractNumId w:val="36"/>
  </w:num>
  <w:num w:numId="29" w16cid:durableId="1886596275">
    <w:abstractNumId w:val="47"/>
  </w:num>
  <w:num w:numId="30" w16cid:durableId="447747366">
    <w:abstractNumId w:val="49"/>
  </w:num>
  <w:num w:numId="31" w16cid:durableId="1027217969">
    <w:abstractNumId w:val="46"/>
  </w:num>
  <w:num w:numId="32" w16cid:durableId="1870296876">
    <w:abstractNumId w:val="48"/>
  </w:num>
  <w:num w:numId="33" w16cid:durableId="998310545">
    <w:abstractNumId w:val="8"/>
  </w:num>
  <w:num w:numId="34" w16cid:durableId="1599631876">
    <w:abstractNumId w:val="31"/>
  </w:num>
  <w:num w:numId="35" w16cid:durableId="638733255">
    <w:abstractNumId w:val="39"/>
  </w:num>
  <w:num w:numId="36" w16cid:durableId="986782685">
    <w:abstractNumId w:val="1"/>
  </w:num>
  <w:num w:numId="37" w16cid:durableId="1144932062">
    <w:abstractNumId w:val="41"/>
  </w:num>
  <w:num w:numId="38" w16cid:durableId="557939593">
    <w:abstractNumId w:val="25"/>
  </w:num>
  <w:num w:numId="39" w16cid:durableId="1610552360">
    <w:abstractNumId w:val="23"/>
  </w:num>
  <w:num w:numId="40" w16cid:durableId="1699425977">
    <w:abstractNumId w:val="38"/>
  </w:num>
  <w:num w:numId="41" w16cid:durableId="890774443">
    <w:abstractNumId w:val="4"/>
  </w:num>
  <w:num w:numId="42" w16cid:durableId="1905750782">
    <w:abstractNumId w:val="50"/>
  </w:num>
  <w:num w:numId="43" w16cid:durableId="1887637861">
    <w:abstractNumId w:val="26"/>
  </w:num>
  <w:num w:numId="44" w16cid:durableId="374353885">
    <w:abstractNumId w:val="43"/>
  </w:num>
  <w:num w:numId="45" w16cid:durableId="311057238">
    <w:abstractNumId w:val="14"/>
  </w:num>
  <w:num w:numId="46" w16cid:durableId="20780870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755935980">
    <w:abstractNumId w:val="22"/>
  </w:num>
  <w:num w:numId="48" w16cid:durableId="1896358136">
    <w:abstractNumId w:val="5"/>
  </w:num>
  <w:num w:numId="49" w16cid:durableId="631178779">
    <w:abstractNumId w:val="33"/>
  </w:num>
  <w:num w:numId="50" w16cid:durableId="41711419">
    <w:abstractNumId w:val="32"/>
  </w:num>
  <w:num w:numId="51" w16cid:durableId="94595888">
    <w:abstractNumId w:val="13"/>
  </w:num>
  <w:num w:numId="52" w16cid:durableId="1514757777">
    <w:abstractNumId w:val="9"/>
  </w:num>
  <w:num w:numId="53" w16cid:durableId="833030349">
    <w:abstractNumId w:val="2"/>
  </w:num>
  <w:num w:numId="54" w16cid:durableId="722603864">
    <w:abstractNumId w:val="1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3&lt;/item&gt;&lt;item&gt;16&lt;/item&gt;&lt;item&gt;21&lt;/item&gt;&lt;item&gt;22&lt;/item&gt;&lt;item&gt;25&lt;/item&gt;&lt;item&gt;29&lt;/item&gt;&lt;item&gt;30&lt;/item&gt;&lt;item&gt;35&lt;/item&gt;&lt;item&gt;36&lt;/item&gt;&lt;item&gt;37&lt;/item&gt;&lt;item&gt;38&lt;/item&gt;&lt;item&gt;39&lt;/item&gt;&lt;item&gt;40&lt;/item&gt;&lt;item&gt;45&lt;/item&gt;&lt;item&gt;46&lt;/item&gt;&lt;item&gt;47&lt;/item&gt;&lt;item&gt;49&lt;/item&gt;&lt;item&gt;51&lt;/item&gt;&lt;item&gt;52&lt;/item&gt;&lt;item&gt;53&lt;/item&gt;&lt;item&gt;54&lt;/item&gt;&lt;item&gt;57&lt;/item&gt;&lt;item&gt;58&lt;/item&gt;&lt;item&gt;60&lt;/item&gt;&lt;item&gt;64&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5&lt;/item&gt;&lt;item&gt;87&lt;/item&gt;&lt;item&gt;88&lt;/item&gt;&lt;item&gt;89&lt;/item&gt;&lt;item&gt;90&lt;/item&gt;&lt;item&gt;91&lt;/item&gt;&lt;item&gt;92&lt;/item&gt;&lt;item&gt;95&lt;/item&gt;&lt;item&gt;96&lt;/item&gt;&lt;item&gt;97&lt;/item&gt;&lt;item&gt;100&lt;/item&gt;&lt;item&gt;101&lt;/item&gt;&lt;item&gt;10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45543"/>
    <w:rsid w:val="0004748A"/>
    <w:rsid w:val="00091346"/>
    <w:rsid w:val="000918EA"/>
    <w:rsid w:val="00093017"/>
    <w:rsid w:val="000A3BD5"/>
    <w:rsid w:val="000B28E5"/>
    <w:rsid w:val="000C6EB2"/>
    <w:rsid w:val="000C70D0"/>
    <w:rsid w:val="000D0375"/>
    <w:rsid w:val="000D4456"/>
    <w:rsid w:val="000D6C3A"/>
    <w:rsid w:val="000E0BD5"/>
    <w:rsid w:val="000E13E4"/>
    <w:rsid w:val="000F0B41"/>
    <w:rsid w:val="000F7B9F"/>
    <w:rsid w:val="00114DFA"/>
    <w:rsid w:val="00125549"/>
    <w:rsid w:val="00127BCC"/>
    <w:rsid w:val="00130AD6"/>
    <w:rsid w:val="00141DEF"/>
    <w:rsid w:val="001500A5"/>
    <w:rsid w:val="00152F01"/>
    <w:rsid w:val="00184115"/>
    <w:rsid w:val="00193997"/>
    <w:rsid w:val="00194206"/>
    <w:rsid w:val="001D015D"/>
    <w:rsid w:val="001E7278"/>
    <w:rsid w:val="001E7AFF"/>
    <w:rsid w:val="001F46ED"/>
    <w:rsid w:val="00206982"/>
    <w:rsid w:val="00241C38"/>
    <w:rsid w:val="002615C8"/>
    <w:rsid w:val="0026357B"/>
    <w:rsid w:val="00266315"/>
    <w:rsid w:val="00271F1D"/>
    <w:rsid w:val="0028026B"/>
    <w:rsid w:val="00287C1F"/>
    <w:rsid w:val="002A41A9"/>
    <w:rsid w:val="002B469B"/>
    <w:rsid w:val="002B6C13"/>
    <w:rsid w:val="002D3E09"/>
    <w:rsid w:val="002D6DED"/>
    <w:rsid w:val="002E1FE9"/>
    <w:rsid w:val="002F4616"/>
    <w:rsid w:val="002F5E63"/>
    <w:rsid w:val="0030322D"/>
    <w:rsid w:val="00307383"/>
    <w:rsid w:val="00316DE1"/>
    <w:rsid w:val="00324232"/>
    <w:rsid w:val="00330549"/>
    <w:rsid w:val="00336503"/>
    <w:rsid w:val="003377FC"/>
    <w:rsid w:val="003416FF"/>
    <w:rsid w:val="00341844"/>
    <w:rsid w:val="00345405"/>
    <w:rsid w:val="0035277E"/>
    <w:rsid w:val="003A255F"/>
    <w:rsid w:val="003A5B55"/>
    <w:rsid w:val="003B4078"/>
    <w:rsid w:val="003B638D"/>
    <w:rsid w:val="003D0C19"/>
    <w:rsid w:val="00405DA4"/>
    <w:rsid w:val="00407CF7"/>
    <w:rsid w:val="004261B7"/>
    <w:rsid w:val="00480618"/>
    <w:rsid w:val="00483BF6"/>
    <w:rsid w:val="004841AF"/>
    <w:rsid w:val="004841B4"/>
    <w:rsid w:val="00491A6D"/>
    <w:rsid w:val="00495FE2"/>
    <w:rsid w:val="0049644F"/>
    <w:rsid w:val="004B6C1B"/>
    <w:rsid w:val="004C04C3"/>
    <w:rsid w:val="004C04E3"/>
    <w:rsid w:val="004C4800"/>
    <w:rsid w:val="004F6823"/>
    <w:rsid w:val="00503C8C"/>
    <w:rsid w:val="00517E56"/>
    <w:rsid w:val="005269D5"/>
    <w:rsid w:val="00534A72"/>
    <w:rsid w:val="00542DAE"/>
    <w:rsid w:val="00543A09"/>
    <w:rsid w:val="0056673E"/>
    <w:rsid w:val="005960A0"/>
    <w:rsid w:val="00596489"/>
    <w:rsid w:val="005B41C3"/>
    <w:rsid w:val="005B5C9C"/>
    <w:rsid w:val="005F14A9"/>
    <w:rsid w:val="005F3444"/>
    <w:rsid w:val="005F3FF5"/>
    <w:rsid w:val="005F7CA0"/>
    <w:rsid w:val="00601047"/>
    <w:rsid w:val="00606346"/>
    <w:rsid w:val="0061065D"/>
    <w:rsid w:val="00617FA9"/>
    <w:rsid w:val="0063479B"/>
    <w:rsid w:val="00644B63"/>
    <w:rsid w:val="00644DA9"/>
    <w:rsid w:val="00684E23"/>
    <w:rsid w:val="006B112F"/>
    <w:rsid w:val="006C0DD3"/>
    <w:rsid w:val="006C356B"/>
    <w:rsid w:val="006C50DD"/>
    <w:rsid w:val="006C5260"/>
    <w:rsid w:val="006C6644"/>
    <w:rsid w:val="006E1201"/>
    <w:rsid w:val="00704C4C"/>
    <w:rsid w:val="00712B2F"/>
    <w:rsid w:val="007151EC"/>
    <w:rsid w:val="00724FBA"/>
    <w:rsid w:val="00734CF9"/>
    <w:rsid w:val="0074220D"/>
    <w:rsid w:val="00752F57"/>
    <w:rsid w:val="00753507"/>
    <w:rsid w:val="00754703"/>
    <w:rsid w:val="00774FF0"/>
    <w:rsid w:val="00797CC2"/>
    <w:rsid w:val="007A5FAC"/>
    <w:rsid w:val="007B1A0A"/>
    <w:rsid w:val="007C445D"/>
    <w:rsid w:val="007C7860"/>
    <w:rsid w:val="007D77D7"/>
    <w:rsid w:val="0081767A"/>
    <w:rsid w:val="00822804"/>
    <w:rsid w:val="008279F7"/>
    <w:rsid w:val="00846696"/>
    <w:rsid w:val="008B70AE"/>
    <w:rsid w:val="008C4476"/>
    <w:rsid w:val="008D7C0B"/>
    <w:rsid w:val="008E760B"/>
    <w:rsid w:val="008F2914"/>
    <w:rsid w:val="009038EC"/>
    <w:rsid w:val="00905AB7"/>
    <w:rsid w:val="009112F9"/>
    <w:rsid w:val="009450E6"/>
    <w:rsid w:val="00957D95"/>
    <w:rsid w:val="00971939"/>
    <w:rsid w:val="009A1CA0"/>
    <w:rsid w:val="009B194B"/>
    <w:rsid w:val="009D1BDC"/>
    <w:rsid w:val="009D2C3D"/>
    <w:rsid w:val="009D3C8C"/>
    <w:rsid w:val="009D683A"/>
    <w:rsid w:val="009F728D"/>
    <w:rsid w:val="00A10266"/>
    <w:rsid w:val="00A204E6"/>
    <w:rsid w:val="00A20620"/>
    <w:rsid w:val="00A20E51"/>
    <w:rsid w:val="00A35F9E"/>
    <w:rsid w:val="00A53E15"/>
    <w:rsid w:val="00A562D5"/>
    <w:rsid w:val="00A64292"/>
    <w:rsid w:val="00AA1882"/>
    <w:rsid w:val="00AA3C50"/>
    <w:rsid w:val="00AD6C77"/>
    <w:rsid w:val="00AE323A"/>
    <w:rsid w:val="00AF2118"/>
    <w:rsid w:val="00AF6934"/>
    <w:rsid w:val="00B25CED"/>
    <w:rsid w:val="00B3506D"/>
    <w:rsid w:val="00B37A58"/>
    <w:rsid w:val="00B659ED"/>
    <w:rsid w:val="00B70AD1"/>
    <w:rsid w:val="00B77785"/>
    <w:rsid w:val="00B83D57"/>
    <w:rsid w:val="00BB2A19"/>
    <w:rsid w:val="00C02A70"/>
    <w:rsid w:val="00C1128D"/>
    <w:rsid w:val="00C25F4F"/>
    <w:rsid w:val="00C30C54"/>
    <w:rsid w:val="00C42D6B"/>
    <w:rsid w:val="00C61232"/>
    <w:rsid w:val="00C70456"/>
    <w:rsid w:val="00C72678"/>
    <w:rsid w:val="00C80706"/>
    <w:rsid w:val="00C91F5C"/>
    <w:rsid w:val="00C94B93"/>
    <w:rsid w:val="00CD2DB3"/>
    <w:rsid w:val="00D015BA"/>
    <w:rsid w:val="00D36976"/>
    <w:rsid w:val="00D566DF"/>
    <w:rsid w:val="00D6266B"/>
    <w:rsid w:val="00D83246"/>
    <w:rsid w:val="00D95AA9"/>
    <w:rsid w:val="00DB2910"/>
    <w:rsid w:val="00DB5478"/>
    <w:rsid w:val="00DB6FCA"/>
    <w:rsid w:val="00DC5AB1"/>
    <w:rsid w:val="00DD0E7B"/>
    <w:rsid w:val="00DD23E9"/>
    <w:rsid w:val="00DE1C42"/>
    <w:rsid w:val="00DE7504"/>
    <w:rsid w:val="00DF2E32"/>
    <w:rsid w:val="00E039A1"/>
    <w:rsid w:val="00E10C63"/>
    <w:rsid w:val="00E127D9"/>
    <w:rsid w:val="00E12BC8"/>
    <w:rsid w:val="00E20F09"/>
    <w:rsid w:val="00E3590A"/>
    <w:rsid w:val="00E4106E"/>
    <w:rsid w:val="00E449BF"/>
    <w:rsid w:val="00E52C55"/>
    <w:rsid w:val="00E53A09"/>
    <w:rsid w:val="00E63629"/>
    <w:rsid w:val="00E75EDE"/>
    <w:rsid w:val="00E90C90"/>
    <w:rsid w:val="00EA1CC2"/>
    <w:rsid w:val="00EC4411"/>
    <w:rsid w:val="00EC7BEB"/>
    <w:rsid w:val="00ED681B"/>
    <w:rsid w:val="00F0769D"/>
    <w:rsid w:val="00F173AF"/>
    <w:rsid w:val="00F31F0F"/>
    <w:rsid w:val="00F37B55"/>
    <w:rsid w:val="00F80526"/>
    <w:rsid w:val="00FA7AEA"/>
    <w:rsid w:val="00FE5985"/>
    <w:rsid w:val="00FE5F1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8C4476"/>
  </w:style>
  <w:style w:type="paragraph" w:styleId="u1">
    <w:name w:val="heading 1"/>
    <w:basedOn w:val="Binhthng"/>
    <w:next w:val="Binhthng"/>
    <w:link w:val="u1Char"/>
    <w:uiPriority w:val="9"/>
    <w:qFormat/>
    <w:rsid w:val="000F7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u2">
    <w:name w:val="heading 2"/>
    <w:basedOn w:val="Binhthng"/>
    <w:next w:val="Binhthng"/>
    <w:link w:val="u2Char"/>
    <w:uiPriority w:val="9"/>
    <w:unhideWhenUsed/>
    <w:qFormat/>
    <w:rsid w:val="00E359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E359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Binhthng"/>
    <w:link w:val="EndNoteBibliographyTitleChar"/>
    <w:rsid w:val="000918EA"/>
    <w:pPr>
      <w:spacing w:after="0"/>
      <w:jc w:val="center"/>
    </w:pPr>
    <w:rPr>
      <w:rFonts w:ascii="Calibri" w:hAnsi="Calibri" w:cs="Calibri"/>
      <w:noProof/>
    </w:rPr>
  </w:style>
  <w:style w:type="character" w:customStyle="1" w:styleId="EndNoteBibliographyTitleChar">
    <w:name w:val="EndNote Bibliography Title Char"/>
    <w:basedOn w:val="Phngmcinhcuaoanvn"/>
    <w:link w:val="EndNoteBibliographyTitle"/>
    <w:rsid w:val="000918EA"/>
    <w:rPr>
      <w:rFonts w:ascii="Calibri" w:hAnsi="Calibri" w:cs="Calibri"/>
      <w:noProof/>
    </w:rPr>
  </w:style>
  <w:style w:type="paragraph" w:customStyle="1" w:styleId="EndNoteBibliography">
    <w:name w:val="EndNote Bibliography"/>
    <w:basedOn w:val="Binhthng"/>
    <w:link w:val="EndNoteBibliographyChar"/>
    <w:rsid w:val="000918EA"/>
    <w:pPr>
      <w:spacing w:line="240" w:lineRule="auto"/>
    </w:pPr>
    <w:rPr>
      <w:rFonts w:ascii="Calibri" w:hAnsi="Calibri" w:cs="Calibri"/>
      <w:noProof/>
    </w:rPr>
  </w:style>
  <w:style w:type="character" w:customStyle="1" w:styleId="EndNoteBibliographyChar">
    <w:name w:val="EndNote Bibliography Char"/>
    <w:basedOn w:val="Phngmcinhcuaoanvn"/>
    <w:link w:val="EndNoteBibliography"/>
    <w:rsid w:val="000918EA"/>
    <w:rPr>
      <w:rFonts w:ascii="Calibri" w:hAnsi="Calibri" w:cs="Calibri"/>
      <w:noProof/>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0D6C3A"/>
    <w:pPr>
      <w:spacing w:after="200" w:line="240" w:lineRule="auto"/>
    </w:pPr>
    <w:rPr>
      <w:i/>
      <w:iCs/>
      <w:color w:val="44546A" w:themeColor="text2"/>
      <w:sz w:val="18"/>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0F7B9F"/>
    <w:rPr>
      <w:rFonts w:asciiTheme="majorHAnsi" w:eastAsiaTheme="majorEastAsia" w:hAnsiTheme="majorHAnsi" w:cstheme="majorBidi"/>
      <w:color w:val="2F5496" w:themeColor="accent1" w:themeShade="BF"/>
      <w:sz w:val="32"/>
      <w:szCs w:val="32"/>
    </w:rPr>
  </w:style>
  <w:style w:type="character" w:customStyle="1" w:styleId="u2Char">
    <w:name w:val="Đầu đề 2 Char"/>
    <w:basedOn w:val="Phngmcinhcuaoanvn"/>
    <w:link w:val="u2"/>
    <w:uiPriority w:val="9"/>
    <w:rsid w:val="00E3590A"/>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971939"/>
    <w:pPr>
      <w:spacing w:after="100"/>
    </w:pPr>
  </w:style>
  <w:style w:type="paragraph" w:styleId="Mucluc2">
    <w:name w:val="toc 2"/>
    <w:basedOn w:val="Binhthng"/>
    <w:next w:val="Binhthng"/>
    <w:autoRedefine/>
    <w:uiPriority w:val="39"/>
    <w:unhideWhenUsed/>
    <w:rsid w:val="00971939"/>
    <w:pPr>
      <w:spacing w:after="100"/>
      <w:ind w:left="220"/>
    </w:pPr>
  </w:style>
  <w:style w:type="paragraph" w:styleId="Mucluc3">
    <w:name w:val="toc 3"/>
    <w:basedOn w:val="Binhthng"/>
    <w:next w:val="Binhthng"/>
    <w:autoRedefine/>
    <w:uiPriority w:val="39"/>
    <w:unhideWhenUsed/>
    <w:rsid w:val="0028026B"/>
    <w:pPr>
      <w:tabs>
        <w:tab w:val="left" w:pos="1320"/>
        <w:tab w:val="right" w:leader="dot" w:pos="9350"/>
      </w:tabs>
      <w:spacing w:after="100"/>
      <w:ind w:left="440"/>
    </w:pPr>
    <w:rPr>
      <w:rFonts w:ascii="Times New Roman" w:hAnsi="Times New Roman" w:cs="Times New Roman"/>
      <w:b/>
      <w:bCs/>
      <w:noProof/>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cn.ch/resources/nursing-definitions" TargetMode="External"/><Relationship Id="rId13" Type="http://schemas.openxmlformats.org/officeDocument/2006/relationships/hyperlink" Target="https://kddktyh.pnt.edu.vn/vi/gioi-thieu/"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kddktyh.pnt.edu.vn/vi/chuyen-muc/nghien-cu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pnt.edu.v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sdmanuals.com/vi/chuy%C3%AAn-gia/%C4%91%E1%BB%91i-t%C6%B0%E1%BB%A3ng-%C4%91%E1%BA%B7c-bi%E1%BB%87t/quy%E1%BA%BFt-%C4%91%E1%BB%8Bnh-l%C3%A2m-s%C3%A0ng/b%E1%BA%B1ng-ch%E1%BB%A9ng-d%E1%BB%B1a-tr%C3%AAn-y-h%E1%BB%8Dc-v%C3%A0-h%C6%B0%E1%BB%9Bng-d%E1%BA%ABn-l%C3%A2m-s%C3%A0ng" TargetMode="External"/><Relationship Id="rId4" Type="http://schemas.openxmlformats.org/officeDocument/2006/relationships/settings" Target="settings.xml"/><Relationship Id="rId9" Type="http://schemas.openxmlformats.org/officeDocument/2006/relationships/hyperlink" Target="https://www.icn.ch/nursing-policy/nursing-definition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CC8E53-1094-46B4-A747-4420CB82E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61</Pages>
  <Words>22346</Words>
  <Characters>127377</Characters>
  <Application>Microsoft Office Word</Application>
  <DocSecurity>0</DocSecurity>
  <Lines>1061</Lines>
  <Paragraphs>298</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33</cp:revision>
  <dcterms:created xsi:type="dcterms:W3CDTF">2023-12-13T14:37:00Z</dcterms:created>
  <dcterms:modified xsi:type="dcterms:W3CDTF">2023-12-24T13:42:00Z</dcterms:modified>
</cp:coreProperties>
</file>